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E168B" w14:textId="3A3969EF" w:rsidR="00BF4F16" w:rsidRPr="005773E6" w:rsidRDefault="005773E6" w:rsidP="005773E6">
      <w:pPr>
        <w:pStyle w:val="Title1"/>
        <w:rPr>
          <w:sz w:val="20"/>
        </w:rPr>
        <w:sectPr w:rsidR="00BF4F16" w:rsidRPr="005773E6">
          <w:footerReference w:type="first" r:id="rId8"/>
          <w:pgSz w:w="12240" w:h="15840" w:code="1"/>
          <w:pgMar w:top="994" w:right="1080" w:bottom="994" w:left="1080" w:header="490" w:footer="432" w:gutter="0"/>
          <w:cols w:space="720"/>
          <w:titlePg/>
          <w:docGrid w:linePitch="360"/>
        </w:sectPr>
      </w:pPr>
      <w:bookmarkStart w:id="0" w:name="_Hlk60874468"/>
      <w:bookmarkEnd w:id="0"/>
      <w:r>
        <w:t>A v</w:t>
      </w:r>
      <w:r w:rsidR="006F054A" w:rsidRPr="005773E6">
        <w:t xml:space="preserve">isual </w:t>
      </w:r>
      <w:r>
        <w:t>a</w:t>
      </w:r>
      <w:r w:rsidR="006F054A" w:rsidRPr="005773E6">
        <w:t>nalytics</w:t>
      </w:r>
      <w:r w:rsidRPr="005773E6">
        <w:t xml:space="preserve"> </w:t>
      </w:r>
      <w:r w:rsidR="007B3401">
        <w:t>journey</w:t>
      </w:r>
      <w:r w:rsidRPr="005773E6">
        <w:t xml:space="preserve"> of U</w:t>
      </w:r>
      <w:r>
        <w:t>nited Kingdom road accidents</w:t>
      </w:r>
    </w:p>
    <w:p w14:paraId="1223C524" w14:textId="09F8C278" w:rsidR="00BF4F16" w:rsidRPr="00B10561" w:rsidRDefault="00F54ED9" w:rsidP="0023500F">
      <w:pPr>
        <w:pStyle w:val="AuthorInformation"/>
      </w:pPr>
      <w:r w:rsidRPr="00B10561">
        <w:t>Bernardo Saab Martiniano de Azevedo</w:t>
      </w:r>
    </w:p>
    <w:p w14:paraId="014EA61C" w14:textId="77777777" w:rsidR="00BF4F16" w:rsidRPr="00B10561" w:rsidRDefault="00BF4F16" w:rsidP="0023500F">
      <w:pPr>
        <w:sectPr w:rsidR="00BF4F16" w:rsidRPr="00B10561">
          <w:type w:val="continuous"/>
          <w:pgSz w:w="12240" w:h="15840" w:code="1"/>
          <w:pgMar w:top="994" w:right="1080" w:bottom="994" w:left="1080" w:header="490" w:footer="432" w:gutter="0"/>
          <w:cols w:space="720"/>
          <w:docGrid w:linePitch="360"/>
        </w:sectPr>
      </w:pPr>
    </w:p>
    <w:p w14:paraId="41474435" w14:textId="67B9D1A0" w:rsidR="00BF4F16" w:rsidRDefault="00BF4F16" w:rsidP="00FA3DF7">
      <w:pPr>
        <w:pStyle w:val="Abstract"/>
      </w:pPr>
      <w:r w:rsidRPr="000D72ED">
        <w:rPr>
          <w:b/>
        </w:rPr>
        <w:t>Abstract</w:t>
      </w:r>
      <w:r w:rsidR="00DB5FD4">
        <w:rPr>
          <w:color w:val="000000"/>
        </w:rPr>
        <w:t xml:space="preserve"> </w:t>
      </w:r>
      <w:r w:rsidR="00C47C89">
        <w:rPr>
          <w:color w:val="000000"/>
        </w:rPr>
        <w:t>-</w:t>
      </w:r>
      <w:r w:rsidR="00DB5FD4">
        <w:rPr>
          <w:color w:val="000000"/>
        </w:rPr>
        <w:t xml:space="preserve"> </w:t>
      </w:r>
      <w:r w:rsidR="00DB5FD4">
        <w:t xml:space="preserve">The world </w:t>
      </w:r>
      <w:r w:rsidR="00F0799A">
        <w:t xml:space="preserve">is </w:t>
      </w:r>
      <w:r w:rsidR="008D5A57">
        <w:t>influenced</w:t>
      </w:r>
      <w:r w:rsidR="00DB5FD4">
        <w:t xml:space="preserve"> </w:t>
      </w:r>
      <w:r w:rsidR="008D5A57">
        <w:t xml:space="preserve">by a </w:t>
      </w:r>
      <w:r w:rsidR="00AA6BBA">
        <w:t xml:space="preserve">variety of </w:t>
      </w:r>
      <w:r w:rsidR="00BE42D8">
        <w:t xml:space="preserve">road </w:t>
      </w:r>
      <w:r w:rsidR="00AA6BBA">
        <w:t>accidents</w:t>
      </w:r>
      <w:r w:rsidR="00D41159">
        <w:t>,</w:t>
      </w:r>
      <w:r w:rsidR="00AA6BBA">
        <w:t xml:space="preserve"> </w:t>
      </w:r>
      <w:r w:rsidR="00BE42D8">
        <w:t xml:space="preserve">which impact the life of the population </w:t>
      </w:r>
      <w:r w:rsidR="00F0799A">
        <w:t>and has effects in</w:t>
      </w:r>
      <w:r w:rsidR="00BE42D8">
        <w:t xml:space="preserve"> </w:t>
      </w:r>
      <w:r w:rsidR="00F0799A">
        <w:t>the economy</w:t>
      </w:r>
      <w:r w:rsidR="00DB5FD4">
        <w:t>.</w:t>
      </w:r>
      <w:r w:rsidR="00AA6BBA">
        <w:t xml:space="preserve"> </w:t>
      </w:r>
      <w:r w:rsidR="000E5988">
        <w:t>T</w:t>
      </w:r>
      <w:r w:rsidR="000D3FAC">
        <w:t xml:space="preserve">his work </w:t>
      </w:r>
      <w:r w:rsidR="000E5988">
        <w:t>explores t</w:t>
      </w:r>
      <w:r w:rsidR="00797200">
        <w:t xml:space="preserve">emporal patterns of accidents variation </w:t>
      </w:r>
      <w:r w:rsidR="0099040F">
        <w:t>in 2005-2017</w:t>
      </w:r>
      <w:r w:rsidR="00C57A4C">
        <w:t>,</w:t>
      </w:r>
      <w:r w:rsidR="0099040F">
        <w:t xml:space="preserve"> </w:t>
      </w:r>
      <w:r w:rsidR="00797200">
        <w:t xml:space="preserve">and combine with spatial </w:t>
      </w:r>
      <w:r w:rsidR="0099040F">
        <w:t>position</w:t>
      </w:r>
      <w:r w:rsidR="000E5988">
        <w:t xml:space="preserve"> </w:t>
      </w:r>
      <w:r w:rsidR="00797200">
        <w:t xml:space="preserve">using </w:t>
      </w:r>
      <w:r w:rsidR="006877D4">
        <w:t xml:space="preserve">geographical </w:t>
      </w:r>
      <w:r w:rsidR="00DB5FD4">
        <w:t xml:space="preserve">data </w:t>
      </w:r>
      <w:r w:rsidR="006877D4">
        <w:t xml:space="preserve">within the United Kingdom and </w:t>
      </w:r>
      <w:r w:rsidR="00797200">
        <w:t>attribute</w:t>
      </w:r>
      <w:r w:rsidR="00915D00">
        <w:t xml:space="preserve"> values</w:t>
      </w:r>
      <w:r w:rsidR="0099040F">
        <w:t xml:space="preserve"> through visualisation </w:t>
      </w:r>
      <w:r w:rsidR="0017180F">
        <w:t>of</w:t>
      </w:r>
      <w:r w:rsidR="0099040F">
        <w:t xml:space="preserve"> </w:t>
      </w:r>
      <w:r w:rsidR="00915D00">
        <w:t>density maps and artificial spaces</w:t>
      </w:r>
      <w:r w:rsidR="00DB5FD4">
        <w:t>.</w:t>
      </w:r>
      <w:r w:rsidR="00331103">
        <w:t xml:space="preserve"> </w:t>
      </w:r>
      <w:r w:rsidR="00797200">
        <w:t xml:space="preserve">Computational aid methods </w:t>
      </w:r>
      <w:r w:rsidR="00BE42D8">
        <w:t xml:space="preserve">are used to support human reasoning and </w:t>
      </w:r>
      <w:r w:rsidR="0009759E">
        <w:t>understanding</w:t>
      </w:r>
      <w:r w:rsidR="000027CF">
        <w:t xml:space="preserve"> of spatial </w:t>
      </w:r>
      <w:r w:rsidR="00BE42D8">
        <w:t xml:space="preserve">patterns </w:t>
      </w:r>
      <w:r w:rsidR="000027CF">
        <w:t xml:space="preserve">and </w:t>
      </w:r>
      <w:r w:rsidR="00BE42D8">
        <w:t>distribution</w:t>
      </w:r>
      <w:r w:rsidR="000027CF">
        <w:t>s</w:t>
      </w:r>
      <w:r w:rsidR="00BE42D8">
        <w:t xml:space="preserve">, with cluster analysis being one form of grouping multiple spatial data objects according to </w:t>
      </w:r>
      <w:r w:rsidR="0009759E">
        <w:t xml:space="preserve">their </w:t>
      </w:r>
      <w:r w:rsidR="00BE42D8">
        <w:t xml:space="preserve">similarity. To achieve this objective </w:t>
      </w:r>
      <w:r w:rsidR="000E5988">
        <w:t xml:space="preserve">in dense regions of space </w:t>
      </w:r>
      <w:r w:rsidR="00BE42D8">
        <w:t xml:space="preserve">in </w:t>
      </w:r>
      <w:r w:rsidR="00BE42D8">
        <w:t>Greater London</w:t>
      </w:r>
      <w:r w:rsidR="00BE42D8">
        <w:t>,</w:t>
      </w:r>
      <w:r w:rsidR="00BE42D8">
        <w:t xml:space="preserve"> </w:t>
      </w:r>
      <w:r w:rsidR="000D3FAC">
        <w:t xml:space="preserve">a </w:t>
      </w:r>
      <w:r w:rsidR="00331103">
        <w:t xml:space="preserve">density-based spatial clustering </w:t>
      </w:r>
      <w:r w:rsidR="000D3FAC">
        <w:t>(</w:t>
      </w:r>
      <w:r w:rsidR="000D3FAC">
        <w:t>DBSCAN</w:t>
      </w:r>
      <w:r w:rsidR="000D3FAC">
        <w:t>)</w:t>
      </w:r>
      <w:r w:rsidR="000D3FAC">
        <w:t xml:space="preserve"> </w:t>
      </w:r>
      <w:r w:rsidR="00797200">
        <w:t>is used to</w:t>
      </w:r>
      <w:r w:rsidR="00331103">
        <w:t xml:space="preserve"> </w:t>
      </w:r>
      <w:r w:rsidR="0009759E">
        <w:t>find</w:t>
      </w:r>
      <w:r w:rsidR="00331103">
        <w:t xml:space="preserve"> similarity patterns and reflect on the </w:t>
      </w:r>
      <w:r w:rsidR="00797200">
        <w:t xml:space="preserve">benefits and disadvantages </w:t>
      </w:r>
      <w:r w:rsidR="00BE42D8">
        <w:t>from</w:t>
      </w:r>
      <w:r w:rsidR="00797200">
        <w:t xml:space="preserve"> </w:t>
      </w:r>
      <w:r w:rsidR="000D3FAC">
        <w:t xml:space="preserve">characteristics of clusters and </w:t>
      </w:r>
      <w:r w:rsidR="00D41159">
        <w:t>clusters of varying density,</w:t>
      </w:r>
      <w:r w:rsidR="000D3FAC" w:rsidRPr="000D3FAC">
        <w:t xml:space="preserve"> </w:t>
      </w:r>
      <w:r w:rsidR="009E3771">
        <w:t>where a global density parameter</w:t>
      </w:r>
      <w:r w:rsidR="00D41159">
        <w:t xml:space="preserve"> is not appropriate</w:t>
      </w:r>
      <w:r w:rsidR="009E3771">
        <w:t>. I</w:t>
      </w:r>
      <w:r w:rsidR="009E3771">
        <w:t xml:space="preserve">n order to </w:t>
      </w:r>
      <w:r w:rsidR="00915D00">
        <w:t>discover</w:t>
      </w:r>
      <w:r w:rsidR="009E3771">
        <w:t xml:space="preserve"> </w:t>
      </w:r>
      <w:r w:rsidR="00915D00">
        <w:t xml:space="preserve">properties of </w:t>
      </w:r>
      <w:r w:rsidR="009E3771">
        <w:t>local density regions</w:t>
      </w:r>
      <w:r w:rsidR="00DE6892">
        <w:t>,</w:t>
      </w:r>
      <w:r w:rsidR="009E3771">
        <w:t xml:space="preserve"> </w:t>
      </w:r>
      <w:r w:rsidR="00915D00">
        <w:t xml:space="preserve">a </w:t>
      </w:r>
      <w:r w:rsidR="00331103">
        <w:t>DBSCAN variation</w:t>
      </w:r>
      <w:r w:rsidR="00915D00">
        <w:t xml:space="preserve"> (</w:t>
      </w:r>
      <w:r w:rsidR="00915D00">
        <w:t>K-DBSCAN</w:t>
      </w:r>
      <w:r w:rsidR="00915D00">
        <w:t xml:space="preserve">) </w:t>
      </w:r>
      <w:r w:rsidR="009E3771">
        <w:t xml:space="preserve">is </w:t>
      </w:r>
      <w:r w:rsidR="00E80E96">
        <w:t>implemented</w:t>
      </w:r>
      <w:r w:rsidR="009E3771">
        <w:t xml:space="preserve"> to solve the task of identification of clusters in those regions</w:t>
      </w:r>
      <w:r w:rsidR="00915D00">
        <w:t xml:space="preserve"> and </w:t>
      </w:r>
      <w:r w:rsidR="000D3FAC">
        <w:t xml:space="preserve">support </w:t>
      </w:r>
      <w:r w:rsidR="00915D00">
        <w:t>strategies</w:t>
      </w:r>
      <w:r w:rsidR="000D3FAC">
        <w:t xml:space="preserve"> of traffic planning and management.</w:t>
      </w:r>
    </w:p>
    <w:p w14:paraId="21811D83" w14:textId="77777777" w:rsidR="00BF4F16" w:rsidRPr="000D72ED" w:rsidRDefault="00E01066" w:rsidP="0023500F">
      <w:pPr>
        <w:rPr>
          <w:lang w:val="en-GB"/>
        </w:rPr>
      </w:pPr>
      <w:r w:rsidRPr="000D72ED">
        <w:rPr>
          <w:noProof/>
        </w:rPr>
        <mc:AlternateContent>
          <mc:Choice Requires="wpg">
            <w:drawing>
              <wp:anchor distT="0" distB="0" distL="114300" distR="114300" simplePos="0" relativeHeight="251650560" behindDoc="0" locked="0" layoutInCell="1" allowOverlap="1" wp14:anchorId="279FAB4C" wp14:editId="68B9CA0A">
                <wp:simplePos x="0" y="0"/>
                <wp:positionH relativeFrom="column">
                  <wp:posOffset>1845945</wp:posOffset>
                </wp:positionH>
                <wp:positionV relativeFrom="paragraph">
                  <wp:posOffset>151130</wp:posOffset>
                </wp:positionV>
                <wp:extent cx="2838450" cy="113665"/>
                <wp:effectExtent l="4445" t="0" r="14605" b="1905"/>
                <wp:wrapNone/>
                <wp:docPr id="5"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2838450" cy="113665"/>
                          <a:chOff x="3987" y="4292"/>
                          <a:chExt cx="4470" cy="179"/>
                        </a:xfrm>
                      </wpg:grpSpPr>
                      <wps:wsp>
                        <wps:cNvPr id="6" name="AutoShape 18"/>
                        <wps:cNvSpPr>
                          <a:spLocks noChangeAspect="1" noChangeArrowheads="1" noTextEdit="1"/>
                        </wps:cNvSpPr>
                        <wps:spPr bwMode="auto">
                          <a:xfrm>
                            <a:off x="3987" y="4292"/>
                            <a:ext cx="4470" cy="179"/>
                          </a:xfrm>
                          <a:prstGeom prst="rect">
                            <a:avLst/>
                          </a:prstGeom>
                          <a:noFill/>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 name="Freeform 20"/>
                        <wps:cNvSpPr>
                          <a:spLocks/>
                        </wps:cNvSpPr>
                        <wps:spPr bwMode="auto">
                          <a:xfrm>
                            <a:off x="6132" y="4302"/>
                            <a:ext cx="177" cy="159"/>
                          </a:xfrm>
                          <a:custGeom>
                            <a:avLst/>
                            <a:gdLst>
                              <a:gd name="T0" fmla="*/ 431 w 884"/>
                              <a:gd name="T1" fmla="*/ 798 h 798"/>
                              <a:gd name="T2" fmla="*/ 426 w 884"/>
                              <a:gd name="T3" fmla="*/ 791 h 798"/>
                              <a:gd name="T4" fmla="*/ 415 w 884"/>
                              <a:gd name="T5" fmla="*/ 757 h 798"/>
                              <a:gd name="T6" fmla="*/ 396 w 884"/>
                              <a:gd name="T7" fmla="*/ 710 h 798"/>
                              <a:gd name="T8" fmla="*/ 374 w 884"/>
                              <a:gd name="T9" fmla="*/ 667 h 798"/>
                              <a:gd name="T10" fmla="*/ 350 w 884"/>
                              <a:gd name="T11" fmla="*/ 630 h 798"/>
                              <a:gd name="T12" fmla="*/ 325 w 884"/>
                              <a:gd name="T13" fmla="*/ 595 h 798"/>
                              <a:gd name="T14" fmla="*/ 297 w 884"/>
                              <a:gd name="T15" fmla="*/ 565 h 798"/>
                              <a:gd name="T16" fmla="*/ 267 w 884"/>
                              <a:gd name="T17" fmla="*/ 538 h 798"/>
                              <a:gd name="T18" fmla="*/ 215 w 884"/>
                              <a:gd name="T19" fmla="*/ 499 h 798"/>
                              <a:gd name="T20" fmla="*/ 167 w 884"/>
                              <a:gd name="T21" fmla="*/ 469 h 798"/>
                              <a:gd name="T22" fmla="*/ 115 w 884"/>
                              <a:gd name="T23" fmla="*/ 441 h 798"/>
                              <a:gd name="T24" fmla="*/ 68 w 884"/>
                              <a:gd name="T25" fmla="*/ 421 h 798"/>
                              <a:gd name="T26" fmla="*/ 24 w 884"/>
                              <a:gd name="T27" fmla="*/ 406 h 798"/>
                              <a:gd name="T28" fmla="*/ 9 w 884"/>
                              <a:gd name="T29" fmla="*/ 402 h 798"/>
                              <a:gd name="T30" fmla="*/ 1 w 884"/>
                              <a:gd name="T31" fmla="*/ 396 h 798"/>
                              <a:gd name="T32" fmla="*/ 1 w 884"/>
                              <a:gd name="T33" fmla="*/ 391 h 798"/>
                              <a:gd name="T34" fmla="*/ 8 w 884"/>
                              <a:gd name="T35" fmla="*/ 386 h 798"/>
                              <a:gd name="T36" fmla="*/ 21 w 884"/>
                              <a:gd name="T37" fmla="*/ 381 h 798"/>
                              <a:gd name="T38" fmla="*/ 93 w 884"/>
                              <a:gd name="T39" fmla="*/ 359 h 798"/>
                              <a:gd name="T40" fmla="*/ 157 w 884"/>
                              <a:gd name="T41" fmla="*/ 329 h 798"/>
                              <a:gd name="T42" fmla="*/ 214 w 884"/>
                              <a:gd name="T43" fmla="*/ 294 h 798"/>
                              <a:gd name="T44" fmla="*/ 268 w 884"/>
                              <a:gd name="T45" fmla="*/ 250 h 798"/>
                              <a:gd name="T46" fmla="*/ 303 w 884"/>
                              <a:gd name="T47" fmla="*/ 215 h 798"/>
                              <a:gd name="T48" fmla="*/ 335 w 884"/>
                              <a:gd name="T49" fmla="*/ 177 h 798"/>
                              <a:gd name="T50" fmla="*/ 378 w 884"/>
                              <a:gd name="T51" fmla="*/ 116 h 798"/>
                              <a:gd name="T52" fmla="*/ 406 w 884"/>
                              <a:gd name="T53" fmla="*/ 70 h 798"/>
                              <a:gd name="T54" fmla="*/ 426 w 884"/>
                              <a:gd name="T55" fmla="*/ 23 h 798"/>
                              <a:gd name="T56" fmla="*/ 434 w 884"/>
                              <a:gd name="T57" fmla="*/ 2 h 798"/>
                              <a:gd name="T58" fmla="*/ 440 w 884"/>
                              <a:gd name="T59" fmla="*/ 0 h 798"/>
                              <a:gd name="T60" fmla="*/ 443 w 884"/>
                              <a:gd name="T61" fmla="*/ 1 h 798"/>
                              <a:gd name="T62" fmla="*/ 449 w 884"/>
                              <a:gd name="T63" fmla="*/ 17 h 798"/>
                              <a:gd name="T64" fmla="*/ 469 w 884"/>
                              <a:gd name="T65" fmla="*/ 71 h 798"/>
                              <a:gd name="T66" fmla="*/ 494 w 884"/>
                              <a:gd name="T67" fmla="*/ 119 h 798"/>
                              <a:gd name="T68" fmla="*/ 515 w 884"/>
                              <a:gd name="T69" fmla="*/ 152 h 798"/>
                              <a:gd name="T70" fmla="*/ 540 w 884"/>
                              <a:gd name="T71" fmla="*/ 184 h 798"/>
                              <a:gd name="T72" fmla="*/ 567 w 884"/>
                              <a:gd name="T73" fmla="*/ 214 h 798"/>
                              <a:gd name="T74" fmla="*/ 598 w 884"/>
                              <a:gd name="T75" fmla="*/ 244 h 798"/>
                              <a:gd name="T76" fmla="*/ 632 w 884"/>
                              <a:gd name="T77" fmla="*/ 273 h 798"/>
                              <a:gd name="T78" fmla="*/ 670 w 884"/>
                              <a:gd name="T79" fmla="*/ 300 h 798"/>
                              <a:gd name="T80" fmla="*/ 713 w 884"/>
                              <a:gd name="T81" fmla="*/ 327 h 798"/>
                              <a:gd name="T82" fmla="*/ 757 w 884"/>
                              <a:gd name="T83" fmla="*/ 349 h 798"/>
                              <a:gd name="T84" fmla="*/ 807 w 884"/>
                              <a:gd name="T85" fmla="*/ 370 h 798"/>
                              <a:gd name="T86" fmla="*/ 858 w 884"/>
                              <a:gd name="T87" fmla="*/ 386 h 798"/>
                              <a:gd name="T88" fmla="*/ 881 w 884"/>
                              <a:gd name="T89" fmla="*/ 393 h 798"/>
                              <a:gd name="T90" fmla="*/ 884 w 884"/>
                              <a:gd name="T91" fmla="*/ 400 h 798"/>
                              <a:gd name="T92" fmla="*/ 879 w 884"/>
                              <a:gd name="T93" fmla="*/ 405 h 798"/>
                              <a:gd name="T94" fmla="*/ 843 w 884"/>
                              <a:gd name="T95" fmla="*/ 414 h 798"/>
                              <a:gd name="T96" fmla="*/ 794 w 884"/>
                              <a:gd name="T97" fmla="*/ 429 h 798"/>
                              <a:gd name="T98" fmla="*/ 751 w 884"/>
                              <a:gd name="T99" fmla="*/ 447 h 798"/>
                              <a:gd name="T100" fmla="*/ 714 w 884"/>
                              <a:gd name="T101" fmla="*/ 465 h 798"/>
                              <a:gd name="T102" fmla="*/ 678 w 884"/>
                              <a:gd name="T103" fmla="*/ 487 h 798"/>
                              <a:gd name="T104" fmla="*/ 642 w 884"/>
                              <a:gd name="T105" fmla="*/ 513 h 798"/>
                              <a:gd name="T106" fmla="*/ 607 w 884"/>
                              <a:gd name="T107" fmla="*/ 542 h 798"/>
                              <a:gd name="T108" fmla="*/ 575 w 884"/>
                              <a:gd name="T109" fmla="*/ 574 h 798"/>
                              <a:gd name="T110" fmla="*/ 543 w 884"/>
                              <a:gd name="T111" fmla="*/ 610 h 798"/>
                              <a:gd name="T112" fmla="*/ 512 w 884"/>
                              <a:gd name="T113" fmla="*/ 649 h 798"/>
                              <a:gd name="T114" fmla="*/ 482 w 884"/>
                              <a:gd name="T115" fmla="*/ 696 h 798"/>
                              <a:gd name="T116" fmla="*/ 454 w 884"/>
                              <a:gd name="T117" fmla="*/ 752 h 798"/>
                              <a:gd name="T118" fmla="*/ 442 w 884"/>
                              <a:gd name="T119" fmla="*/ 790 h 798"/>
                              <a:gd name="T120" fmla="*/ 435 w 884"/>
                              <a:gd name="T121" fmla="*/ 798 h 798"/>
                              <a:gd name="T122" fmla="*/ 433 w 884"/>
                              <a:gd name="T123" fmla="*/ 798 h 79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884" h="798">
                                <a:moveTo>
                                  <a:pt x="433" y="798"/>
                                </a:moveTo>
                                <a:lnTo>
                                  <a:pt x="431" y="798"/>
                                </a:lnTo>
                                <a:lnTo>
                                  <a:pt x="429" y="798"/>
                                </a:lnTo>
                                <a:lnTo>
                                  <a:pt x="426" y="791"/>
                                </a:lnTo>
                                <a:lnTo>
                                  <a:pt x="423" y="782"/>
                                </a:lnTo>
                                <a:lnTo>
                                  <a:pt x="415" y="757"/>
                                </a:lnTo>
                                <a:lnTo>
                                  <a:pt x="406" y="734"/>
                                </a:lnTo>
                                <a:lnTo>
                                  <a:pt x="396" y="710"/>
                                </a:lnTo>
                                <a:lnTo>
                                  <a:pt x="386" y="687"/>
                                </a:lnTo>
                                <a:lnTo>
                                  <a:pt x="374" y="667"/>
                                </a:lnTo>
                                <a:lnTo>
                                  <a:pt x="363" y="648"/>
                                </a:lnTo>
                                <a:lnTo>
                                  <a:pt x="350" y="630"/>
                                </a:lnTo>
                                <a:lnTo>
                                  <a:pt x="337" y="613"/>
                                </a:lnTo>
                                <a:lnTo>
                                  <a:pt x="325" y="595"/>
                                </a:lnTo>
                                <a:lnTo>
                                  <a:pt x="312" y="580"/>
                                </a:lnTo>
                                <a:lnTo>
                                  <a:pt x="297" y="565"/>
                                </a:lnTo>
                                <a:lnTo>
                                  <a:pt x="281" y="550"/>
                                </a:lnTo>
                                <a:lnTo>
                                  <a:pt x="267" y="538"/>
                                </a:lnTo>
                                <a:lnTo>
                                  <a:pt x="250" y="525"/>
                                </a:lnTo>
                                <a:lnTo>
                                  <a:pt x="215" y="499"/>
                                </a:lnTo>
                                <a:lnTo>
                                  <a:pt x="191" y="483"/>
                                </a:lnTo>
                                <a:lnTo>
                                  <a:pt x="167" y="469"/>
                                </a:lnTo>
                                <a:lnTo>
                                  <a:pt x="140" y="454"/>
                                </a:lnTo>
                                <a:lnTo>
                                  <a:pt x="115" y="441"/>
                                </a:lnTo>
                                <a:lnTo>
                                  <a:pt x="92" y="431"/>
                                </a:lnTo>
                                <a:lnTo>
                                  <a:pt x="68" y="421"/>
                                </a:lnTo>
                                <a:lnTo>
                                  <a:pt x="46" y="412"/>
                                </a:lnTo>
                                <a:lnTo>
                                  <a:pt x="24" y="406"/>
                                </a:lnTo>
                                <a:lnTo>
                                  <a:pt x="18" y="405"/>
                                </a:lnTo>
                                <a:lnTo>
                                  <a:pt x="9" y="402"/>
                                </a:lnTo>
                                <a:lnTo>
                                  <a:pt x="3" y="398"/>
                                </a:lnTo>
                                <a:lnTo>
                                  <a:pt x="1" y="396"/>
                                </a:lnTo>
                                <a:lnTo>
                                  <a:pt x="0" y="393"/>
                                </a:lnTo>
                                <a:lnTo>
                                  <a:pt x="1" y="391"/>
                                </a:lnTo>
                                <a:lnTo>
                                  <a:pt x="2" y="389"/>
                                </a:lnTo>
                                <a:lnTo>
                                  <a:pt x="8" y="386"/>
                                </a:lnTo>
                                <a:lnTo>
                                  <a:pt x="16" y="383"/>
                                </a:lnTo>
                                <a:lnTo>
                                  <a:pt x="21" y="381"/>
                                </a:lnTo>
                                <a:lnTo>
                                  <a:pt x="58" y="372"/>
                                </a:lnTo>
                                <a:lnTo>
                                  <a:pt x="93" y="359"/>
                                </a:lnTo>
                                <a:lnTo>
                                  <a:pt x="125" y="346"/>
                                </a:lnTo>
                                <a:lnTo>
                                  <a:pt x="157" y="329"/>
                                </a:lnTo>
                                <a:lnTo>
                                  <a:pt x="187" y="313"/>
                                </a:lnTo>
                                <a:lnTo>
                                  <a:pt x="214" y="294"/>
                                </a:lnTo>
                                <a:lnTo>
                                  <a:pt x="240" y="273"/>
                                </a:lnTo>
                                <a:lnTo>
                                  <a:pt x="268" y="250"/>
                                </a:lnTo>
                                <a:lnTo>
                                  <a:pt x="286" y="232"/>
                                </a:lnTo>
                                <a:lnTo>
                                  <a:pt x="303" y="215"/>
                                </a:lnTo>
                                <a:lnTo>
                                  <a:pt x="320" y="196"/>
                                </a:lnTo>
                                <a:lnTo>
                                  <a:pt x="335" y="177"/>
                                </a:lnTo>
                                <a:lnTo>
                                  <a:pt x="357" y="147"/>
                                </a:lnTo>
                                <a:lnTo>
                                  <a:pt x="378" y="116"/>
                                </a:lnTo>
                                <a:lnTo>
                                  <a:pt x="393" y="92"/>
                                </a:lnTo>
                                <a:lnTo>
                                  <a:pt x="406" y="70"/>
                                </a:lnTo>
                                <a:lnTo>
                                  <a:pt x="416" y="45"/>
                                </a:lnTo>
                                <a:lnTo>
                                  <a:pt x="426" y="23"/>
                                </a:lnTo>
                                <a:lnTo>
                                  <a:pt x="430" y="10"/>
                                </a:lnTo>
                                <a:lnTo>
                                  <a:pt x="434" y="2"/>
                                </a:lnTo>
                                <a:lnTo>
                                  <a:pt x="436" y="0"/>
                                </a:lnTo>
                                <a:lnTo>
                                  <a:pt x="440" y="0"/>
                                </a:lnTo>
                                <a:lnTo>
                                  <a:pt x="442" y="0"/>
                                </a:lnTo>
                                <a:lnTo>
                                  <a:pt x="443" y="1"/>
                                </a:lnTo>
                                <a:lnTo>
                                  <a:pt x="447" y="8"/>
                                </a:lnTo>
                                <a:lnTo>
                                  <a:pt x="449" y="17"/>
                                </a:lnTo>
                                <a:lnTo>
                                  <a:pt x="459" y="44"/>
                                </a:lnTo>
                                <a:lnTo>
                                  <a:pt x="469" y="71"/>
                                </a:lnTo>
                                <a:lnTo>
                                  <a:pt x="481" y="95"/>
                                </a:lnTo>
                                <a:lnTo>
                                  <a:pt x="494" y="119"/>
                                </a:lnTo>
                                <a:lnTo>
                                  <a:pt x="505" y="136"/>
                                </a:lnTo>
                                <a:lnTo>
                                  <a:pt x="515" y="152"/>
                                </a:lnTo>
                                <a:lnTo>
                                  <a:pt x="527" y="169"/>
                                </a:lnTo>
                                <a:lnTo>
                                  <a:pt x="540" y="184"/>
                                </a:lnTo>
                                <a:lnTo>
                                  <a:pt x="553" y="200"/>
                                </a:lnTo>
                                <a:lnTo>
                                  <a:pt x="567" y="214"/>
                                </a:lnTo>
                                <a:lnTo>
                                  <a:pt x="582" y="230"/>
                                </a:lnTo>
                                <a:lnTo>
                                  <a:pt x="598" y="244"/>
                                </a:lnTo>
                                <a:lnTo>
                                  <a:pt x="615" y="258"/>
                                </a:lnTo>
                                <a:lnTo>
                                  <a:pt x="632" y="273"/>
                                </a:lnTo>
                                <a:lnTo>
                                  <a:pt x="651" y="287"/>
                                </a:lnTo>
                                <a:lnTo>
                                  <a:pt x="670" y="300"/>
                                </a:lnTo>
                                <a:lnTo>
                                  <a:pt x="690" y="313"/>
                                </a:lnTo>
                                <a:lnTo>
                                  <a:pt x="713" y="327"/>
                                </a:lnTo>
                                <a:lnTo>
                                  <a:pt x="735" y="337"/>
                                </a:lnTo>
                                <a:lnTo>
                                  <a:pt x="757" y="349"/>
                                </a:lnTo>
                                <a:lnTo>
                                  <a:pt x="782" y="360"/>
                                </a:lnTo>
                                <a:lnTo>
                                  <a:pt x="807" y="370"/>
                                </a:lnTo>
                                <a:lnTo>
                                  <a:pt x="833" y="378"/>
                                </a:lnTo>
                                <a:lnTo>
                                  <a:pt x="858" y="386"/>
                                </a:lnTo>
                                <a:lnTo>
                                  <a:pt x="874" y="390"/>
                                </a:lnTo>
                                <a:lnTo>
                                  <a:pt x="881" y="393"/>
                                </a:lnTo>
                                <a:lnTo>
                                  <a:pt x="883" y="396"/>
                                </a:lnTo>
                                <a:lnTo>
                                  <a:pt x="884" y="400"/>
                                </a:lnTo>
                                <a:lnTo>
                                  <a:pt x="882" y="403"/>
                                </a:lnTo>
                                <a:lnTo>
                                  <a:pt x="879" y="405"/>
                                </a:lnTo>
                                <a:lnTo>
                                  <a:pt x="871" y="408"/>
                                </a:lnTo>
                                <a:lnTo>
                                  <a:pt x="843" y="414"/>
                                </a:lnTo>
                                <a:lnTo>
                                  <a:pt x="818" y="422"/>
                                </a:lnTo>
                                <a:lnTo>
                                  <a:pt x="794" y="429"/>
                                </a:lnTo>
                                <a:lnTo>
                                  <a:pt x="770" y="438"/>
                                </a:lnTo>
                                <a:lnTo>
                                  <a:pt x="751" y="447"/>
                                </a:lnTo>
                                <a:lnTo>
                                  <a:pt x="733" y="455"/>
                                </a:lnTo>
                                <a:lnTo>
                                  <a:pt x="714" y="465"/>
                                </a:lnTo>
                                <a:lnTo>
                                  <a:pt x="696" y="474"/>
                                </a:lnTo>
                                <a:lnTo>
                                  <a:pt x="678" y="487"/>
                                </a:lnTo>
                                <a:lnTo>
                                  <a:pt x="660" y="499"/>
                                </a:lnTo>
                                <a:lnTo>
                                  <a:pt x="642" y="513"/>
                                </a:lnTo>
                                <a:lnTo>
                                  <a:pt x="623" y="528"/>
                                </a:lnTo>
                                <a:lnTo>
                                  <a:pt x="607" y="542"/>
                                </a:lnTo>
                                <a:lnTo>
                                  <a:pt x="590" y="558"/>
                                </a:lnTo>
                                <a:lnTo>
                                  <a:pt x="575" y="574"/>
                                </a:lnTo>
                                <a:lnTo>
                                  <a:pt x="559" y="591"/>
                                </a:lnTo>
                                <a:lnTo>
                                  <a:pt x="543" y="610"/>
                                </a:lnTo>
                                <a:lnTo>
                                  <a:pt x="527" y="630"/>
                                </a:lnTo>
                                <a:lnTo>
                                  <a:pt x="512" y="649"/>
                                </a:lnTo>
                                <a:lnTo>
                                  <a:pt x="499" y="669"/>
                                </a:lnTo>
                                <a:lnTo>
                                  <a:pt x="482" y="696"/>
                                </a:lnTo>
                                <a:lnTo>
                                  <a:pt x="467" y="724"/>
                                </a:lnTo>
                                <a:lnTo>
                                  <a:pt x="454" y="752"/>
                                </a:lnTo>
                                <a:lnTo>
                                  <a:pt x="445" y="780"/>
                                </a:lnTo>
                                <a:lnTo>
                                  <a:pt x="442" y="790"/>
                                </a:lnTo>
                                <a:lnTo>
                                  <a:pt x="437" y="797"/>
                                </a:lnTo>
                                <a:lnTo>
                                  <a:pt x="435" y="798"/>
                                </a:lnTo>
                                <a:lnTo>
                                  <a:pt x="434" y="798"/>
                                </a:lnTo>
                                <a:lnTo>
                                  <a:pt x="433" y="798"/>
                                </a:lnTo>
                                <a:close/>
                              </a:path>
                            </a:pathLst>
                          </a:custGeom>
                          <a:solidFill>
                            <a:srgbClr val="000000"/>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 name="Line 21"/>
                        <wps:cNvCnPr/>
                        <wps:spPr bwMode="auto">
                          <a:xfrm>
                            <a:off x="6466" y="4391"/>
                            <a:ext cx="1991" cy="1"/>
                          </a:xfrm>
                          <a:prstGeom prst="line">
                            <a:avLst/>
                          </a:prstGeom>
                          <a:noFill/>
                          <a:ln w="8890">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9" name="Line 22"/>
                        <wps:cNvCnPr/>
                        <wps:spPr bwMode="auto">
                          <a:xfrm>
                            <a:off x="4008" y="4391"/>
                            <a:ext cx="1992" cy="1"/>
                          </a:xfrm>
                          <a:prstGeom prst="line">
                            <a:avLst/>
                          </a:prstGeom>
                          <a:noFill/>
                          <a:ln w="8890">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787E106" id="Group 19" o:spid="_x0000_s1026" style="position:absolute;margin-left:145.35pt;margin-top:11.9pt;width:223.5pt;height:8.95pt;z-index:251618816" coordorigin="3987,4292" coordsize="4470,1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">
                <o:lock v:ext="edit" aspectratio="t"/>
                <v:rect id="AutoShape 18" o:spid="_x0000_s1027" style="position:absolute;left:3987;top:4292;width:4470;height:1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" filled="f" stroked="f">
                  <o:lock v:ext="edit" aspectratio="t" text="t"/>
                </v:rect>
                <v:shape id="Freeform 20" o:spid="_x0000_s1028" style="position:absolute;left:6132;top:4302;width:177;height:159;visibility:visible;mso-wrap-style:square;v-text-anchor:top" coordsize="884,7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" path="m433,798r-2,l429,798r-3,-7l423,782r-8,-25l406,734,396,710,386,687,374,667,363,648,350,630,337,613,325,595,312,580,297,565,281,550,267,538,250,525,215,499,191,483,167,469,140,454,115,441,92,431,68,421,46,412,24,406r-6,-1l9,402,3,398,1,396,,393r1,-2l2,389r6,-3l16,383r5,-2l58,372,93,359r32,-13l157,329r30,-16l214,294r26,-21l268,250r18,-18l303,215r17,-19l335,177r22,-30l378,116,393,92,406,70,416,45,426,23r4,-13l434,2,436,r4,l442,r1,1l447,8r2,9l459,44r10,27l481,95r13,24l505,136r10,16l527,169r13,15l553,200r14,14l582,230r16,14l615,258r17,15l651,287r19,13l690,313r23,14l735,337r22,12l782,360r25,10l833,378r25,8l874,390r7,3l883,396r1,4l882,403r-3,2l871,408r-28,6l818,422r-24,7l770,438r-19,9l733,455r-19,10l696,474r-18,13l660,499r-18,14l623,528r-16,14l590,558r-15,16l559,591r-16,19l527,630r-15,19l499,669r-17,27l467,724r-13,28l445,780r-3,10l437,797r-2,1l434,798r-1,xe" fillcolor="black" stroked="f">
                  <v:path arrowok="t" o:connecttype="custom" o:connectlocs="86,159;85,158;83,151;79,141;75,133;70,126;65,119;59,113;53,107;43,99;33,93;23,88;14,84;5,81;2,80;0,79;0,78;2,77;4,76;19,72;31,66;43,59;54,50;61,43;67,35;76,23;81,14;85,5;87,0;88,0;89,0;90,3;94,14;99,24;103,30;108,37;114,43;120,49;127,54;134,60;143,65;152,70;162,74;172,77;176,78;177,80;176,81;169,82;159,85;150,89;143,93;136,97;129,102;122,108;115,114;109,122;103,129;97,139;91,150;89,157;87,159;87,159" o:connectangles="0,0,0,0,0,0,0,0,0,0,0,0,0,0,0,0,0,0,0,0,0,0,0,0,0,0,0,0,0,0,0,0,0,0,0,0,0,0,0,0,0,0,0,0,0,0,0,0,0,0,0,0,0,0,0,0,0,0,0,0,0,0"/>
                </v:shape>
                <v:line id="Line 21" o:spid="_x0000_s1029" style="position:absolute;visibility:visible;mso-wrap-style:square" from="6466,4391" to="8457,43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" strokeweight=".7pt"/>
                <v:line id="Line 22" o:spid="_x0000_s1030" style="position:absolute;visibility:visible;mso-wrap-style:square" from="4008,4391" to="6000,43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" strokeweight=".7pt"/>
              </v:group>
            </w:pict>
          </mc:Fallback>
        </mc:AlternateContent>
      </w:r>
    </w:p>
    <w:p w14:paraId="7155F6DD" w14:textId="77777777" w:rsidR="00BF4F16" w:rsidRPr="000D72ED" w:rsidRDefault="00BF4F16" w:rsidP="0023500F">
      <w:pPr>
        <w:rPr>
          <w:lang w:val="en-GB"/>
        </w:rPr>
        <w:sectPr w:rsidR="00BF4F16" w:rsidRPr="000D72ED">
          <w:type w:val="continuous"/>
          <w:pgSz w:w="12240" w:h="15840" w:code="1"/>
          <w:pgMar w:top="994" w:right="1080" w:bottom="994" w:left="1080" w:header="490" w:footer="432" w:gutter="0"/>
          <w:cols w:space="475"/>
          <w:docGrid w:linePitch="360"/>
        </w:sectPr>
      </w:pPr>
    </w:p>
    <w:p w14:paraId="4FEC5F1B" w14:textId="613FB80F" w:rsidR="00BF4F16" w:rsidRPr="001372C4" w:rsidRDefault="006F054A" w:rsidP="0023500F">
      <w:pPr>
        <w:pStyle w:val="Heading1"/>
        <w:rPr>
          <w:lang w:val="en-GB"/>
        </w:rPr>
        <w:sectPr w:rsidR="00BF4F16" w:rsidRPr="001372C4">
          <w:type w:val="continuous"/>
          <w:pgSz w:w="12240" w:h="15840" w:code="1"/>
          <w:pgMar w:top="994" w:right="1080" w:bottom="994" w:left="1080" w:header="490" w:footer="432" w:gutter="0"/>
          <w:cols w:num="2" w:space="245"/>
          <w:docGrid w:linePitch="360"/>
        </w:sectPr>
      </w:pPr>
      <w:r w:rsidRPr="000D72ED">
        <w:rPr>
          <w:lang w:val="en-GB"/>
        </w:rPr>
        <w:t>Problem Statemen</w:t>
      </w:r>
    </w:p>
    <w:p w14:paraId="3901D8FA" w14:textId="78C30EE0" w:rsidR="00BF4F16" w:rsidRPr="00180C88" w:rsidRDefault="00D01911" w:rsidP="0023500F">
      <w:pPr>
        <w:pStyle w:val="Body"/>
      </w:pPr>
      <w:r>
        <w:t>The n</w:t>
      </w:r>
      <w:r w:rsidR="00D446B7">
        <w:t xml:space="preserve">umber of </w:t>
      </w:r>
      <w:r>
        <w:t>casualties</w:t>
      </w:r>
      <w:r w:rsidR="00D446B7">
        <w:t xml:space="preserve"> </w:t>
      </w:r>
      <w:r>
        <w:t xml:space="preserve">caused by road accidents </w:t>
      </w:r>
      <w:r w:rsidR="00DD658F" w:rsidRPr="00180C88">
        <w:t xml:space="preserve">in </w:t>
      </w:r>
      <w:r w:rsidR="004C1017">
        <w:t>Britain</w:t>
      </w:r>
      <w:r w:rsidR="00E237C0" w:rsidRPr="00180C88">
        <w:t xml:space="preserve"> </w:t>
      </w:r>
      <w:r w:rsidR="004C1017">
        <w:t>has been decreasing since the mid-1960s</w:t>
      </w:r>
      <w:r>
        <w:fldChar w:fldCharType="begin"/>
      </w:r>
      <w:r>
        <w:instrText xml:space="preserve"> ADDIN ZOTERO_ITEM CSL_CITATION {"citationID":"85Bhu8tt","properties":{"formattedCitation":"[1]","plainCitation":"[1]","noteIndex":0},"citationItems":[{"id":30,"uris":["http://zotero.org/users/local/7ZxxZ3ML/items/8JA9C2Y9"],"uri":["http://zotero.org/users/local/7ZxxZ3ML/items/8JA9C2Y9"],"itemData":{"id":30,"type":"article-journal","abstract":"In 2016 there were 181,384 accident casualties recorded on Britain’s roads; 1,792 of these were fatal. The long-term trend in the numbers killed and injured from road accidents has been declining, especially in the last two decades.","language":"en","page":"12","source":"Zotero","title":"Road Accident Statistics","author":[{"family":"Jackson","given":"Lydia"}]}}],"schema":"https://github.com/citation-style-language/schema/raw/master/csl-citation.json"} </w:instrText>
      </w:r>
      <w:r>
        <w:fldChar w:fldCharType="separate"/>
      </w:r>
      <w:r w:rsidRPr="00D01911">
        <w:rPr>
          <w:rFonts w:cs="Times"/>
        </w:rPr>
        <w:t>[1]</w:t>
      </w:r>
      <w:r>
        <w:fldChar w:fldCharType="end"/>
      </w:r>
      <w:r w:rsidR="00DD658F" w:rsidRPr="00180C88">
        <w:t>.</w:t>
      </w:r>
      <w:r w:rsidR="00E237C0" w:rsidRPr="00180C88">
        <w:t xml:space="preserve"> </w:t>
      </w:r>
      <w:r w:rsidR="00432006" w:rsidRPr="00180C88">
        <w:t>S</w:t>
      </w:r>
      <w:r w:rsidR="00E237C0" w:rsidRPr="00180C88">
        <w:t xml:space="preserve">tatistical analysis </w:t>
      </w:r>
      <w:r w:rsidR="00432006" w:rsidRPr="00180C88">
        <w:t>consistently showed evidences of</w:t>
      </w:r>
      <w:r w:rsidR="00E237C0" w:rsidRPr="00180C88">
        <w:t xml:space="preserve"> the importance of safety measures to reduce </w:t>
      </w:r>
      <w:r w:rsidR="004A25A5">
        <w:t xml:space="preserve">even more </w:t>
      </w:r>
      <w:r w:rsidR="00E237C0" w:rsidRPr="00180C88">
        <w:t>the probability of an accident. Those are commonly associated with information</w:t>
      </w:r>
      <w:r w:rsidR="004A25A5">
        <w:t xml:space="preserve"> campaign</w:t>
      </w:r>
      <w:r w:rsidR="00FF1631">
        <w:t xml:space="preserve">, </w:t>
      </w:r>
      <w:r w:rsidR="004A25A5">
        <w:t>road rules</w:t>
      </w:r>
      <w:r w:rsidR="00FF1631">
        <w:t xml:space="preserve"> and </w:t>
      </w:r>
      <w:r w:rsidR="00E237C0" w:rsidRPr="00180C88">
        <w:t>maintenance</w:t>
      </w:r>
      <w:r w:rsidR="00FF1631">
        <w:t>,</w:t>
      </w:r>
      <w:r w:rsidR="00E237C0" w:rsidRPr="00180C88">
        <w:t xml:space="preserve"> and enforcement of traffic laws</w:t>
      </w:r>
      <w:r w:rsidR="00050E6A" w:rsidRPr="00180C88">
        <w:t>.</w:t>
      </w:r>
      <w:r w:rsidR="00E237C0" w:rsidRPr="00180C88">
        <w:t xml:space="preserve"> One might</w:t>
      </w:r>
      <w:r w:rsidR="00DD658F" w:rsidRPr="00180C88">
        <w:t xml:space="preserve"> </w:t>
      </w:r>
      <w:r w:rsidR="006E2841" w:rsidRPr="00180C88">
        <w:t>find correlations between driv</w:t>
      </w:r>
      <w:r w:rsidR="00AB06F4" w:rsidRPr="00180C88">
        <w:t>ing</w:t>
      </w:r>
      <w:r w:rsidR="006E2841" w:rsidRPr="00180C88">
        <w:t xml:space="preserve"> behaviour and accidents, however this</w:t>
      </w:r>
      <w:r w:rsidR="00292ED0">
        <w:t xml:space="preserve"> is </w:t>
      </w:r>
      <w:r w:rsidR="006E2841" w:rsidRPr="00180C88">
        <w:t>controversi</w:t>
      </w:r>
      <w:r w:rsidR="00292ED0">
        <w:t>al</w:t>
      </w:r>
      <w:r w:rsidR="006E2841" w:rsidRPr="00180C88">
        <w:t xml:space="preserve">, </w:t>
      </w:r>
      <w:r w:rsidR="00292ED0">
        <w:t xml:space="preserve">because </w:t>
      </w:r>
      <w:r w:rsidR="000E5228">
        <w:t>typically</w:t>
      </w:r>
      <w:r w:rsidR="006E2841" w:rsidRPr="00180C88">
        <w:t xml:space="preserve"> a chain of events </w:t>
      </w:r>
      <w:r w:rsidR="00BC7628" w:rsidRPr="00180C88">
        <w:t xml:space="preserve">is necessary </w:t>
      </w:r>
      <w:r w:rsidR="006E2841" w:rsidRPr="00180C88">
        <w:t xml:space="preserve">to the </w:t>
      </w:r>
      <w:r w:rsidR="00BC7628" w:rsidRPr="00180C88">
        <w:t xml:space="preserve">manifestation of an </w:t>
      </w:r>
      <w:r w:rsidR="006E2841" w:rsidRPr="00180C88">
        <w:t>acciden</w:t>
      </w:r>
      <w:r w:rsidR="00BC7628" w:rsidRPr="00180C88">
        <w:t>t</w:t>
      </w:r>
      <w:r w:rsidR="001B2852">
        <w:t>.</w:t>
      </w:r>
    </w:p>
    <w:p w14:paraId="07E6B48B" w14:textId="71F5E091" w:rsidR="003C13A7" w:rsidRPr="00180C88" w:rsidRDefault="00DD658F" w:rsidP="00F95906">
      <w:pPr>
        <w:pStyle w:val="Body"/>
      </w:pPr>
      <w:r w:rsidRPr="00180C88">
        <w:t xml:space="preserve">To </w:t>
      </w:r>
      <w:r w:rsidR="004C53C9" w:rsidRPr="00180C88">
        <w:t xml:space="preserve">find </w:t>
      </w:r>
      <w:r w:rsidRPr="00180C88">
        <w:t xml:space="preserve">a correct interpretation about </w:t>
      </w:r>
      <w:r w:rsidR="004C53C9" w:rsidRPr="00180C88">
        <w:t xml:space="preserve">what </w:t>
      </w:r>
      <w:r w:rsidR="007E7275">
        <w:t>factors</w:t>
      </w:r>
      <w:r w:rsidR="004C53C9" w:rsidRPr="00180C88">
        <w:t xml:space="preserve"> </w:t>
      </w:r>
      <w:r w:rsidR="000B3EC7">
        <w:t xml:space="preserve">can be </w:t>
      </w:r>
      <w:r w:rsidR="007B1F10">
        <w:t>understood</w:t>
      </w:r>
      <w:r w:rsidR="000B3EC7">
        <w:t xml:space="preserve"> from</w:t>
      </w:r>
      <w:r w:rsidR="004C53C9" w:rsidRPr="00180C88">
        <w:t xml:space="preserve"> </w:t>
      </w:r>
      <w:r w:rsidRPr="00180C88">
        <w:t xml:space="preserve">accidents, it is </w:t>
      </w:r>
      <w:r w:rsidR="000B3EC7">
        <w:t>recommended</w:t>
      </w:r>
      <w:r w:rsidRPr="00180C88">
        <w:t xml:space="preserve"> to </w:t>
      </w:r>
      <w:r w:rsidR="00AD343E" w:rsidRPr="00180C88">
        <w:t xml:space="preserve">develop </w:t>
      </w:r>
      <w:r w:rsidR="001B2852" w:rsidRPr="00180C88">
        <w:t>an</w:t>
      </w:r>
      <w:r w:rsidR="00AD343E" w:rsidRPr="00180C88">
        <w:t xml:space="preserve"> </w:t>
      </w:r>
      <w:r w:rsidR="00527B8E">
        <w:t>analytical</w:t>
      </w:r>
      <w:r w:rsidR="00AD343E" w:rsidRPr="00180C88">
        <w:t xml:space="preserve"> </w:t>
      </w:r>
      <w:r w:rsidR="00F05759">
        <w:t>workflow</w:t>
      </w:r>
      <w:r w:rsidR="00AD343E" w:rsidRPr="00180C88">
        <w:t xml:space="preserve"> </w:t>
      </w:r>
      <w:r w:rsidR="004F0DEF">
        <w:t>from</w:t>
      </w:r>
      <w:r w:rsidRPr="00180C88">
        <w:t xml:space="preserve"> </w:t>
      </w:r>
      <w:r w:rsidR="004F0DEF">
        <w:t>historical data</w:t>
      </w:r>
      <w:r w:rsidR="001B2852">
        <w:t xml:space="preserve"> and investigate patterns </w:t>
      </w:r>
      <w:r w:rsidR="002B1692">
        <w:t xml:space="preserve">and dependences </w:t>
      </w:r>
      <w:r w:rsidR="001B2852">
        <w:t>in time and space</w:t>
      </w:r>
      <w:r w:rsidR="00F95906">
        <w:t>.</w:t>
      </w:r>
      <w:r w:rsidRPr="00180C88">
        <w:t xml:space="preserve"> </w:t>
      </w:r>
      <w:r w:rsidR="0076655F">
        <w:t xml:space="preserve">Those patterns can be transformed in knowledge and provide </w:t>
      </w:r>
      <w:r w:rsidR="00994462">
        <w:t xml:space="preserve">useful </w:t>
      </w:r>
      <w:r w:rsidR="0076655F">
        <w:t xml:space="preserve">information to avoid accidents during important periods of time and take better traffic management </w:t>
      </w:r>
      <w:r w:rsidR="00A90BFF">
        <w:t>actions</w:t>
      </w:r>
      <w:r w:rsidR="0076655F">
        <w:t xml:space="preserve">. </w:t>
      </w:r>
      <w:r w:rsidRPr="00180C88">
        <w:t xml:space="preserve">This </w:t>
      </w:r>
      <w:r w:rsidR="003C13A7" w:rsidRPr="00180C88">
        <w:t>report</w:t>
      </w:r>
      <w:r w:rsidRPr="00180C88">
        <w:t xml:space="preserve"> </w:t>
      </w:r>
      <w:r w:rsidR="00FF271E" w:rsidRPr="00180C88">
        <w:t xml:space="preserve">will </w:t>
      </w:r>
      <w:r w:rsidR="00C03FDB">
        <w:t>follow</w:t>
      </w:r>
      <w:r w:rsidR="00F95906">
        <w:t xml:space="preserve"> this </w:t>
      </w:r>
      <w:r w:rsidR="00C03FDB">
        <w:t xml:space="preserve">process </w:t>
      </w:r>
      <w:r w:rsidR="00F95906">
        <w:t>and ask appropriate questions</w:t>
      </w:r>
      <w:r w:rsidR="003C13A7" w:rsidRPr="00180C88">
        <w:t>:</w:t>
      </w:r>
    </w:p>
    <w:p w14:paraId="54EE2F81" w14:textId="2D9DE7BA" w:rsidR="003C13A7" w:rsidRPr="00180C88" w:rsidRDefault="003C13A7" w:rsidP="0078151F">
      <w:pPr>
        <w:pStyle w:val="Body"/>
        <w:numPr>
          <w:ilvl w:val="0"/>
          <w:numId w:val="9"/>
        </w:numPr>
      </w:pPr>
      <w:r w:rsidRPr="00180C88">
        <w:t>How has the accidents in the U</w:t>
      </w:r>
      <w:r w:rsidR="002D6D2E" w:rsidRPr="00180C88">
        <w:t>K</w:t>
      </w:r>
      <w:r w:rsidRPr="00180C88">
        <w:t xml:space="preserve"> evolved in time and what time patterns can be observed?</w:t>
      </w:r>
    </w:p>
    <w:p w14:paraId="736F0190" w14:textId="34038D75" w:rsidR="003C13A7" w:rsidRPr="00180C88" w:rsidRDefault="003C13A7" w:rsidP="0078151F">
      <w:pPr>
        <w:pStyle w:val="Body"/>
        <w:numPr>
          <w:ilvl w:val="0"/>
          <w:numId w:val="9"/>
        </w:numPr>
      </w:pPr>
      <w:r w:rsidRPr="00180C88">
        <w:t xml:space="preserve">Which </w:t>
      </w:r>
      <w:r w:rsidR="00E82D09" w:rsidRPr="00180C88">
        <w:t xml:space="preserve">locations in the country </w:t>
      </w:r>
      <w:r w:rsidRPr="00180C88">
        <w:t>are most likely expected to have high</w:t>
      </w:r>
      <w:r w:rsidR="00D064E8" w:rsidRPr="00180C88">
        <w:t>er</w:t>
      </w:r>
      <w:r w:rsidRPr="00180C88">
        <w:t xml:space="preserve"> severity accidents?</w:t>
      </w:r>
    </w:p>
    <w:p w14:paraId="7F4738C4" w14:textId="45C54B07" w:rsidR="00D064E8" w:rsidRDefault="00E82D09" w:rsidP="0078151F">
      <w:pPr>
        <w:pStyle w:val="Body"/>
        <w:numPr>
          <w:ilvl w:val="0"/>
          <w:numId w:val="9"/>
        </w:numPr>
      </w:pPr>
      <w:r w:rsidRPr="00180C88">
        <w:t xml:space="preserve">What are the effects </w:t>
      </w:r>
      <w:r w:rsidR="00D064E8" w:rsidRPr="00180C88">
        <w:t>seen on accident</w:t>
      </w:r>
      <w:r w:rsidR="00EF730B">
        <w:t>s</w:t>
      </w:r>
      <w:r w:rsidR="00D064E8" w:rsidRPr="00180C88">
        <w:t xml:space="preserve"> location</w:t>
      </w:r>
      <w:r w:rsidR="00807BF2">
        <w:t>s</w:t>
      </w:r>
      <w:r w:rsidR="00D064E8" w:rsidRPr="00180C88">
        <w:t xml:space="preserve"> and </w:t>
      </w:r>
      <w:r w:rsidR="00807BF2">
        <w:t>wh</w:t>
      </w:r>
      <w:r w:rsidR="00EF730B">
        <w:t>ich</w:t>
      </w:r>
      <w:r w:rsidR="00807BF2">
        <w:t xml:space="preserve"> attributes can be</w:t>
      </w:r>
      <w:r w:rsidR="00D064E8" w:rsidRPr="00180C88">
        <w:t xml:space="preserve"> </w:t>
      </w:r>
      <w:r w:rsidR="00807BF2">
        <w:t>used to measure similarities between accidents</w:t>
      </w:r>
      <w:r w:rsidR="00D064E8" w:rsidRPr="00180C88">
        <w:t>?</w:t>
      </w:r>
    </w:p>
    <w:p w14:paraId="3760C4A8" w14:textId="756109C4" w:rsidR="007E7275" w:rsidRDefault="00DC64FA" w:rsidP="00F95906">
      <w:pPr>
        <w:pStyle w:val="Body"/>
      </w:pPr>
      <w:r>
        <w:t>The</w:t>
      </w:r>
      <w:r w:rsidR="007E7275">
        <w:t xml:space="preserve"> dataset</w:t>
      </w:r>
      <w:r w:rsidR="007E7275">
        <w:fldChar w:fldCharType="begin"/>
      </w:r>
      <w:r w:rsidR="00D01911">
        <w:instrText xml:space="preserve"> ADDIN ZOTERO_ITEM CSL_CITATION {"citationID":"3Fpo1Tr3","properties":{"formattedCitation":"[2]","plainCitation":"[2]","noteIndex":0},"citationItems":[{"id":27,"uris":["http://zotero.org/users/local/7ZxxZ3ML/items/NMTQVSC8"],"uri":["http://zotero.org/users/local/7ZxxZ3ML/items/NMTQVSC8"],"itemData":{"id":27,"type":"webpage","abstract":"Data on road traffic by road and vehicle type, produced by Department for Transport.","container-title":"GOV.UK","language":"en","title":"Road traffic statistics (TRA)","URL":"https://www.gov.uk/government/statistical-data-sets/road-traffic-statistics-tra","accessed":{"date-parts":[["2020",12,28]]}}}],"schema":"https://github.com/citation-style-language/schema/raw/master/csl-citation.json"} </w:instrText>
      </w:r>
      <w:r w:rsidR="007E7275">
        <w:fldChar w:fldCharType="separate"/>
      </w:r>
      <w:r w:rsidR="00D01911" w:rsidRPr="00D01911">
        <w:rPr>
          <w:rFonts w:cs="Times"/>
        </w:rPr>
        <w:t>[2]</w:t>
      </w:r>
      <w:r w:rsidR="007E7275">
        <w:fldChar w:fldCharType="end"/>
      </w:r>
      <w:r w:rsidR="007E7275">
        <w:t xml:space="preserve"> </w:t>
      </w:r>
      <w:r w:rsidR="00642780">
        <w:t>holds</w:t>
      </w:r>
      <w:r w:rsidR="007E7275">
        <w:t xml:space="preserve"> a vast amount of </w:t>
      </w:r>
      <w:r w:rsidR="00846535">
        <w:t>temporal</w:t>
      </w:r>
      <w:r w:rsidR="00435685">
        <w:t xml:space="preserve"> </w:t>
      </w:r>
      <w:r w:rsidR="007E7275">
        <w:t>events</w:t>
      </w:r>
      <w:r w:rsidR="00A30D4D">
        <w:t xml:space="preserve"> geographically distributed</w:t>
      </w:r>
      <w:r w:rsidR="00232FAF">
        <w:t>,</w:t>
      </w:r>
      <w:r w:rsidR="007E7275">
        <w:t xml:space="preserve"> and </w:t>
      </w:r>
      <w:r w:rsidR="00A30D4D">
        <w:t>properties of data</w:t>
      </w:r>
      <w:r w:rsidR="007E7275">
        <w:t xml:space="preserve"> contains the number of casualties and vehicles involved in accident</w:t>
      </w:r>
      <w:r w:rsidR="00BF44F5">
        <w:t>s</w:t>
      </w:r>
      <w:r w:rsidR="007E7275">
        <w:t xml:space="preserve">, </w:t>
      </w:r>
      <w:r w:rsidR="004617FE">
        <w:t>light conditions</w:t>
      </w:r>
      <w:r w:rsidR="00934465">
        <w:t>, among others</w:t>
      </w:r>
      <w:r w:rsidR="007E7275">
        <w:t>.</w:t>
      </w:r>
    </w:p>
    <w:p w14:paraId="7FA96F85" w14:textId="2195EFD9" w:rsidR="00435685" w:rsidRPr="00180C88" w:rsidRDefault="00435685" w:rsidP="00D064E8">
      <w:pPr>
        <w:pStyle w:val="Body"/>
      </w:pPr>
      <w:r>
        <w:t xml:space="preserve">The objective of this work is to generate a </w:t>
      </w:r>
      <w:r w:rsidR="008B094D">
        <w:t>comprehensive</w:t>
      </w:r>
      <w:r w:rsidR="00AB6F66">
        <w:t xml:space="preserve"> </w:t>
      </w:r>
      <w:r w:rsidR="00516445">
        <w:t xml:space="preserve">study using </w:t>
      </w:r>
      <w:r>
        <w:t xml:space="preserve">clustering methods on </w:t>
      </w:r>
      <w:r w:rsidR="00884064">
        <w:t xml:space="preserve">data </w:t>
      </w:r>
      <w:r w:rsidR="00B83CF5">
        <w:t>subset</w:t>
      </w:r>
      <w:r w:rsidR="00ED4805">
        <w:t>s</w:t>
      </w:r>
      <w:r w:rsidR="00B83CF5">
        <w:t xml:space="preserve"> </w:t>
      </w:r>
      <w:r>
        <w:t xml:space="preserve">to </w:t>
      </w:r>
      <w:r w:rsidR="00B83CF5">
        <w:t>support</w:t>
      </w:r>
      <w:r>
        <w:t xml:space="preserve"> the analysis</w:t>
      </w:r>
      <w:r w:rsidR="00B83CF5">
        <w:t xml:space="preserve"> and answer the formulated questions.</w:t>
      </w:r>
    </w:p>
    <w:p w14:paraId="16EDD267" w14:textId="7F9EA233" w:rsidR="00BF4F16" w:rsidRDefault="005F2D01" w:rsidP="0023500F">
      <w:pPr>
        <w:pStyle w:val="Heading1"/>
        <w:rPr>
          <w:lang w:val="en-GB"/>
        </w:rPr>
      </w:pPr>
      <w:r w:rsidRPr="000D72ED">
        <w:rPr>
          <w:lang w:val="en-GB"/>
        </w:rPr>
        <w:t>State of the Art</w:t>
      </w:r>
    </w:p>
    <w:p w14:paraId="67B3C038" w14:textId="757B3F5B" w:rsidR="00CF2F15" w:rsidRDefault="0073214E" w:rsidP="0078151F">
      <w:pPr>
        <w:pStyle w:val="Body"/>
        <w:numPr>
          <w:ilvl w:val="0"/>
          <w:numId w:val="8"/>
        </w:numPr>
      </w:pPr>
      <w:r w:rsidRPr="00180C88">
        <w:rPr>
          <w:i/>
        </w:rPr>
        <w:t xml:space="preserve">Road Accidents in the UK (Analysis and Visualization) </w:t>
      </w:r>
    </w:p>
    <w:p w14:paraId="41012913" w14:textId="6491920B" w:rsidR="0073214E" w:rsidRDefault="0073214E" w:rsidP="00CF2F15">
      <w:pPr>
        <w:pStyle w:val="Body"/>
      </w:pPr>
    </w:p>
    <w:p w14:paraId="3F9CAF86" w14:textId="0038E353" w:rsidR="0073214E" w:rsidRDefault="00213A25" w:rsidP="00CF2F15">
      <w:pPr>
        <w:pStyle w:val="Body"/>
      </w:pPr>
      <w:r>
        <w:t>T</w:t>
      </w:r>
      <w:r w:rsidR="0073214E">
        <w:t xml:space="preserve">his </w:t>
      </w:r>
      <w:r>
        <w:t>paper</w:t>
      </w:r>
      <w:r w:rsidR="009F5932">
        <w:fldChar w:fldCharType="begin"/>
      </w:r>
      <w:r w:rsidR="00D01911">
        <w:instrText xml:space="preserve"> ADDIN ZOTERO_ITEM CSL_CITATION {"citationID":"LuFK0p4V","properties":{"formattedCitation":"[3]","plainCitation":"[3]","noteIndex":0},"citationItems":[{"id":23,"uris":["http://zotero.org/users/local/7ZxxZ3ML/items/VC6BWTMG"],"uri":["http://zotero.org/users/local/7ZxxZ3ML/items/VC6BWTMG"],"itemData":{"id":23,"type":"article-journal","abstract":"Analysis of road accidents is crucial to understand the factors involved and their impact. Accidents usually involve multiple variables like time, weather conditions, age of driver etc. and hence it is challenging to analyze the data. To solve this problem, we use Multiple Correspondence Analysis (MCA) to ﬁrst, ﬁlter out the most number of variables which can be visualized effectively in two dimensions and then study the correlations among these variables in a two dimensional scatter plot. Other variables, for which MCA cannot capture ample variance in the projected dimensions, we use hypothesis testing and time series analysis for the study.","container-title":"arXiv:1908.02122 [cs]","language":"en","note":"arXiv: 1908.02122","source":"arXiv.org","title":"Road Accidents in the UK (Analysis and Visualization)","URL":"http://arxiv.org/abs/1908.02122","author":[{"family":"Tyagi","given":"Anjul"},{"family":"Kumar","given":"Ayush"},{"family":"Gandhi","given":"Anshul"},{"family":"Mueller","given":"Klaus"}],"accessed":{"date-parts":[["2020",12,27]]},"issued":{"date-parts":[["2019",7,29]]}}}],"schema":"https://github.com/citation-style-language/schema/raw/master/csl-citation.json"} </w:instrText>
      </w:r>
      <w:r w:rsidR="009F5932">
        <w:fldChar w:fldCharType="separate"/>
      </w:r>
      <w:r w:rsidR="00D01911" w:rsidRPr="00D01911">
        <w:rPr>
          <w:rFonts w:cs="Times"/>
        </w:rPr>
        <w:t>[3]</w:t>
      </w:r>
      <w:r w:rsidR="009F5932">
        <w:fldChar w:fldCharType="end"/>
      </w:r>
      <w:r>
        <w:t xml:space="preserve"> suggested </w:t>
      </w:r>
      <w:r w:rsidR="00F74AEC">
        <w:t>several</w:t>
      </w:r>
      <w:r>
        <w:t xml:space="preserve"> techniques to represent the dimensional space from</w:t>
      </w:r>
      <w:r w:rsidR="00F74AEC">
        <w:t xml:space="preserve"> the</w:t>
      </w:r>
      <w:r>
        <w:t xml:space="preserve"> </w:t>
      </w:r>
      <w:r w:rsidR="002E31D3">
        <w:t xml:space="preserve">car </w:t>
      </w:r>
      <w:r w:rsidR="00814D7A">
        <w:t xml:space="preserve">accidents dataset </w:t>
      </w:r>
      <w:r w:rsidR="00F74AEC">
        <w:t xml:space="preserve">from 2005-2015 </w:t>
      </w:r>
      <w:r w:rsidR="00814D7A">
        <w:t xml:space="preserve">in the UK in a </w:t>
      </w:r>
      <w:r w:rsidR="00F74AEC">
        <w:t xml:space="preserve">lower </w:t>
      </w:r>
      <w:r w:rsidR="00814D7A">
        <w:t>dimensional space. Common</w:t>
      </w:r>
      <w:r w:rsidR="00F74AEC">
        <w:t xml:space="preserve">ly used </w:t>
      </w:r>
      <w:r w:rsidR="00814D7A">
        <w:t xml:space="preserve">approaches were initially </w:t>
      </w:r>
      <w:r w:rsidR="0008084C">
        <w:t>rejected</w:t>
      </w:r>
      <w:r w:rsidR="00814D7A">
        <w:t xml:space="preserve"> in favour of Multiple Correspondence Analysis </w:t>
      </w:r>
      <w:r w:rsidR="00B615E7">
        <w:t xml:space="preserve">(MCA) </w:t>
      </w:r>
      <w:r w:rsidR="00814D7A">
        <w:t xml:space="preserve">due to </w:t>
      </w:r>
      <w:r w:rsidR="0008084C">
        <w:t xml:space="preserve">the </w:t>
      </w:r>
      <w:r w:rsidR="009F5932">
        <w:t xml:space="preserve">preservation of </w:t>
      </w:r>
      <w:r w:rsidR="0008084C">
        <w:t>categorical variables</w:t>
      </w:r>
      <w:r w:rsidR="009F5932">
        <w:fldChar w:fldCharType="begin"/>
      </w:r>
      <w:r w:rsidR="00D01911">
        <w:instrText xml:space="preserve"> ADDIN ZOTERO_ITEM CSL_CITATION {"citationID":"m8nSUvNh","properties":{"formattedCitation":"[4]","plainCitation":"[4]","noteIndex":0},"citationItems":[{"id":26,"uris":["http://zotero.org/users/local/7ZxxZ3ML/items/ZWG8FAIZ"],"uri":["http://zotero.org/users/local/7ZxxZ3ML/items/ZWG8FAIZ"],"itemData":{"id":26,"type":"article-journal","abstract":"The main focus of this study was to illustrate the applicability of multiple correspondence analysis (MCA) in detecting and representing underlying structures in large datasets used to investigate cognitive ageing. Principal component analysis (PCA) was used to obtain main cognitive dimensions, and MCA was used to detect and explore relationships between cognitive, clinical, physical, and lifestyle variables. Two PCA dimensions were identified (general cognition/executive function and memory), and two MCA dimensions were retained. Poorer cognitive performance was associated with older age, less school years, unhealthier lifestyle indicators, and presence of pathology. The first MCA dimension indicated the clustering of general/executive function and lifestyle indicators and education, while the second association was between memory and clinical parameters and age. The clustering analysis with object scores method was used to identify groups sharing similar characteristics. The weaker cognitive clusters in terms of memory and executive function comprised individuals with characteristics contributing to a higher MCA dimensional mean score (age, less education, and presence of indicators of unhealthier lifestyle habits and/or clinical pathologies). MCA provided a powerful tool to explore complex ageing data, covering multiple and diverse variables, showing if a relationship exists and how variables are related, and offering statistical results that can be seen both analytically and visually.","container-title":"Journal of Aging Research","DOI":"10.1155/2013/302163","ISSN":"2090-2204, 2090-2212","journalAbbreviation":"Journal of Aging Research","language":"en","page":"1-12","source":"DOI.org (Crossref)","title":"The Use of Multiple Correspondence Analysis to Explore Associations between Categories of Qualitative Variables in Healthy Ageing","volume":"2013","author":[{"family":"Costa","given":"Patrício Soares"},{"family":"Santos","given":"Nadine Correia"},{"family":"Cunha","given":"Pedro"},{"family":"Cotter","given":"Jorge"},{"family":"Sousa","given":"Nuno"}],"issued":{"date-parts":[["2013"]]}}}],"schema":"https://github.com/citation-style-language/schema/raw/master/csl-citation.json"} </w:instrText>
      </w:r>
      <w:r w:rsidR="009F5932">
        <w:fldChar w:fldCharType="separate"/>
      </w:r>
      <w:r w:rsidR="00D01911" w:rsidRPr="00D01911">
        <w:rPr>
          <w:rFonts w:cs="Times"/>
        </w:rPr>
        <w:t>[4]</w:t>
      </w:r>
      <w:r w:rsidR="009F5932">
        <w:fldChar w:fldCharType="end"/>
      </w:r>
      <w:r w:rsidR="009F5932">
        <w:t>,</w:t>
      </w:r>
      <w:r>
        <w:t xml:space="preserve"> </w:t>
      </w:r>
      <w:r w:rsidR="009F5932">
        <w:t>usually encoded into binary variables</w:t>
      </w:r>
      <w:r w:rsidR="00E86CF6">
        <w:t>,</w:t>
      </w:r>
      <w:r w:rsidR="009F5932">
        <w:t xml:space="preserve"> </w:t>
      </w:r>
      <w:r w:rsidR="009F5932">
        <w:t>a</w:t>
      </w:r>
      <w:r w:rsidR="002324F0">
        <w:t>nd because the algorithm has</w:t>
      </w:r>
      <w:r w:rsidR="009F5932">
        <w:t xml:space="preserve"> less assumptions on variables distributions. </w:t>
      </w:r>
    </w:p>
    <w:p w14:paraId="156706C1" w14:textId="2110EA4A" w:rsidR="00D36936" w:rsidRDefault="00D36936" w:rsidP="00CF2F15">
      <w:pPr>
        <w:pStyle w:val="Body"/>
      </w:pPr>
      <w:r>
        <w:t xml:space="preserve">This technique considered the postcode, day of the week and age of drivers associated with each accident to generate a </w:t>
      </w:r>
      <w:r w:rsidR="00B70DF5">
        <w:t>two-dimensional</w:t>
      </w:r>
      <w:r>
        <w:t xml:space="preserve"> visuali</w:t>
      </w:r>
      <w:r w:rsidR="001A563D">
        <w:t>s</w:t>
      </w:r>
      <w:r>
        <w:t>ation. However, there were other variables which were not suited for visuali</w:t>
      </w:r>
      <w:r w:rsidR="001A563D">
        <w:t>s</w:t>
      </w:r>
      <w:r>
        <w:t xml:space="preserve">ation, therefore they used hypothesis testing and time series analysis to account for them. </w:t>
      </w:r>
    </w:p>
    <w:p w14:paraId="569ADC69" w14:textId="12FF31F0" w:rsidR="00E72A5F" w:rsidRPr="00FF659D" w:rsidRDefault="00B615E7" w:rsidP="00FF659D">
      <w:pPr>
        <w:pStyle w:val="Body"/>
      </w:pPr>
      <w:r>
        <w:t xml:space="preserve">Results from MCA showed that accidents were more likely to occur on Saturdays for people with age between 11 and 16 and from 26 to 45 years. </w:t>
      </w:r>
      <w:r w:rsidR="00CA189F">
        <w:t>In addition, it was affirmed that</w:t>
      </w:r>
      <w:r w:rsidR="00853EE9">
        <w:t xml:space="preserve"> </w:t>
      </w:r>
      <w:r w:rsidR="00CA189F">
        <w:t xml:space="preserve">postcodes </w:t>
      </w:r>
      <w:r w:rsidR="00853EE9">
        <w:t xml:space="preserve">generally </w:t>
      </w:r>
      <w:r w:rsidR="001F4E26">
        <w:t>had</w:t>
      </w:r>
      <w:r w:rsidR="00CA189F">
        <w:t xml:space="preserve"> fewer number of accidents on Sundays and Wednesdays. </w:t>
      </w:r>
      <w:r>
        <w:t>Time</w:t>
      </w:r>
      <w:r w:rsidR="00572F1C">
        <w:t xml:space="preserve"> series analysis confirmed the reduction pattern from results of predicted against actual accident figures.</w:t>
      </w:r>
    </w:p>
    <w:p w14:paraId="73CFD0CA" w14:textId="34ADA235" w:rsidR="00572F1C" w:rsidRPr="00CB27EC" w:rsidRDefault="00572F1C" w:rsidP="00CB27EC">
      <w:pPr>
        <w:pStyle w:val="Body"/>
      </w:pPr>
      <w:r>
        <w:t xml:space="preserve">Apart from those variables, we think the hour of </w:t>
      </w:r>
      <w:r w:rsidR="003B13CF">
        <w:t xml:space="preserve">the </w:t>
      </w:r>
      <w:r>
        <w:t xml:space="preserve">day could be used </w:t>
      </w:r>
      <w:r w:rsidR="003B13CF">
        <w:t xml:space="preserve">in conjunction </w:t>
      </w:r>
      <w:r>
        <w:t>with the week</w:t>
      </w:r>
      <w:r w:rsidR="003B13CF">
        <w:t>day</w:t>
      </w:r>
      <w:r>
        <w:t xml:space="preserve"> </w:t>
      </w:r>
      <w:r w:rsidR="00FF659D">
        <w:t xml:space="preserve">in </w:t>
      </w:r>
      <w:r>
        <w:t>the MCA analysis</w:t>
      </w:r>
      <w:r w:rsidR="00C24CBE">
        <w:t xml:space="preserve"> </w:t>
      </w:r>
      <w:r w:rsidR="00FF659D">
        <w:t xml:space="preserve">to check </w:t>
      </w:r>
      <w:r w:rsidR="00C24CBE">
        <w:t>other insights</w:t>
      </w:r>
      <w:r>
        <w:t>.</w:t>
      </w:r>
      <w:r w:rsidR="00C24CBE">
        <w:t xml:space="preserve"> One </w:t>
      </w:r>
      <w:r w:rsidR="00674DA9">
        <w:t xml:space="preserve">possible </w:t>
      </w:r>
      <w:r w:rsidR="00C24CBE">
        <w:t xml:space="preserve">limitation from the study was not to </w:t>
      </w:r>
      <w:r w:rsidR="00674DA9">
        <w:t>mention the use of year as control variable in MCA, since the reduction trend might hide knowledge from lower aggregation levels.</w:t>
      </w:r>
    </w:p>
    <w:p w14:paraId="6D94F2B0" w14:textId="77777777" w:rsidR="00572F1C" w:rsidRDefault="00572F1C" w:rsidP="00CF2F15">
      <w:pPr>
        <w:pStyle w:val="Body"/>
        <w:rPr>
          <w:i/>
        </w:rPr>
      </w:pPr>
    </w:p>
    <w:p w14:paraId="2DF14CF9" w14:textId="6C90C51B" w:rsidR="00E72A5F" w:rsidRDefault="00E72A5F" w:rsidP="0078151F">
      <w:pPr>
        <w:pStyle w:val="Body"/>
        <w:numPr>
          <w:ilvl w:val="0"/>
          <w:numId w:val="8"/>
        </w:numPr>
        <w:rPr>
          <w:i/>
        </w:rPr>
      </w:pPr>
      <w:r w:rsidRPr="00E72A5F">
        <w:rPr>
          <w:i/>
        </w:rPr>
        <w:t>Using cluster analysis methods for multivariate mapping of traffic accidents</w:t>
      </w:r>
    </w:p>
    <w:p w14:paraId="5E099FD1" w14:textId="77777777" w:rsidR="00C24CBE" w:rsidRDefault="00C24CBE" w:rsidP="00CF2F15">
      <w:pPr>
        <w:pStyle w:val="Body"/>
        <w:rPr>
          <w:i/>
        </w:rPr>
      </w:pPr>
    </w:p>
    <w:p w14:paraId="692AA05B" w14:textId="3C881FAC" w:rsidR="00E72A5F" w:rsidRDefault="00E72A5F" w:rsidP="00CF2F15">
      <w:pPr>
        <w:pStyle w:val="Body"/>
      </w:pPr>
      <w:r w:rsidRPr="00A06081">
        <w:t>I</w:t>
      </w:r>
      <w:r w:rsidR="00572F1C" w:rsidRPr="00A06081">
        <w:t>n</w:t>
      </w:r>
      <w:r w:rsidRPr="00A06081">
        <w:t xml:space="preserve"> this work</w:t>
      </w:r>
      <w:r w:rsidR="00C24CBE" w:rsidRPr="00A06081">
        <w:fldChar w:fldCharType="begin"/>
      </w:r>
      <w:r w:rsidR="00D01911">
        <w:instrText xml:space="preserve"> ADDIN ZOTERO_ITEM CSL_CITATION {"citationID":"easILud1","properties":{"formattedCitation":"[5]","plainCitation":"[5]","noteIndex":0},"citationItems":[{"id":22,"uris":["http://zotero.org/users/local/7ZxxZ3ML/items/IQPM6GZU"],"uri":["http://zotero.org/users/local/7ZxxZ3ML/items/IQPM6GZU"],"itemData":{"id":22,"type":"article-journal","abstract":"Many factors affect the occurrence of traffic accidents. The classification and mapping of the different attributes of the resulting accident are important for the prevention of accidents. Multivariate mapping is the visual exploration of multiple attributes using a map or data reduction technique. More than one attribute can be visually explored and symbolized using numerous statistical classification systems or data reduction techniques. In this sense, clustering analysis methods can be used for multivariate mapping. This study aims to compare the multivariate maps produced by the K-means method, Kmedoids method, and Agglomerative and Divisive Hierarchical Clustering (AGNES) method, which among clustering analysis methods, with real data. The results from the study will suggest which clustering methods should be preferred in terms of multivariate mapping. The results show that the K-medoids method is more appropriate in terms of clustering success. Moreover, the aim is to reveal spatial similarities in traffic accidents according to the results of traffic accidents that occur in different years. For this aim, multivariate maps created from traffic accident data of two different years in Turkey are used. The methods are compared, and the use of the maps produced with these methods for risk management and planning is discussed. Analysis of the maps reveals significant similarities for both years.","container-title":"Open Geosciences","DOI":"10.1515/geo-2018-0060","ISSN":"2391-5447","issue":"1","language":"en","page":"772-781","source":"DOI.org (Crossref)","title":"Using cluster analysis methods for multivariate mapping of traffic accidents","volume":"10","author":[{"family":"Selvi","given":"Huseyin Zahit"},{"family":"Caglar","given":"Burak"}],"issued":{"date-parts":[["2018",12,20]]}}}],"schema":"https://github.com/citation-style-language/schema/raw/master/csl-citation.json"} </w:instrText>
      </w:r>
      <w:r w:rsidR="00C24CBE" w:rsidRPr="00A06081">
        <w:fldChar w:fldCharType="separate"/>
      </w:r>
      <w:r w:rsidR="00D01911" w:rsidRPr="00D01911">
        <w:rPr>
          <w:rFonts w:cs="Times"/>
        </w:rPr>
        <w:t>[5]</w:t>
      </w:r>
      <w:r w:rsidR="00C24CBE" w:rsidRPr="00A06081">
        <w:fldChar w:fldCharType="end"/>
      </w:r>
      <w:r w:rsidRPr="00A06081">
        <w:t xml:space="preserve">, the authors used </w:t>
      </w:r>
      <w:r w:rsidR="008934E8">
        <w:t xml:space="preserve">and compared </w:t>
      </w:r>
      <w:r w:rsidRPr="00A06081">
        <w:t xml:space="preserve">clustering methods </w:t>
      </w:r>
      <w:r w:rsidR="00D84899">
        <w:t>based on</w:t>
      </w:r>
      <w:r w:rsidR="002E31D3" w:rsidRPr="002E31D3">
        <w:t xml:space="preserve"> traffic accidents</w:t>
      </w:r>
      <w:r w:rsidR="00A06081" w:rsidRPr="002E31D3">
        <w:t xml:space="preserve"> data from Turkey</w:t>
      </w:r>
      <w:r w:rsidR="002E31D3" w:rsidRPr="002E31D3">
        <w:t xml:space="preserve"> in 2011 and 2012</w:t>
      </w:r>
      <w:r w:rsidR="00D84899">
        <w:t xml:space="preserve"> to produce m</w:t>
      </w:r>
      <w:r w:rsidR="008934E8">
        <w:t>ultivariate map</w:t>
      </w:r>
      <w:r w:rsidR="00D84899">
        <w:t>s.</w:t>
      </w:r>
    </w:p>
    <w:p w14:paraId="32167691" w14:textId="03BBF3BA" w:rsidR="00D84899" w:rsidRDefault="00D84899" w:rsidP="00CF2F15">
      <w:pPr>
        <w:pStyle w:val="Body"/>
      </w:pPr>
      <w:r>
        <w:t xml:space="preserve">Partition based clusters were selected, namely K-means and K-medoids, along with a hierarchical method (AGNES) </w:t>
      </w:r>
      <w:r w:rsidR="008D2DF2">
        <w:t>to produce clusters with optimal separation, high intra-cluster similarity and low similarity for different clusters</w:t>
      </w:r>
      <w:r w:rsidR="00F151CE">
        <w:t>.</w:t>
      </w:r>
      <w:r w:rsidR="008D2DF2">
        <w:t xml:space="preserve"> </w:t>
      </w:r>
      <w:r w:rsidR="00371824">
        <w:t>All three methods used four quantitative variables and t</w:t>
      </w:r>
      <w:r>
        <w:t>he results confirmed the preference for K-medoids</w:t>
      </w:r>
      <w:r w:rsidR="00371824">
        <w:t>,</w:t>
      </w:r>
      <w:r>
        <w:t xml:space="preserve"> </w:t>
      </w:r>
      <w:r w:rsidR="008D2DF2">
        <w:t>which generated better outcomes given the data.</w:t>
      </w:r>
    </w:p>
    <w:p w14:paraId="490B644F" w14:textId="651CF250" w:rsidR="00D84899" w:rsidRPr="002E31D3" w:rsidRDefault="003C223A" w:rsidP="00CF2F15">
      <w:pPr>
        <w:pStyle w:val="Body"/>
      </w:pPr>
      <w:r>
        <w:t>In this study m</w:t>
      </w:r>
      <w:r w:rsidR="00D84899">
        <w:t>ultiple space data were visuali</w:t>
      </w:r>
      <w:r w:rsidR="001A563D">
        <w:t>s</w:t>
      </w:r>
      <w:r w:rsidR="00D84899">
        <w:t xml:space="preserve">ed and </w:t>
      </w:r>
      <w:r>
        <w:t xml:space="preserve">several </w:t>
      </w:r>
      <w:r w:rsidR="00D84899">
        <w:t xml:space="preserve">accidents </w:t>
      </w:r>
      <w:r>
        <w:t xml:space="preserve">attributes were </w:t>
      </w:r>
      <w:r w:rsidR="008D2DF2">
        <w:t xml:space="preserve">grouped </w:t>
      </w:r>
      <w:r w:rsidR="002E2C47">
        <w:t xml:space="preserve">to reveal </w:t>
      </w:r>
      <w:r w:rsidR="008D2DF2">
        <w:t xml:space="preserve">similarities </w:t>
      </w:r>
      <w:r w:rsidR="002E2C47">
        <w:t>generally unseen from original data</w:t>
      </w:r>
      <w:r>
        <w:t xml:space="preserve">. </w:t>
      </w:r>
      <w:r w:rsidR="00371824">
        <w:t>I</w:t>
      </w:r>
      <w:r w:rsidR="000C5CA9">
        <w:t>t is important to note that i</w:t>
      </w:r>
      <w:r w:rsidR="00371824">
        <w:t xml:space="preserve">nstead of using different maps to compare multiple attributes the </w:t>
      </w:r>
      <w:r w:rsidR="008453E9">
        <w:t>authors</w:t>
      </w:r>
      <w:r w:rsidR="00371824">
        <w:t xml:space="preserve"> preferred to use </w:t>
      </w:r>
      <w:r w:rsidR="00325673">
        <w:t>one</w:t>
      </w:r>
      <w:r w:rsidR="00371824">
        <w:t xml:space="preserve"> map to display</w:t>
      </w:r>
      <w:r w:rsidR="00325673">
        <w:t>.</w:t>
      </w:r>
    </w:p>
    <w:p w14:paraId="2691CA9D" w14:textId="7E295C0E" w:rsidR="00C24CBE" w:rsidRPr="00371824" w:rsidRDefault="00B552B3" w:rsidP="004F5525">
      <w:pPr>
        <w:pStyle w:val="Body"/>
      </w:pPr>
      <w:r w:rsidRPr="00371824">
        <w:t xml:space="preserve">This paper </w:t>
      </w:r>
      <w:r w:rsidR="00371824" w:rsidRPr="00371824">
        <w:t xml:space="preserve">presented successful results from </w:t>
      </w:r>
      <w:r w:rsidRPr="00371824">
        <w:t>clustering methods</w:t>
      </w:r>
      <w:r w:rsidR="007577DA">
        <w:t xml:space="preserve"> and </w:t>
      </w:r>
      <w:r w:rsidR="00232375">
        <w:t>estimat</w:t>
      </w:r>
      <w:r w:rsidR="006A1145">
        <w:t>es</w:t>
      </w:r>
      <w:r w:rsidR="00232375">
        <w:t xml:space="preserve"> </w:t>
      </w:r>
      <w:r w:rsidR="00095F5D">
        <w:t>of future events based on</w:t>
      </w:r>
      <w:r w:rsidR="00232375">
        <w:t xml:space="preserve"> spatial group</w:t>
      </w:r>
      <w:r w:rsidR="00095F5D">
        <w:t>s</w:t>
      </w:r>
      <w:r w:rsidR="004F635D">
        <w:t xml:space="preserve">, </w:t>
      </w:r>
      <w:r w:rsidR="00095F5D">
        <w:t xml:space="preserve">in order to support </w:t>
      </w:r>
      <w:r w:rsidR="007577DA">
        <w:t>traffic accidents</w:t>
      </w:r>
      <w:r w:rsidR="00232375">
        <w:t xml:space="preserve"> planning and management solutions</w:t>
      </w:r>
      <w:r w:rsidR="007577DA">
        <w:t>.</w:t>
      </w:r>
      <w:r w:rsidRPr="00371824">
        <w:t xml:space="preserve"> </w:t>
      </w:r>
      <w:r w:rsidR="007577DA">
        <w:t>I</w:t>
      </w:r>
      <w:r w:rsidR="00B96C47">
        <w:t xml:space="preserve">n </w:t>
      </w:r>
      <w:r w:rsidRPr="00371824">
        <w:t xml:space="preserve">our </w:t>
      </w:r>
      <w:r w:rsidR="002D5698" w:rsidRPr="00371824">
        <w:t>problem,</w:t>
      </w:r>
      <w:r w:rsidR="003C223A" w:rsidRPr="00371824">
        <w:t xml:space="preserve"> </w:t>
      </w:r>
      <w:r w:rsidR="00B96C47">
        <w:t>we</w:t>
      </w:r>
      <w:r w:rsidR="00934E09">
        <w:t xml:space="preserve"> plan to compare results using</w:t>
      </w:r>
      <w:r w:rsidR="002D5698">
        <w:t xml:space="preserve"> a </w:t>
      </w:r>
      <w:r w:rsidR="00934E09">
        <w:t>similar analysis subject</w:t>
      </w:r>
      <w:r w:rsidR="00B96C47">
        <w:t xml:space="preserve"> </w:t>
      </w:r>
      <w:r w:rsidR="004F635D">
        <w:t>and applying</w:t>
      </w:r>
      <w:r w:rsidR="00703E77">
        <w:t xml:space="preserve"> </w:t>
      </w:r>
      <w:r w:rsidR="00FD26D9">
        <w:t>a</w:t>
      </w:r>
      <w:r w:rsidR="00703E77">
        <w:t xml:space="preserve"> clustering </w:t>
      </w:r>
      <w:r w:rsidR="00807BF2">
        <w:t xml:space="preserve">method </w:t>
      </w:r>
      <w:r w:rsidR="00703E77">
        <w:lastRenderedPageBreak/>
        <w:t>called DBSCAN,</w:t>
      </w:r>
      <w:r w:rsidR="00807BF2">
        <w:t xml:space="preserve"> </w:t>
      </w:r>
      <w:r w:rsidR="00703E77">
        <w:t xml:space="preserve">a density-based </w:t>
      </w:r>
      <w:r w:rsidR="00C944EB">
        <w:t xml:space="preserve">spatial </w:t>
      </w:r>
      <w:r w:rsidR="00703E77">
        <w:t>clustering</w:t>
      </w:r>
      <w:r w:rsidR="00FD26D9">
        <w:t xml:space="preserve">, </w:t>
      </w:r>
      <w:r w:rsidR="007252A6">
        <w:t>as well as</w:t>
      </w:r>
      <w:r w:rsidR="008E409D">
        <w:t xml:space="preserve"> </w:t>
      </w:r>
      <w:r w:rsidR="00934E09">
        <w:t xml:space="preserve">a </w:t>
      </w:r>
      <w:r w:rsidR="00653777">
        <w:t xml:space="preserve">kernel-based </w:t>
      </w:r>
      <w:r w:rsidR="008E409D">
        <w:t>variation</w:t>
      </w:r>
      <w:r w:rsidR="00934E09">
        <w:t xml:space="preserve"> of DBSCAN</w:t>
      </w:r>
      <w:r w:rsidR="00653777">
        <w:t xml:space="preserve"> (K-DBSCAN)</w:t>
      </w:r>
      <w:r w:rsidR="008453E9">
        <w:fldChar w:fldCharType="begin"/>
      </w:r>
      <w:r w:rsidR="008453E9">
        <w:instrText xml:space="preserve"> ADDIN ZOTERO_ITEM CSL_CITATION {"citationID":"dylMNIUO","properties":{"formattedCitation":"[6]","plainCitation":"[6]","noteIndex":0},"citationItems":[{"id":48,"uris":["http://zotero.org/users/local/7ZxxZ3ML/items/MXTUTMYB"],"uri":["http://zotero.org/users/local/7ZxxZ3ML/items/MXTUTMYB"],"itemData":{"id":48,"type":"article-journal","container-title":"Expert Systems with Applications","DOI":"10.1016/j.eswa.2019.01.046","ISSN":"09574174","journalAbbreviation":"Expert Systems with Applications","language":"en","page":"315-327","source":"DOI.org (Crossref)","title":"Finding landmarks within settled areas using hierarchical density-based clustering and meta-data from publicly available images","volume":"123","author":[{"family":"Pla-Sacristán","given":"Eduardo"},{"family":"González-Díaz","given":"Iván"},{"family":"Martínez-Cortés","given":"Tomás"},{"family":"Díaz-de-María","given":"Fernando"}],"issued":{"date-parts":[["2019",6]]}}}],"schema":"https://github.com/citation-style-language/schema/raw/master/csl-citation.json"} </w:instrText>
      </w:r>
      <w:r w:rsidR="008453E9">
        <w:fldChar w:fldCharType="separate"/>
      </w:r>
      <w:r w:rsidR="008453E9" w:rsidRPr="008453E9">
        <w:rPr>
          <w:rFonts w:cs="Times"/>
        </w:rPr>
        <w:t>[6]</w:t>
      </w:r>
      <w:r w:rsidR="008453E9">
        <w:fldChar w:fldCharType="end"/>
      </w:r>
      <w:r w:rsidRPr="00371824">
        <w:t>.</w:t>
      </w:r>
      <w:r w:rsidR="004F5525">
        <w:t xml:space="preserve"> </w:t>
      </w:r>
      <w:r w:rsidR="003C223A" w:rsidRPr="00371824">
        <w:t>Finally, w</w:t>
      </w:r>
      <w:r w:rsidRPr="00371824">
        <w:t xml:space="preserve">e </w:t>
      </w:r>
      <w:r w:rsidR="004F5525">
        <w:t xml:space="preserve">will apply spatialisation to cluster </w:t>
      </w:r>
      <w:r w:rsidR="005F52A0">
        <w:t xml:space="preserve">characteristics </w:t>
      </w:r>
      <w:r w:rsidR="005F52A0" w:rsidRPr="00371824">
        <w:t>and</w:t>
      </w:r>
      <w:r w:rsidR="004F5525">
        <w:t xml:space="preserve"> combine with spatial coordinates and temporal variables to project and </w:t>
      </w:r>
      <w:r w:rsidR="00C52A77">
        <w:t>visualise</w:t>
      </w:r>
      <w:r w:rsidR="007577DA">
        <w:t xml:space="preserve"> </w:t>
      </w:r>
      <w:r w:rsidR="004F5525">
        <w:t xml:space="preserve">data </w:t>
      </w:r>
      <w:r w:rsidR="007577DA">
        <w:t>in</w:t>
      </w:r>
      <w:r w:rsidR="004F5525">
        <w:t>to</w:t>
      </w:r>
      <w:r w:rsidR="007577DA">
        <w:t xml:space="preserve"> </w:t>
      </w:r>
      <w:r w:rsidR="0069740B">
        <w:t>artificial spaces</w:t>
      </w:r>
      <w:r w:rsidR="007577DA">
        <w:t>.</w:t>
      </w:r>
    </w:p>
    <w:p w14:paraId="7CCC0DBA" w14:textId="77777777" w:rsidR="00C24CBE" w:rsidRDefault="00C24CBE" w:rsidP="00CF2F15">
      <w:pPr>
        <w:pStyle w:val="Body"/>
        <w:rPr>
          <w:i/>
        </w:rPr>
      </w:pPr>
    </w:p>
    <w:p w14:paraId="33B840FB" w14:textId="372C7DB1" w:rsidR="006616A1" w:rsidRPr="000D72ED" w:rsidRDefault="001D68C4" w:rsidP="0023500F">
      <w:pPr>
        <w:pStyle w:val="Heading1"/>
        <w:rPr>
          <w:lang w:val="en-GB"/>
        </w:rPr>
      </w:pPr>
      <w:r w:rsidRPr="000D72ED">
        <w:rPr>
          <w:lang w:val="en-GB"/>
        </w:rPr>
        <w:t>Properties of the Data</w:t>
      </w:r>
    </w:p>
    <w:p w14:paraId="04343E8F" w14:textId="2E603678" w:rsidR="004C53C9" w:rsidRPr="003C398C" w:rsidRDefault="004C53C9" w:rsidP="00CF2F15">
      <w:pPr>
        <w:pStyle w:val="Body"/>
      </w:pPr>
      <w:r w:rsidRPr="003C398C">
        <w:t xml:space="preserve">The data was </w:t>
      </w:r>
      <w:r w:rsidR="007A225C" w:rsidRPr="003C398C">
        <w:t>originated</w:t>
      </w:r>
      <w:r w:rsidRPr="003C398C">
        <w:t xml:space="preserve"> from </w:t>
      </w:r>
      <w:r w:rsidR="004C6E24" w:rsidRPr="003C398C">
        <w:t xml:space="preserve">a dataset of </w:t>
      </w:r>
      <w:r w:rsidR="00885C58" w:rsidRPr="003C398C">
        <w:t>vehicles</w:t>
      </w:r>
      <w:r w:rsidR="00CB3410" w:rsidRPr="003C398C">
        <w:t xml:space="preserve"> accidents</w:t>
      </w:r>
      <w:r w:rsidR="00004EAC">
        <w:t xml:space="preserve"> </w:t>
      </w:r>
      <w:r w:rsidR="007A225C" w:rsidRPr="003C398C">
        <w:t xml:space="preserve">available </w:t>
      </w:r>
      <w:r w:rsidR="00CB3410" w:rsidRPr="003C398C">
        <w:t xml:space="preserve">in </w:t>
      </w:r>
      <w:r w:rsidR="00514EBF" w:rsidRPr="003C398C">
        <w:t xml:space="preserve">the UK government </w:t>
      </w:r>
      <w:r w:rsidR="007A225C" w:rsidRPr="003C398C">
        <w:t>o</w:t>
      </w:r>
      <w:r w:rsidR="006B2ACA" w:rsidRPr="003C398C">
        <w:t xml:space="preserve">pen </w:t>
      </w:r>
      <w:r w:rsidR="007A225C" w:rsidRPr="003C398C">
        <w:t>d</w:t>
      </w:r>
      <w:r w:rsidR="006B2ACA" w:rsidRPr="003C398C">
        <w:t>ata site</w:t>
      </w:r>
      <w:r w:rsidR="00F853A9">
        <w:fldChar w:fldCharType="begin"/>
      </w:r>
      <w:r w:rsidR="008453E9">
        <w:instrText xml:space="preserve"> ADDIN ZOTERO_ITEM CSL_CITATION {"citationID":"qSXL8lB3","properties":{"formattedCitation":"[7]","plainCitation":"[7]","noteIndex":0},"citationItems":[{"id":51,"uris":["http://zotero.org/users/local/7ZxxZ3ML/items/YEDMK8QV"],"uri":["http://zotero.org/users/local/7ZxxZ3ML/items/YEDMK8QV"],"itemData":{"id":51,"type":"webpage","language":"en","title":"Road Safety Data","URL":"https://data.gov.uk/dataset/cb7ae6f0-4be6-4935-9277-47e5ce24a11f/road-safety-data","author":[{"family":"Transport","given":"Department","dropping-particle":"for"}],"accessed":{"date-parts":[["2021",1,6]]},"issued":{"date-parts":[["2020",9,30]]}}}],"schema":"https://github.com/citation-style-language/schema/raw/master/csl-citation.json"} </w:instrText>
      </w:r>
      <w:r w:rsidR="00F853A9">
        <w:fldChar w:fldCharType="separate"/>
      </w:r>
      <w:r w:rsidR="008453E9" w:rsidRPr="008453E9">
        <w:rPr>
          <w:rFonts w:cs="Times"/>
        </w:rPr>
        <w:t>[7]</w:t>
      </w:r>
      <w:r w:rsidR="00F853A9">
        <w:fldChar w:fldCharType="end"/>
      </w:r>
      <w:r w:rsidR="006B2ACA" w:rsidRPr="003C398C">
        <w:t xml:space="preserve"> </w:t>
      </w:r>
      <w:r w:rsidR="00514EBF" w:rsidRPr="003C398C">
        <w:t xml:space="preserve">and published by the Department of Transport. It </w:t>
      </w:r>
      <w:r w:rsidRPr="003C398C">
        <w:t>represent</w:t>
      </w:r>
      <w:r w:rsidR="00514EBF" w:rsidRPr="003C398C">
        <w:t>s</w:t>
      </w:r>
      <w:r w:rsidRPr="003C398C">
        <w:t xml:space="preserve"> </w:t>
      </w:r>
      <w:r w:rsidR="004C6E24" w:rsidRPr="003C398C">
        <w:t xml:space="preserve">approximately 2 million </w:t>
      </w:r>
      <w:r w:rsidR="00514EBF" w:rsidRPr="003C398C">
        <w:t xml:space="preserve">road </w:t>
      </w:r>
      <w:r w:rsidRPr="003C398C">
        <w:t>accidents</w:t>
      </w:r>
      <w:r w:rsidR="004E15DD">
        <w:t xml:space="preserve"> as</w:t>
      </w:r>
      <w:r w:rsidRPr="003C398C">
        <w:t xml:space="preserve"> </w:t>
      </w:r>
      <w:r w:rsidR="00917CE0">
        <w:t>spatial</w:t>
      </w:r>
      <w:r w:rsidR="00F41483">
        <w:t>-</w:t>
      </w:r>
      <w:r w:rsidR="00917CE0">
        <w:t xml:space="preserve">temporal observations </w:t>
      </w:r>
      <w:r w:rsidR="00CB3410" w:rsidRPr="003C398C">
        <w:t xml:space="preserve">from </w:t>
      </w:r>
      <w:r w:rsidR="00514EBF" w:rsidRPr="003C398C">
        <w:t>January</w:t>
      </w:r>
      <w:r w:rsidR="003E15C3">
        <w:t>/</w:t>
      </w:r>
      <w:r w:rsidR="00514EBF" w:rsidRPr="003C398C">
        <w:t xml:space="preserve">2005 </w:t>
      </w:r>
      <w:r w:rsidR="004C6E24" w:rsidRPr="003C398C">
        <w:t xml:space="preserve">to </w:t>
      </w:r>
      <w:r w:rsidR="00514EBF" w:rsidRPr="003C398C">
        <w:t>December</w:t>
      </w:r>
      <w:r w:rsidR="003E15C3">
        <w:t>/</w:t>
      </w:r>
      <w:r w:rsidR="00CB3410" w:rsidRPr="003C398C">
        <w:t>20</w:t>
      </w:r>
      <w:r w:rsidR="00514EBF" w:rsidRPr="003C398C">
        <w:t>17</w:t>
      </w:r>
      <w:r w:rsidR="00CB3410" w:rsidRPr="003C398C">
        <w:t xml:space="preserve">. The </w:t>
      </w:r>
      <w:r w:rsidR="006B2ACA" w:rsidRPr="003C398C">
        <w:t xml:space="preserve">most granular </w:t>
      </w:r>
      <w:r w:rsidR="00CB3410" w:rsidRPr="003C398C">
        <w:t xml:space="preserve">temporal variable </w:t>
      </w:r>
      <w:r w:rsidR="006B2ACA" w:rsidRPr="003C398C">
        <w:t xml:space="preserve">is </w:t>
      </w:r>
      <w:r w:rsidR="00010753" w:rsidRPr="003C398C">
        <w:t xml:space="preserve">date </w:t>
      </w:r>
      <w:r w:rsidR="00514EBF" w:rsidRPr="003C398C">
        <w:t xml:space="preserve">and time </w:t>
      </w:r>
      <w:r w:rsidR="00010753" w:rsidRPr="003C398C">
        <w:t xml:space="preserve">of an </w:t>
      </w:r>
      <w:r w:rsidR="007A225C" w:rsidRPr="003C398C">
        <w:t xml:space="preserve">instant </w:t>
      </w:r>
      <w:r w:rsidR="00010753" w:rsidRPr="003C398C">
        <w:t xml:space="preserve">event and each event </w:t>
      </w:r>
      <w:r w:rsidR="006B2ACA" w:rsidRPr="003C398C">
        <w:t xml:space="preserve">is </w:t>
      </w:r>
      <w:r w:rsidR="007A225C" w:rsidRPr="003C398C">
        <w:t xml:space="preserve">a </w:t>
      </w:r>
      <w:r w:rsidR="006B2ACA" w:rsidRPr="003C398C">
        <w:t xml:space="preserve">discrete </w:t>
      </w:r>
      <w:r w:rsidR="007A225C" w:rsidRPr="003C398C">
        <w:t>entity</w:t>
      </w:r>
      <w:r w:rsidR="00CB3410" w:rsidRPr="003C398C">
        <w:t>.</w:t>
      </w:r>
      <w:r w:rsidR="001D685D">
        <w:t xml:space="preserve"> From datetime we should derive other time periods and use data binning to create discrete intervals.</w:t>
      </w:r>
      <w:r w:rsidR="00487CE2" w:rsidRPr="003C398C">
        <w:t xml:space="preserve"> </w:t>
      </w:r>
    </w:p>
    <w:p w14:paraId="4E2CC96A" w14:textId="7D0D6A4E" w:rsidR="004C53C9" w:rsidRPr="003C398C" w:rsidRDefault="00CB3410" w:rsidP="00CF2F15">
      <w:pPr>
        <w:pStyle w:val="Body"/>
      </w:pPr>
      <w:r w:rsidRPr="003C398C">
        <w:t xml:space="preserve">This report will emphasize on </w:t>
      </w:r>
      <w:r w:rsidR="00C606BC" w:rsidRPr="003C398C">
        <w:t xml:space="preserve">the analysis of </w:t>
      </w:r>
      <w:r w:rsidR="00307505" w:rsidRPr="003C398C">
        <w:t xml:space="preserve">how many </w:t>
      </w:r>
      <w:r w:rsidR="00344D98">
        <w:t xml:space="preserve">and where </w:t>
      </w:r>
      <w:r w:rsidR="00307505" w:rsidRPr="003C398C">
        <w:t xml:space="preserve">events happened using </w:t>
      </w:r>
      <w:r w:rsidR="00514EBF" w:rsidRPr="003C398C">
        <w:t xml:space="preserve">spatial and </w:t>
      </w:r>
      <w:r w:rsidR="00C606BC" w:rsidRPr="003C398C">
        <w:t xml:space="preserve">temporal </w:t>
      </w:r>
      <w:r w:rsidR="006B2ACA" w:rsidRPr="003C398C">
        <w:t xml:space="preserve">frequency and </w:t>
      </w:r>
      <w:r w:rsidR="00C606BC" w:rsidRPr="003C398C">
        <w:t>variation</w:t>
      </w:r>
      <w:r w:rsidR="00263C32">
        <w:t>.</w:t>
      </w:r>
      <w:r w:rsidR="00C606BC" w:rsidRPr="003C398C">
        <w:t xml:space="preserve"> </w:t>
      </w:r>
      <w:r w:rsidR="00A32EF3">
        <w:t xml:space="preserve">Initially, </w:t>
      </w:r>
      <w:r w:rsidR="001728DB">
        <w:t>we</w:t>
      </w:r>
      <w:r w:rsidR="00263C32">
        <w:t xml:space="preserve"> </w:t>
      </w:r>
      <w:r w:rsidRPr="003C398C">
        <w:t xml:space="preserve">compare </w:t>
      </w:r>
      <w:r w:rsidR="008C02F3">
        <w:t xml:space="preserve">and associate </w:t>
      </w:r>
      <w:r w:rsidRPr="003C398C">
        <w:t>distributions of hours, days</w:t>
      </w:r>
      <w:r w:rsidR="00263C32">
        <w:t xml:space="preserve"> of the week</w:t>
      </w:r>
      <w:r w:rsidRPr="003C398C">
        <w:t xml:space="preserve">, </w:t>
      </w:r>
      <w:r w:rsidR="00263C32">
        <w:t xml:space="preserve">months </w:t>
      </w:r>
      <w:r w:rsidR="001728DB">
        <w:t>and</w:t>
      </w:r>
      <w:r w:rsidR="00004EAC">
        <w:t xml:space="preserve"> </w:t>
      </w:r>
      <w:r w:rsidR="00514EBF" w:rsidRPr="003C398C">
        <w:t xml:space="preserve">year intervals </w:t>
      </w:r>
      <w:r w:rsidRPr="003C398C">
        <w:t xml:space="preserve">to understand </w:t>
      </w:r>
      <w:r w:rsidR="00514EBF" w:rsidRPr="003C398C">
        <w:t xml:space="preserve">the occurrence of </w:t>
      </w:r>
      <w:r w:rsidR="008C02F3">
        <w:t>higher-level patterns</w:t>
      </w:r>
      <w:r w:rsidRPr="003C398C">
        <w:t>.</w:t>
      </w:r>
      <w:r w:rsidR="007A225C" w:rsidRPr="003C398C">
        <w:t xml:space="preserve"> </w:t>
      </w:r>
      <w:r w:rsidR="00263C32">
        <w:t>Th</w:t>
      </w:r>
      <w:r w:rsidR="00232FAF">
        <w:t xml:space="preserve">is </w:t>
      </w:r>
      <w:r w:rsidR="00263C32">
        <w:t xml:space="preserve">will help us to select adequate periods of time </w:t>
      </w:r>
      <w:r w:rsidR="004B1D70">
        <w:t xml:space="preserve">and attributes </w:t>
      </w:r>
      <w:r w:rsidR="00263C32">
        <w:t>for subsequent spatial analysis</w:t>
      </w:r>
      <w:r w:rsidR="00CF4B5F">
        <w:t xml:space="preserve"> </w:t>
      </w:r>
      <w:r w:rsidR="00CF4B5F" w:rsidRPr="003C398C">
        <w:t>using correspondence and variation concepts</w:t>
      </w:r>
      <w:r w:rsidR="00B207CA">
        <w:fldChar w:fldCharType="begin"/>
      </w:r>
      <w:r w:rsidR="008453E9">
        <w:instrText xml:space="preserve"> ADDIN ZOTERO_ITEM CSL_CITATION {"citationID":"KzkcZM3A","properties":{"formattedCitation":"[8]","plainCitation":"[8]","noteIndex":0},"citationItems":[{"id":50,"uris":["http://zotero.org/users/local/7ZxxZ3ML/items/HX7RV23U"],"uri":["http://zotero.org/users/local/7ZxxZ3ML/items/HX7RV23U"],"itemData":{"id":50,"type":"article-journal","abstract":"The word ‘pattern’ frequently appears in the visualisation and visual analytics literature, but what do we mean when we talk about patterns? We propose a practicable deﬁnition of the concept of a pattern in a data distribution as a combination of multiple interrelated elements of two or more data components that can be represented and treated as a uniﬁed whole. Our theoretical model describes how patterns are made by relationships existing between data elements. Knowing the types of these relationships, it is possible to predict what kinds of patterns may exist. We demonstrate how our model underpins and reﬁnes the established fundamental principles of visualisation. The model also suggests a range of interactive analytical operations that can support visual analytics workﬂows where patterns, once discovered, are explicitly involved in further data analysis.","container-title":"Visual Informatics","DOI":"10.1016/j.visinf.2020.12.002","ISSN":"2468502X","journalAbbreviation":"Visual Informatics","language":"en","page":"S2468502X20300930","source":"DOI.org (Crossref)","title":"A theoretical model for pattern discovery in visual analytics","author":[{"family":"Andrienko","given":"Natalia"},{"family":"Andrienko","given":"Gennady"},{"family":"Miksch","given":"Silvia"},{"family":"Schumann","given":"Heidrun"},{"family":"Wrobel","given":"Stefan"}],"issued":{"date-parts":[["2020",12]]}}}],"schema":"https://github.com/citation-style-language/schema/raw/master/csl-citation.json"} </w:instrText>
      </w:r>
      <w:r w:rsidR="00B207CA">
        <w:fldChar w:fldCharType="separate"/>
      </w:r>
      <w:r w:rsidR="008453E9" w:rsidRPr="008453E9">
        <w:rPr>
          <w:rFonts w:cs="Times"/>
        </w:rPr>
        <w:t>[8]</w:t>
      </w:r>
      <w:r w:rsidR="00B207CA">
        <w:fldChar w:fldCharType="end"/>
      </w:r>
      <w:r w:rsidR="00263C32">
        <w:t>.</w:t>
      </w:r>
      <w:r w:rsidR="000A4A72">
        <w:t xml:space="preserve"> </w:t>
      </w:r>
    </w:p>
    <w:p w14:paraId="0794BE31" w14:textId="7E82741B" w:rsidR="00263C32" w:rsidRDefault="004C53C9" w:rsidP="000E69E6">
      <w:pPr>
        <w:pStyle w:val="Body"/>
      </w:pPr>
      <w:r w:rsidRPr="003C398C">
        <w:t>Spatial distribution</w:t>
      </w:r>
      <w:r w:rsidR="000C2629" w:rsidRPr="003C398C">
        <w:t xml:space="preserve"> is </w:t>
      </w:r>
      <w:r w:rsidR="00B207CA">
        <w:t xml:space="preserve">originally </w:t>
      </w:r>
      <w:r w:rsidR="000C2629" w:rsidRPr="003C398C">
        <w:t>composed of variables varying from latitude and longitude coordinates</w:t>
      </w:r>
      <w:r w:rsidR="002F0C80">
        <w:t xml:space="preserve">, </w:t>
      </w:r>
      <w:r w:rsidR="005D0500">
        <w:t xml:space="preserve">380 </w:t>
      </w:r>
      <w:r w:rsidR="005D378B" w:rsidRPr="003C398C">
        <w:t>local authori</w:t>
      </w:r>
      <w:r w:rsidR="00B207CA">
        <w:t>t</w:t>
      </w:r>
      <w:r w:rsidR="002F0C80">
        <w:t xml:space="preserve">y districts and </w:t>
      </w:r>
      <w:r w:rsidR="005D0500">
        <w:t xml:space="preserve">several </w:t>
      </w:r>
      <w:r w:rsidR="002F0C80" w:rsidRPr="002F0C80">
        <w:t>local highway authorit</w:t>
      </w:r>
      <w:r w:rsidR="002F0C80">
        <w:t>ies</w:t>
      </w:r>
      <w:r w:rsidR="00B27464">
        <w:t xml:space="preserve"> (</w:t>
      </w:r>
      <w:r w:rsidR="002F0C80" w:rsidRPr="002F0C80">
        <w:t>typically a council</w:t>
      </w:r>
      <w:r w:rsidR="006D0651">
        <w:t xml:space="preserve"> </w:t>
      </w:r>
      <w:r w:rsidR="002F0C80" w:rsidRPr="002F0C80">
        <w:t>responsible for roads safety and maintenance</w:t>
      </w:r>
      <w:r w:rsidR="00C95431" w:rsidRPr="003C398C">
        <w:t xml:space="preserve"> within</w:t>
      </w:r>
      <w:r w:rsidR="000C2629" w:rsidRPr="003C398C">
        <w:t xml:space="preserve"> the U</w:t>
      </w:r>
      <w:r w:rsidR="00C95431" w:rsidRPr="003C398C">
        <w:t>K</w:t>
      </w:r>
      <w:r w:rsidR="00B27464">
        <w:t>)</w:t>
      </w:r>
      <w:r w:rsidR="000C2629" w:rsidRPr="003C398C">
        <w:t>.</w:t>
      </w:r>
      <w:r w:rsidR="004A45D6">
        <w:t xml:space="preserve"> </w:t>
      </w:r>
      <w:r w:rsidR="005D378B" w:rsidRPr="003C398C">
        <w:t xml:space="preserve">However, </w:t>
      </w:r>
      <w:r w:rsidR="0071002C">
        <w:t xml:space="preserve">with the support of a UK regions dataset </w:t>
      </w:r>
      <w:r w:rsidR="005D378B" w:rsidRPr="003C398C">
        <w:t xml:space="preserve">we will </w:t>
      </w:r>
      <w:r w:rsidR="00FC2A62">
        <w:t>create</w:t>
      </w:r>
      <w:r w:rsidR="00594AC5" w:rsidRPr="003C398C">
        <w:t xml:space="preserve"> </w:t>
      </w:r>
      <w:r w:rsidR="00C121DF">
        <w:t xml:space="preserve">features </w:t>
      </w:r>
      <w:r w:rsidR="002F0C80">
        <w:t>based on</w:t>
      </w:r>
      <w:r w:rsidR="00594AC5" w:rsidRPr="003C398C">
        <w:t xml:space="preserve"> local authority</w:t>
      </w:r>
      <w:r w:rsidR="005D378B" w:rsidRPr="003C398C">
        <w:t xml:space="preserve"> to </w:t>
      </w:r>
      <w:r w:rsidR="001566E1">
        <w:t xml:space="preserve">segment data into </w:t>
      </w:r>
      <w:r w:rsidR="007605BC">
        <w:t>countries</w:t>
      </w:r>
      <w:r w:rsidR="002F0C80">
        <w:t xml:space="preserve"> </w:t>
      </w:r>
      <w:r w:rsidR="00594AC5" w:rsidRPr="003C398C">
        <w:t xml:space="preserve">and </w:t>
      </w:r>
      <w:r w:rsidR="002F0C80">
        <w:t xml:space="preserve">intermediate </w:t>
      </w:r>
      <w:r w:rsidR="007605BC">
        <w:t>regions</w:t>
      </w:r>
      <w:r w:rsidR="005D378B" w:rsidRPr="003C398C">
        <w:t>.</w:t>
      </w:r>
    </w:p>
    <w:p w14:paraId="478762B2" w14:textId="79CBB7B0" w:rsidR="004E40E9" w:rsidRDefault="007E5495" w:rsidP="00CF2F15">
      <w:pPr>
        <w:pStyle w:val="Body"/>
      </w:pPr>
      <w:r>
        <w:t>Variables of</w:t>
      </w:r>
      <w:r w:rsidR="000C2629" w:rsidRPr="003C398C">
        <w:t xml:space="preserve"> </w:t>
      </w:r>
      <w:r w:rsidR="00344D98">
        <w:t>severity type</w:t>
      </w:r>
      <w:r w:rsidR="00594AC5" w:rsidRPr="003C398C">
        <w:t>, casualties</w:t>
      </w:r>
      <w:r w:rsidR="00E26B92">
        <w:t xml:space="preserve">, </w:t>
      </w:r>
      <w:r w:rsidR="00594AC5" w:rsidRPr="003C398C">
        <w:t>vehicles</w:t>
      </w:r>
      <w:r w:rsidR="000E69E6" w:rsidRPr="003C398C">
        <w:t xml:space="preserve"> number</w:t>
      </w:r>
      <w:r w:rsidR="00E26B92">
        <w:t xml:space="preserve"> and</w:t>
      </w:r>
      <w:r w:rsidR="00594AC5" w:rsidRPr="003C398C">
        <w:t xml:space="preserve"> </w:t>
      </w:r>
      <w:r w:rsidR="00344D98">
        <w:t xml:space="preserve">light conditions </w:t>
      </w:r>
      <w:r w:rsidR="00885C58" w:rsidRPr="003C398C">
        <w:t xml:space="preserve">will </w:t>
      </w:r>
      <w:r w:rsidR="00C63B4D" w:rsidRPr="003C398C">
        <w:t xml:space="preserve">be used </w:t>
      </w:r>
      <w:r w:rsidR="00344D98">
        <w:t>in conjunction</w:t>
      </w:r>
      <w:r w:rsidR="00885C58" w:rsidRPr="003C398C">
        <w:t xml:space="preserve"> </w:t>
      </w:r>
      <w:r w:rsidR="00344D98">
        <w:t xml:space="preserve">with </w:t>
      </w:r>
      <w:r w:rsidR="008C2ACD">
        <w:t xml:space="preserve">spatio-temporal </w:t>
      </w:r>
      <w:r w:rsidR="00885C58" w:rsidRPr="003C398C">
        <w:t>analysis</w:t>
      </w:r>
      <w:r w:rsidR="00C63B4D" w:rsidRPr="003C398C">
        <w:t>.</w:t>
      </w:r>
      <w:r w:rsidR="00004EAC">
        <w:t xml:space="preserve"> </w:t>
      </w:r>
      <w:r w:rsidR="00E3122D">
        <w:t>Besides</w:t>
      </w:r>
      <w:r w:rsidR="007E3196">
        <w:t xml:space="preserve">, </w:t>
      </w:r>
      <w:r w:rsidR="002449A8">
        <w:t xml:space="preserve">we discarded </w:t>
      </w:r>
      <w:r w:rsidR="00667192">
        <w:t xml:space="preserve">useful </w:t>
      </w:r>
      <w:r w:rsidR="00C63655">
        <w:t xml:space="preserve">variables of </w:t>
      </w:r>
      <w:r w:rsidR="00691982">
        <w:t>weather, road</w:t>
      </w:r>
      <w:r w:rsidR="00667192">
        <w:t xml:space="preserve"> conditions and pedestrian related</w:t>
      </w:r>
      <w:r w:rsidR="00EC5742">
        <w:t>,</w:t>
      </w:r>
      <w:r w:rsidR="00667192">
        <w:t xml:space="preserve"> </w:t>
      </w:r>
      <w:r w:rsidR="00091A97">
        <w:t>because of</w:t>
      </w:r>
      <w:r w:rsidR="00667192">
        <w:t xml:space="preserve"> highly skewed distributions and imputation method</w:t>
      </w:r>
      <w:r w:rsidR="00E24F7B">
        <w:t>s</w:t>
      </w:r>
      <w:r w:rsidR="00667192">
        <w:t xml:space="preserve"> </w:t>
      </w:r>
      <w:r w:rsidR="00EC5742">
        <w:t xml:space="preserve">which </w:t>
      </w:r>
      <w:r w:rsidR="00E24F7B">
        <w:t xml:space="preserve">were not </w:t>
      </w:r>
      <w:r w:rsidR="00B404BC">
        <w:t>reliable.</w:t>
      </w:r>
      <w:r w:rsidR="00EE18C6">
        <w:t xml:space="preserve"> </w:t>
      </w:r>
      <w:r w:rsidR="00BA2FE3">
        <w:t>Finally</w:t>
      </w:r>
      <w:r w:rsidR="009F0CEF">
        <w:t>,</w:t>
      </w:r>
      <w:r w:rsidR="00EE18C6">
        <w:t xml:space="preserve"> </w:t>
      </w:r>
      <w:r w:rsidR="000E69E6" w:rsidRPr="003C398C">
        <w:t xml:space="preserve">we will consider </w:t>
      </w:r>
      <w:r w:rsidR="00CA6A06" w:rsidRPr="003C398C">
        <w:t xml:space="preserve">severity </w:t>
      </w:r>
      <w:r w:rsidR="00EE18C6">
        <w:t xml:space="preserve">type filter across space and time </w:t>
      </w:r>
      <w:r w:rsidR="000E69E6" w:rsidRPr="003C398C">
        <w:t xml:space="preserve">and </w:t>
      </w:r>
      <w:r w:rsidR="007D1B48">
        <w:t>define</w:t>
      </w:r>
      <w:r w:rsidR="00B550F1">
        <w:t xml:space="preserve"> </w:t>
      </w:r>
      <w:r w:rsidR="007E3760" w:rsidRPr="003C398C">
        <w:t xml:space="preserve">high severity accidents as accidents with </w:t>
      </w:r>
      <w:r w:rsidR="00B81F7D">
        <w:t>classification</w:t>
      </w:r>
      <w:r w:rsidR="00C669AD">
        <w:t xml:space="preserve"> of</w:t>
      </w:r>
      <w:r w:rsidR="007E3760" w:rsidRPr="003C398C">
        <w:t xml:space="preserve"> </w:t>
      </w:r>
      <w:r w:rsidR="000E69E6" w:rsidRPr="003C398C">
        <w:t>Serious or Fatal</w:t>
      </w:r>
      <w:r w:rsidR="00EE18C6">
        <w:t xml:space="preserve"> (fig.2)</w:t>
      </w:r>
      <w:r w:rsidR="00CA6A06" w:rsidRPr="003C398C">
        <w:t>.</w:t>
      </w:r>
      <w:r w:rsidR="00AB08E5">
        <w:t xml:space="preserve"> Due to the right-skewed distribution of casualties we will develop part of the analysis on values higher than 1.</w:t>
      </w:r>
    </w:p>
    <w:p w14:paraId="321BA8D2" w14:textId="5C8D2A9B" w:rsidR="008046BE" w:rsidRDefault="001A694B" w:rsidP="00CF2F15">
      <w:pPr>
        <w:pStyle w:val="Body"/>
      </w:pPr>
      <w:r>
        <w:rPr>
          <w:noProof/>
        </w:rPr>
        <w:drawing>
          <wp:inline distT="0" distB="0" distL="0" distR="0" wp14:anchorId="1FBDF76D" wp14:editId="3A88C344">
            <wp:extent cx="2839830" cy="4699000"/>
            <wp:effectExtent l="19050" t="19050" r="17780" b="25400"/>
            <wp:docPr id="19" name="Picture 1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1.png"/>
                    <pic:cNvPicPr/>
                  </pic:nvPicPr>
                  <pic:blipFill>
                    <a:blip r:embed="rId9"/>
                    <a:stretch>
                      <a:fillRect/>
                    </a:stretch>
                  </pic:blipFill>
                  <pic:spPr>
                    <a:xfrm>
                      <a:off x="0" y="0"/>
                      <a:ext cx="2850166" cy="4716103"/>
                    </a:xfrm>
                    <a:prstGeom prst="rect">
                      <a:avLst/>
                    </a:prstGeom>
                    <a:ln>
                      <a:solidFill>
                        <a:schemeClr val="tx1"/>
                      </a:solidFill>
                    </a:ln>
                  </pic:spPr>
                </pic:pic>
              </a:graphicData>
            </a:graphic>
          </wp:inline>
        </w:drawing>
      </w:r>
    </w:p>
    <w:p w14:paraId="5B820C18" w14:textId="34BBC516" w:rsidR="008046BE" w:rsidRDefault="008046BE" w:rsidP="00D969CD">
      <w:pPr>
        <w:pStyle w:val="Body"/>
      </w:pPr>
      <w:r>
        <w:t xml:space="preserve">Fig.1. </w:t>
      </w:r>
      <w:r w:rsidR="00F87701">
        <w:t>Pairwise distribution</w:t>
      </w:r>
      <w:r w:rsidR="00A34AA6">
        <w:t xml:space="preserve"> </w:t>
      </w:r>
      <w:r w:rsidR="00F87701">
        <w:t xml:space="preserve">of </w:t>
      </w:r>
      <w:r w:rsidR="00A34AA6">
        <w:t xml:space="preserve">variables aggregated </w:t>
      </w:r>
      <w:r w:rsidR="00F87701">
        <w:t>by day</w:t>
      </w:r>
      <w:r w:rsidR="00342F38">
        <w:t xml:space="preserve"> (Top)</w:t>
      </w:r>
      <w:r w:rsidR="00F87701">
        <w:t xml:space="preserve"> </w:t>
      </w:r>
      <w:r w:rsidR="00A34AA6">
        <w:t xml:space="preserve">and accidents </w:t>
      </w:r>
      <w:r w:rsidR="00D969CD">
        <w:t xml:space="preserve">distribution </w:t>
      </w:r>
      <w:r w:rsidR="00A34AA6">
        <w:t xml:space="preserve">per year bins </w:t>
      </w:r>
      <w:r w:rsidR="008470D1">
        <w:t xml:space="preserve">in </w:t>
      </w:r>
      <w:r w:rsidR="00A34AA6">
        <w:t>top 15 regions</w:t>
      </w:r>
      <w:r w:rsidR="008470D1">
        <w:t xml:space="preserve"> in the UK (Bottom)</w:t>
      </w:r>
      <w:r w:rsidR="00A34AA6">
        <w:t>.</w:t>
      </w:r>
    </w:p>
    <w:p w14:paraId="2921DCE2" w14:textId="77777777" w:rsidR="008046BE" w:rsidRPr="003C398C" w:rsidRDefault="008046BE" w:rsidP="00CF2F15">
      <w:pPr>
        <w:pStyle w:val="Body"/>
      </w:pPr>
    </w:p>
    <w:p w14:paraId="0F8A579C" w14:textId="78582C1D" w:rsidR="004E40E9" w:rsidRDefault="00263C32" w:rsidP="00CF2F15">
      <w:pPr>
        <w:pStyle w:val="Body"/>
        <w:rPr>
          <w:b/>
          <w:bCs/>
        </w:rPr>
      </w:pPr>
      <w:r w:rsidRPr="008B359B">
        <w:rPr>
          <w:b/>
          <w:bCs/>
        </w:rPr>
        <w:t>Data quality</w:t>
      </w:r>
    </w:p>
    <w:p w14:paraId="69A15F60" w14:textId="77777777" w:rsidR="008B359B" w:rsidRPr="008B359B" w:rsidRDefault="008B359B" w:rsidP="00CF2F15">
      <w:pPr>
        <w:pStyle w:val="Body"/>
        <w:rPr>
          <w:b/>
          <w:bCs/>
        </w:rPr>
      </w:pPr>
    </w:p>
    <w:p w14:paraId="155BD618" w14:textId="2BFC4FEC" w:rsidR="00307505" w:rsidRPr="003C398C" w:rsidRDefault="00067345" w:rsidP="00CF2F15">
      <w:pPr>
        <w:pStyle w:val="Body"/>
      </w:pPr>
      <w:r w:rsidRPr="003C398C">
        <w:t xml:space="preserve">Part of the </w:t>
      </w:r>
      <w:r w:rsidR="000E69E6" w:rsidRPr="003C398C">
        <w:t>columns was removed since they did not contribute to the analysis</w:t>
      </w:r>
      <w:r w:rsidRPr="003C398C">
        <w:t>. The dataset contain</w:t>
      </w:r>
      <w:r w:rsidR="009953A7">
        <w:t>s</w:t>
      </w:r>
      <w:r w:rsidR="004C6E24" w:rsidRPr="003C398C">
        <w:t xml:space="preserve"> </w:t>
      </w:r>
      <w:r w:rsidRPr="003C398C">
        <w:t xml:space="preserve">missing </w:t>
      </w:r>
      <w:r w:rsidR="004C6E24" w:rsidRPr="003C398C">
        <w:t xml:space="preserve">values </w:t>
      </w:r>
      <w:r w:rsidR="00453F8C" w:rsidRPr="003C398C">
        <w:t>for time, latitude</w:t>
      </w:r>
      <w:r w:rsidRPr="003C398C">
        <w:t>,</w:t>
      </w:r>
      <w:r w:rsidR="00453F8C" w:rsidRPr="003C398C">
        <w:t xml:space="preserve"> longitude and speed limit columns</w:t>
      </w:r>
      <w:r w:rsidRPr="003C398C">
        <w:t xml:space="preserve"> but those </w:t>
      </w:r>
      <w:r w:rsidR="009953A7">
        <w:t>are</w:t>
      </w:r>
      <w:r w:rsidRPr="003C398C">
        <w:t xml:space="preserve"> a small fraction of </w:t>
      </w:r>
      <w:r w:rsidR="00453F8C" w:rsidRPr="003C398C">
        <w:t xml:space="preserve">the dataset and </w:t>
      </w:r>
      <w:r w:rsidR="009953A7">
        <w:t>from 2</w:t>
      </w:r>
      <w:r w:rsidR="00947FD2">
        <w:t>,</w:t>
      </w:r>
      <w:r w:rsidR="009953A7">
        <w:t>047</w:t>
      </w:r>
      <w:r w:rsidR="00947FD2">
        <w:t>,</w:t>
      </w:r>
      <w:r w:rsidR="009953A7">
        <w:t xml:space="preserve">256 observations 368 </w:t>
      </w:r>
      <w:r w:rsidR="00453F8C" w:rsidRPr="003C398C">
        <w:t>were removed</w:t>
      </w:r>
      <w:r w:rsidRPr="003C398C">
        <w:t xml:space="preserve">. </w:t>
      </w:r>
      <w:r w:rsidR="009F0CEF">
        <w:t xml:space="preserve">Overall, the dataset </w:t>
      </w:r>
      <w:r w:rsidR="00652DFD">
        <w:t>has</w:t>
      </w:r>
      <w:r w:rsidR="009F0CEF">
        <w:t xml:space="preserve"> a uniform time coverage as seen in fig.1</w:t>
      </w:r>
      <w:r w:rsidR="004A45D6">
        <w:t xml:space="preserve">, </w:t>
      </w:r>
      <w:r w:rsidR="002D5AB1">
        <w:t xml:space="preserve">and </w:t>
      </w:r>
      <w:r w:rsidR="009F0CEF">
        <w:t xml:space="preserve">despite of lacking </w:t>
      </w:r>
      <w:r w:rsidR="00E269B1">
        <w:t>data</w:t>
      </w:r>
      <w:r w:rsidR="009F0CEF">
        <w:t xml:space="preserve"> in </w:t>
      </w:r>
      <w:r w:rsidR="00B40500">
        <w:t>N</w:t>
      </w:r>
      <w:r w:rsidR="009F0CEF">
        <w:t>orthern Ireland</w:t>
      </w:r>
      <w:r w:rsidR="004A45D6">
        <w:t xml:space="preserve"> </w:t>
      </w:r>
      <w:r w:rsidR="002D5AB1">
        <w:t>all</w:t>
      </w:r>
      <w:r w:rsidR="00E269B1">
        <w:t xml:space="preserve"> </w:t>
      </w:r>
      <w:r w:rsidR="004A45D6">
        <w:t xml:space="preserve">latitude points are distributed from Isles of Scilly to </w:t>
      </w:r>
      <w:r w:rsidR="004A45D6" w:rsidRPr="004A45D6">
        <w:t>Shetland Islands</w:t>
      </w:r>
      <w:r w:rsidR="004A45D6">
        <w:t xml:space="preserve"> and longitude </w:t>
      </w:r>
      <w:r w:rsidR="00E269B1">
        <w:t xml:space="preserve">coordinates are </w:t>
      </w:r>
      <w:r w:rsidR="007A3ACB">
        <w:t>scattered</w:t>
      </w:r>
      <w:r w:rsidR="00E269B1">
        <w:t xml:space="preserve"> </w:t>
      </w:r>
      <w:r w:rsidR="004A45D6">
        <w:t>on a variety of Great Britain roads</w:t>
      </w:r>
      <w:r w:rsidR="009F0CEF">
        <w:t>.</w:t>
      </w:r>
      <w:r w:rsidR="00652DFD">
        <w:t xml:space="preserve"> Nevertheless, we found remote coordinates which could be classified as </w:t>
      </w:r>
      <w:r w:rsidR="00080B9D">
        <w:t>noises,</w:t>
      </w:r>
      <w:r w:rsidR="00652DFD">
        <w:t xml:space="preserve"> but they should not influence the cluster analysis. </w:t>
      </w:r>
    </w:p>
    <w:p w14:paraId="1A26F1E5" w14:textId="77777777" w:rsidR="00307505" w:rsidRDefault="00307505" w:rsidP="00CF2F15">
      <w:pPr>
        <w:pStyle w:val="Body"/>
        <w:rPr>
          <w:i/>
        </w:rPr>
      </w:pPr>
    </w:p>
    <w:p w14:paraId="00AD8649" w14:textId="66E971F9" w:rsidR="00453F8C" w:rsidRDefault="00307505" w:rsidP="00CF2F15">
      <w:pPr>
        <w:pStyle w:val="Body"/>
        <w:rPr>
          <w:b/>
          <w:bCs/>
        </w:rPr>
      </w:pPr>
      <w:r w:rsidRPr="008B359B">
        <w:rPr>
          <w:b/>
          <w:bCs/>
        </w:rPr>
        <w:t>Outliers</w:t>
      </w:r>
    </w:p>
    <w:p w14:paraId="24C64EAD" w14:textId="77777777" w:rsidR="008B359B" w:rsidRPr="008B359B" w:rsidRDefault="008B359B" w:rsidP="00CF2F15">
      <w:pPr>
        <w:pStyle w:val="Body"/>
        <w:rPr>
          <w:b/>
          <w:bCs/>
        </w:rPr>
      </w:pPr>
    </w:p>
    <w:p w14:paraId="014C7432" w14:textId="2715C3FF" w:rsidR="004E40E9" w:rsidRPr="00180C88" w:rsidRDefault="009322A2" w:rsidP="00CF2F15">
      <w:pPr>
        <w:pStyle w:val="Body"/>
      </w:pPr>
      <w:r w:rsidRPr="00180C88">
        <w:t xml:space="preserve">The </w:t>
      </w:r>
      <w:r w:rsidR="007534CA" w:rsidRPr="00180C88">
        <w:t xml:space="preserve">main </w:t>
      </w:r>
      <w:r w:rsidRPr="00180C88">
        <w:t xml:space="preserve">criteria used for outlier detection considered the number of </w:t>
      </w:r>
      <w:r w:rsidR="00007EFC">
        <w:t xml:space="preserve">total </w:t>
      </w:r>
      <w:r w:rsidRPr="00180C88">
        <w:t xml:space="preserve">accidents </w:t>
      </w:r>
      <w:r w:rsidR="007B0BE2" w:rsidRPr="00180C88">
        <w:t>in each</w:t>
      </w:r>
      <w:r w:rsidRPr="00180C88">
        <w:t xml:space="preserve"> day</w:t>
      </w:r>
      <w:r w:rsidR="00631234">
        <w:t xml:space="preserve"> (fig.2)</w:t>
      </w:r>
      <w:r w:rsidRPr="00180C88">
        <w:t xml:space="preserve">. </w:t>
      </w:r>
      <w:r w:rsidR="00B809D5">
        <w:t>We</w:t>
      </w:r>
      <w:r w:rsidR="00E269B1">
        <w:t xml:space="preserve"> only </w:t>
      </w:r>
      <w:r w:rsidR="00B809D5">
        <w:t xml:space="preserve">identified </w:t>
      </w:r>
      <w:r w:rsidR="00453F8C" w:rsidRPr="00180C88">
        <w:t>1</w:t>
      </w:r>
      <w:r w:rsidR="00B10561">
        <w:t>7</w:t>
      </w:r>
      <w:r w:rsidR="00453F8C" w:rsidRPr="00180C88">
        <w:t xml:space="preserve"> outliers </w:t>
      </w:r>
      <w:r w:rsidR="00B809D5">
        <w:t xml:space="preserve">and a close inspection revealed accidents </w:t>
      </w:r>
      <w:r w:rsidR="00D2651A">
        <w:t xml:space="preserve">occurred </w:t>
      </w:r>
      <w:r w:rsidR="00B809D5">
        <w:t xml:space="preserve">in 2005 and 2006 </w:t>
      </w:r>
      <w:r w:rsidR="00D42CAF">
        <w:t xml:space="preserve">with London and Birmingham </w:t>
      </w:r>
      <w:r w:rsidR="00453F8C" w:rsidRPr="00180C88">
        <w:t xml:space="preserve">identified </w:t>
      </w:r>
      <w:r w:rsidR="00D42CAF">
        <w:t>as hotspots</w:t>
      </w:r>
      <w:r w:rsidR="007534CA" w:rsidRPr="00180C88">
        <w:t>.</w:t>
      </w:r>
    </w:p>
    <w:p w14:paraId="14EE4F00" w14:textId="78C730E7" w:rsidR="00686462" w:rsidRDefault="007534CA" w:rsidP="00533F5F">
      <w:pPr>
        <w:pStyle w:val="Body"/>
      </w:pPr>
      <w:r w:rsidRPr="00180C88">
        <w:t xml:space="preserve">Outliers from </w:t>
      </w:r>
      <w:r w:rsidR="00E61C74" w:rsidRPr="00180C88">
        <w:t xml:space="preserve">the </w:t>
      </w:r>
      <w:r w:rsidRPr="00180C88">
        <w:t xml:space="preserve">number of casualties and vehicles </w:t>
      </w:r>
      <w:r w:rsidR="009147E7">
        <w:t xml:space="preserve">per accident </w:t>
      </w:r>
      <w:r w:rsidRPr="00180C88">
        <w:t>were inspected</w:t>
      </w:r>
      <w:r w:rsidR="009147E7">
        <w:t xml:space="preserve"> and</w:t>
      </w:r>
      <w:r w:rsidRPr="00180C88">
        <w:t xml:space="preserve"> </w:t>
      </w:r>
      <w:r w:rsidR="009147E7">
        <w:t>t</w:t>
      </w:r>
      <w:r w:rsidRPr="00180C88">
        <w:t xml:space="preserve">hree accidents </w:t>
      </w:r>
      <w:r w:rsidR="00E61C74" w:rsidRPr="00180C88">
        <w:t xml:space="preserve">with more than 80 </w:t>
      </w:r>
      <w:r w:rsidR="00E61C74" w:rsidRPr="00180C88">
        <w:lastRenderedPageBreak/>
        <w:t xml:space="preserve">casualties </w:t>
      </w:r>
      <w:r w:rsidRPr="00180C88">
        <w:t>were found</w:t>
      </w:r>
      <w:r w:rsidR="00AB08E5">
        <w:t xml:space="preserve">, with </w:t>
      </w:r>
      <w:r w:rsidR="00627575" w:rsidRPr="00180C88">
        <w:t xml:space="preserve">two </w:t>
      </w:r>
      <w:r w:rsidR="00AB08E5">
        <w:t xml:space="preserve">of them having </w:t>
      </w:r>
      <w:r w:rsidR="00B33143">
        <w:t>lower</w:t>
      </w:r>
      <w:r w:rsidR="00627575" w:rsidRPr="00180C88">
        <w:t xml:space="preserve"> casualty figures </w:t>
      </w:r>
      <w:r w:rsidR="00B33143">
        <w:t>based on news</w:t>
      </w:r>
      <w:r w:rsidR="009147E7">
        <w:t>.</w:t>
      </w:r>
      <w:r w:rsidR="00533F5F">
        <w:t xml:space="preserve"> </w:t>
      </w:r>
      <w:r w:rsidR="00B549E8" w:rsidRPr="00180C88">
        <w:t xml:space="preserve">Accidents involving at least 30 vehicles were investigated and </w:t>
      </w:r>
      <w:r w:rsidR="00AB08E5">
        <w:t>confirmed</w:t>
      </w:r>
      <w:r w:rsidR="00B33143">
        <w:t xml:space="preserve">, </w:t>
      </w:r>
      <w:r w:rsidR="003B5C1A">
        <w:t>with</w:t>
      </w:r>
      <w:r w:rsidR="00AB08E5">
        <w:t xml:space="preserve"> </w:t>
      </w:r>
      <w:r w:rsidR="00B33143">
        <w:t>the most prominent</w:t>
      </w:r>
      <w:r w:rsidR="007A225C" w:rsidRPr="00180C88">
        <w:t xml:space="preserve"> </w:t>
      </w:r>
      <w:r w:rsidR="004A4C28">
        <w:t xml:space="preserve">on 05/09/2013 </w:t>
      </w:r>
      <w:r w:rsidR="007A225C" w:rsidRPr="00180C88">
        <w:t xml:space="preserve">in Kent </w:t>
      </w:r>
      <w:r w:rsidR="00B33143">
        <w:t>involv</w:t>
      </w:r>
      <w:r w:rsidR="00AB08E5">
        <w:t>ed</w:t>
      </w:r>
      <w:r w:rsidR="00B33143">
        <w:t xml:space="preserve"> </w:t>
      </w:r>
      <w:r w:rsidR="007A225C" w:rsidRPr="00180C88">
        <w:t xml:space="preserve">dozens of cars </w:t>
      </w:r>
      <w:r w:rsidR="004A4C28">
        <w:t>and</w:t>
      </w:r>
      <w:r w:rsidR="007A225C" w:rsidRPr="00180C88">
        <w:t xml:space="preserve"> </w:t>
      </w:r>
      <w:r w:rsidR="00AB08E5">
        <w:t xml:space="preserve">was </w:t>
      </w:r>
      <w:r w:rsidR="007A225C" w:rsidRPr="00180C88">
        <w:t xml:space="preserve">caused by a dense fog at </w:t>
      </w:r>
      <w:r w:rsidR="00AB08E5">
        <w:t xml:space="preserve">morning </w:t>
      </w:r>
      <w:r w:rsidR="007A225C" w:rsidRPr="00180C88">
        <w:t>rush hour.</w:t>
      </w:r>
    </w:p>
    <w:p w14:paraId="43C3E30D" w14:textId="15202CBD" w:rsidR="00E96393" w:rsidRPr="00180C88" w:rsidRDefault="00E96393" w:rsidP="00B549E8">
      <w:pPr>
        <w:pStyle w:val="Body"/>
      </w:pPr>
    </w:p>
    <w:p w14:paraId="30BDD030" w14:textId="2E78EACF" w:rsidR="007A225C" w:rsidRDefault="007A225C" w:rsidP="00CF2F15">
      <w:pPr>
        <w:pStyle w:val="Body"/>
        <w:rPr>
          <w:i/>
        </w:rPr>
      </w:pPr>
    </w:p>
    <w:p w14:paraId="50192044" w14:textId="326D83BB" w:rsidR="00966503" w:rsidRPr="009D2196" w:rsidRDefault="009E7B0F" w:rsidP="00254AF5">
      <w:pPr>
        <w:pStyle w:val="Body"/>
        <w:rPr>
          <w:i/>
        </w:rPr>
      </w:pPr>
      <w:r>
        <w:rPr>
          <w:noProof/>
        </w:rPr>
        <mc:AlternateContent>
          <mc:Choice Requires="wps">
            <w:drawing>
              <wp:anchor distT="0" distB="0" distL="114300" distR="114300" simplePos="0" relativeHeight="251660800" behindDoc="0" locked="0" layoutInCell="1" allowOverlap="1" wp14:anchorId="27F3693E" wp14:editId="4609C616">
                <wp:simplePos x="0" y="0"/>
                <wp:positionH relativeFrom="column">
                  <wp:posOffset>2189318</wp:posOffset>
                </wp:positionH>
                <wp:positionV relativeFrom="paragraph">
                  <wp:posOffset>23778</wp:posOffset>
                </wp:positionV>
                <wp:extent cx="770255" cy="222250"/>
                <wp:effectExtent l="1638300" t="19050" r="48895" b="996950"/>
                <wp:wrapNone/>
                <wp:docPr id="25" name="Callout: Bent Line 25"/>
                <wp:cNvGraphicFramePr/>
                <a:graphic xmlns:a="http://schemas.openxmlformats.org/drawingml/2006/main">
                  <a:graphicData uri="http://schemas.microsoft.com/office/word/2010/wordprocessingShape">
                    <wps:wsp>
                      <wps:cNvSpPr/>
                      <wps:spPr>
                        <a:xfrm>
                          <a:off x="0" y="0"/>
                          <a:ext cx="770255" cy="222250"/>
                        </a:xfrm>
                        <a:prstGeom prst="borderCallout2">
                          <a:avLst>
                            <a:gd name="adj1" fmla="val 65734"/>
                            <a:gd name="adj2" fmla="val -2865"/>
                            <a:gd name="adj3" fmla="val 106412"/>
                            <a:gd name="adj4" fmla="val -25025"/>
                            <a:gd name="adj5" fmla="val 495928"/>
                            <a:gd name="adj6" fmla="val -209039"/>
                          </a:avLst>
                        </a:prstGeom>
                        <a:solidFill>
                          <a:schemeClr val="bg1"/>
                        </a:solidFill>
                        <a:ln w="6350">
                          <a:solidFill>
                            <a:schemeClr val="tx1"/>
                          </a:solidFill>
                          <a:prstDash val="sysDash"/>
                        </a:ln>
                      </wps:spPr>
                      <wps:style>
                        <a:lnRef idx="1">
                          <a:schemeClr val="accent1"/>
                        </a:lnRef>
                        <a:fillRef idx="3">
                          <a:schemeClr val="accent1"/>
                        </a:fillRef>
                        <a:effectRef idx="2">
                          <a:schemeClr val="accent1"/>
                        </a:effectRef>
                        <a:fontRef idx="minor">
                          <a:schemeClr val="lt1"/>
                        </a:fontRef>
                      </wps:style>
                      <wps:txbx>
                        <w:txbxContent>
                          <w:p w14:paraId="66DE16B3" w14:textId="77777777" w:rsidR="00122963" w:rsidRDefault="00122963" w:rsidP="001D685D">
                            <w:pPr>
                              <w:jc w:val="center"/>
                            </w:pPr>
                            <w:r w:rsidRPr="00F868BA">
                              <w:rPr>
                                <w:b/>
                                <w:bCs/>
                                <w:color w:val="000000" w:themeColor="text1"/>
                                <w:sz w:val="12"/>
                                <w:szCs w:val="12"/>
                              </w:rPr>
                              <w:t>December</w:t>
                            </w:r>
                            <w:r>
                              <w:rPr>
                                <w:b/>
                                <w:bCs/>
                                <w:color w:val="000000" w:themeColor="text1"/>
                                <w:sz w:val="12"/>
                                <w:szCs w:val="12"/>
                              </w:rPr>
                              <w:t>/YYY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7F3693E" id="_x0000_t48" coordsize="21600,21600" o:spt="48" adj="-10080,24300,-3600,4050,-1800,4050" path="m@0@1l@2@3@4@5nfem,l21600,r,21600l,21600xe">
                <v:stroke joinstyle="miter"/>
                <v:formulas>
                  <v:f eqn="val #0"/>
                  <v:f eqn="val #1"/>
                  <v:f eqn="val #2"/>
                  <v:f eqn="val #3"/>
                  <v:f eqn="val #4"/>
                  <v:f eqn="val #5"/>
                </v:formulas>
                <v:path arrowok="t" o:extrusionok="f" gradientshapeok="t" o:connecttype="custom" o:connectlocs="@0,@1;10800,0;10800,21600;0,10800;21600,10800"/>
                <v:handles>
                  <v:h position="#0,#1"/>
                  <v:h position="#2,#3"/>
                  <v:h position="#4,#5"/>
                </v:handles>
                <o:callout v:ext="edit" on="t"/>
              </v:shapetype>
              <v:shape id="Callout: Bent Line 25" o:spid="_x0000_s1026" type="#_x0000_t48" style="position:absolute;left:0;text-align:left;margin-left:172.4pt;margin-top:1.85pt;width:60.65pt;height:17.5pt;z-index:251660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" adj="-45152,107120,-5405,22985,-619,14199" fillcolor="white [3212]" strokecolor="black [3213]" strokeweight=".5pt">
                <v:stroke dashstyle="3 1"/>
                <v:shadow on="t" color="black" opacity="22937f" origin=",.5" offset="0,.63889mm"/>
                <v:textbox>
                  <w:txbxContent>
                    <w:p w14:paraId="66DE16B3" w14:textId="77777777" w:rsidR="00122963" w:rsidRDefault="00122963" w:rsidP="001D685D">
                      <w:pPr>
                        <w:jc w:val="center"/>
                      </w:pPr>
                      <w:r w:rsidRPr="00F868BA">
                        <w:rPr>
                          <w:b/>
                          <w:bCs/>
                          <w:color w:val="000000" w:themeColor="text1"/>
                          <w:sz w:val="12"/>
                          <w:szCs w:val="12"/>
                        </w:rPr>
                        <w:t>December</w:t>
                      </w:r>
                      <w:r>
                        <w:rPr>
                          <w:b/>
                          <w:bCs/>
                          <w:color w:val="000000" w:themeColor="text1"/>
                          <w:sz w:val="12"/>
                          <w:szCs w:val="12"/>
                        </w:rPr>
                        <w:t>/YYYY</w:t>
                      </w:r>
                    </w:p>
                  </w:txbxContent>
                </v:textbox>
                <o:callout v:ext="edit" minusy="t"/>
              </v:shape>
            </w:pict>
          </mc:Fallback>
        </mc:AlternateContent>
      </w:r>
      <w:r>
        <w:rPr>
          <w:noProof/>
        </w:rPr>
        <mc:AlternateContent>
          <mc:Choice Requires="wps">
            <w:drawing>
              <wp:anchor distT="0" distB="0" distL="114300" distR="114300" simplePos="0" relativeHeight="251661824" behindDoc="0" locked="0" layoutInCell="1" allowOverlap="1" wp14:anchorId="1471BDD5" wp14:editId="44C57451">
                <wp:simplePos x="0" y="0"/>
                <wp:positionH relativeFrom="column">
                  <wp:posOffset>1325572</wp:posOffset>
                </wp:positionH>
                <wp:positionV relativeFrom="paragraph">
                  <wp:posOffset>50205</wp:posOffset>
                </wp:positionV>
                <wp:extent cx="560070" cy="196215"/>
                <wp:effectExtent l="628650" t="19050" r="68580" b="280035"/>
                <wp:wrapNone/>
                <wp:docPr id="26" name="Callout: Bent Line 26"/>
                <wp:cNvGraphicFramePr/>
                <a:graphic xmlns:a="http://schemas.openxmlformats.org/drawingml/2006/main">
                  <a:graphicData uri="http://schemas.microsoft.com/office/word/2010/wordprocessingShape">
                    <wps:wsp>
                      <wps:cNvSpPr/>
                      <wps:spPr>
                        <a:xfrm>
                          <a:off x="0" y="0"/>
                          <a:ext cx="560070" cy="196215"/>
                        </a:xfrm>
                        <a:prstGeom prst="borderCallout2">
                          <a:avLst>
                            <a:gd name="adj1" fmla="val 50229"/>
                            <a:gd name="adj2" fmla="val -416"/>
                            <a:gd name="adj3" fmla="val 75550"/>
                            <a:gd name="adj4" fmla="val -16742"/>
                            <a:gd name="adj5" fmla="val 205927"/>
                            <a:gd name="adj6" fmla="val -106200"/>
                          </a:avLst>
                        </a:prstGeom>
                        <a:solidFill>
                          <a:schemeClr val="bg1"/>
                        </a:solidFill>
                        <a:ln w="6350">
                          <a:solidFill>
                            <a:schemeClr val="tx1"/>
                          </a:solidFill>
                          <a:prstDash val="sysDash"/>
                        </a:ln>
                      </wps:spPr>
                      <wps:style>
                        <a:lnRef idx="1">
                          <a:schemeClr val="accent1"/>
                        </a:lnRef>
                        <a:fillRef idx="3">
                          <a:schemeClr val="accent1"/>
                        </a:fillRef>
                        <a:effectRef idx="2">
                          <a:schemeClr val="accent1"/>
                        </a:effectRef>
                        <a:fontRef idx="minor">
                          <a:schemeClr val="lt1"/>
                        </a:fontRef>
                      </wps:style>
                      <wps:txbx>
                        <w:txbxContent>
                          <w:p w14:paraId="7119D160" w14:textId="77777777" w:rsidR="00122963" w:rsidRPr="00EF7A11" w:rsidRDefault="00122963" w:rsidP="001D685D">
                            <w:pPr>
                              <w:jc w:val="center"/>
                              <w:rPr>
                                <w:b/>
                                <w:bCs/>
                                <w:color w:val="000000" w:themeColor="text1"/>
                                <w:sz w:val="12"/>
                                <w:szCs w:val="12"/>
                              </w:rPr>
                            </w:pPr>
                            <w:r w:rsidRPr="00EF7A11">
                              <w:rPr>
                                <w:b/>
                                <w:bCs/>
                                <w:color w:val="000000" w:themeColor="text1"/>
                                <w:sz w:val="12"/>
                                <w:szCs w:val="12"/>
                              </w:rPr>
                              <w:t>2</w:t>
                            </w:r>
                            <w:r>
                              <w:rPr>
                                <w:b/>
                                <w:bCs/>
                                <w:color w:val="000000" w:themeColor="text1"/>
                                <w:sz w:val="12"/>
                                <w:szCs w:val="12"/>
                              </w:rPr>
                              <w:t>9</w:t>
                            </w:r>
                            <w:r w:rsidRPr="00EF7A11">
                              <w:rPr>
                                <w:b/>
                                <w:bCs/>
                                <w:color w:val="000000" w:themeColor="text1"/>
                                <w:sz w:val="12"/>
                                <w:szCs w:val="12"/>
                              </w:rPr>
                              <w:t>/</w:t>
                            </w:r>
                            <w:r>
                              <w:rPr>
                                <w:b/>
                                <w:bCs/>
                                <w:color w:val="000000" w:themeColor="text1"/>
                                <w:sz w:val="12"/>
                                <w:szCs w:val="12"/>
                              </w:rPr>
                              <w:t>09</w:t>
                            </w:r>
                            <w:r w:rsidRPr="00EF7A11">
                              <w:rPr>
                                <w:b/>
                                <w:bCs/>
                                <w:color w:val="000000" w:themeColor="text1"/>
                                <w:sz w:val="12"/>
                                <w:szCs w:val="12"/>
                              </w:rPr>
                              <w:t>/200</w:t>
                            </w:r>
                            <w:r>
                              <w:rPr>
                                <w:b/>
                                <w:bCs/>
                                <w:color w:val="000000" w:themeColor="text1"/>
                                <w:sz w:val="12"/>
                                <w:szCs w:val="12"/>
                              </w:rPr>
                              <w:t>6</w:t>
                            </w:r>
                          </w:p>
                          <w:p w14:paraId="068255DA" w14:textId="77777777" w:rsidR="00122963" w:rsidRDefault="00122963" w:rsidP="001D685D">
                            <w:pPr>
                              <w:jc w:val="center"/>
                            </w:pPr>
                          </w:p>
                          <w:p w14:paraId="512436FB" w14:textId="77777777" w:rsidR="00122963" w:rsidRDefault="00122963" w:rsidP="001D685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471BDD5" id="Callout: Bent Line 26" o:spid="_x0000_s1027" type="#_x0000_t48" style="position:absolute;left:0;text-align:left;margin-left:104.4pt;margin-top:3.95pt;width:44.1pt;height:15.45pt;z-index:251661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" adj="-22939,44480,-3616,16319,-90,10849" fillcolor="white [3212]" strokecolor="black [3213]" strokeweight=".5pt">
                <v:stroke dashstyle="3 1"/>
                <v:shadow on="t" color="black" opacity="22937f" origin=",.5" offset="0,.63889mm"/>
                <v:textbox>
                  <w:txbxContent>
                    <w:p w14:paraId="7119D160" w14:textId="77777777" w:rsidR="00122963" w:rsidRPr="00EF7A11" w:rsidRDefault="00122963" w:rsidP="001D685D">
                      <w:pPr>
                        <w:jc w:val="center"/>
                        <w:rPr>
                          <w:b/>
                          <w:bCs/>
                          <w:color w:val="000000" w:themeColor="text1"/>
                          <w:sz w:val="12"/>
                          <w:szCs w:val="12"/>
                        </w:rPr>
                      </w:pPr>
                      <w:r w:rsidRPr="00EF7A11">
                        <w:rPr>
                          <w:b/>
                          <w:bCs/>
                          <w:color w:val="000000" w:themeColor="text1"/>
                          <w:sz w:val="12"/>
                          <w:szCs w:val="12"/>
                        </w:rPr>
                        <w:t>2</w:t>
                      </w:r>
                      <w:r>
                        <w:rPr>
                          <w:b/>
                          <w:bCs/>
                          <w:color w:val="000000" w:themeColor="text1"/>
                          <w:sz w:val="12"/>
                          <w:szCs w:val="12"/>
                        </w:rPr>
                        <w:t>9</w:t>
                      </w:r>
                      <w:r w:rsidRPr="00EF7A11">
                        <w:rPr>
                          <w:b/>
                          <w:bCs/>
                          <w:color w:val="000000" w:themeColor="text1"/>
                          <w:sz w:val="12"/>
                          <w:szCs w:val="12"/>
                        </w:rPr>
                        <w:t>/</w:t>
                      </w:r>
                      <w:r>
                        <w:rPr>
                          <w:b/>
                          <w:bCs/>
                          <w:color w:val="000000" w:themeColor="text1"/>
                          <w:sz w:val="12"/>
                          <w:szCs w:val="12"/>
                        </w:rPr>
                        <w:t>09</w:t>
                      </w:r>
                      <w:r w:rsidRPr="00EF7A11">
                        <w:rPr>
                          <w:b/>
                          <w:bCs/>
                          <w:color w:val="000000" w:themeColor="text1"/>
                          <w:sz w:val="12"/>
                          <w:szCs w:val="12"/>
                        </w:rPr>
                        <w:t>/200</w:t>
                      </w:r>
                      <w:r>
                        <w:rPr>
                          <w:b/>
                          <w:bCs/>
                          <w:color w:val="000000" w:themeColor="text1"/>
                          <w:sz w:val="12"/>
                          <w:szCs w:val="12"/>
                        </w:rPr>
                        <w:t>6</w:t>
                      </w:r>
                    </w:p>
                    <w:p w14:paraId="068255DA" w14:textId="77777777" w:rsidR="00122963" w:rsidRDefault="00122963" w:rsidP="001D685D">
                      <w:pPr>
                        <w:jc w:val="center"/>
                      </w:pPr>
                    </w:p>
                    <w:p w14:paraId="512436FB" w14:textId="77777777" w:rsidR="00122963" w:rsidRDefault="00122963" w:rsidP="001D685D">
                      <w:pPr>
                        <w:jc w:val="center"/>
                      </w:pPr>
                    </w:p>
                  </w:txbxContent>
                </v:textbox>
                <o:callout v:ext="edit" minusy="t"/>
              </v:shape>
            </w:pict>
          </mc:Fallback>
        </mc:AlternateContent>
      </w:r>
      <w:r>
        <w:rPr>
          <w:i/>
          <w:noProof/>
        </w:rPr>
        <mc:AlternateContent>
          <mc:Choice Requires="wps">
            <w:drawing>
              <wp:anchor distT="0" distB="0" distL="114300" distR="114300" simplePos="0" relativeHeight="251658752" behindDoc="0" locked="0" layoutInCell="1" allowOverlap="1" wp14:anchorId="3A0848F1" wp14:editId="47365A5F">
                <wp:simplePos x="0" y="0"/>
                <wp:positionH relativeFrom="column">
                  <wp:posOffset>645160</wp:posOffset>
                </wp:positionH>
                <wp:positionV relativeFrom="paragraph">
                  <wp:posOffset>61595</wp:posOffset>
                </wp:positionV>
                <wp:extent cx="556260" cy="202565"/>
                <wp:effectExtent l="152400" t="19050" r="72390" b="292735"/>
                <wp:wrapNone/>
                <wp:docPr id="24" name="Callout: Bent Line 24"/>
                <wp:cNvGraphicFramePr/>
                <a:graphic xmlns:a="http://schemas.openxmlformats.org/drawingml/2006/main">
                  <a:graphicData uri="http://schemas.microsoft.com/office/word/2010/wordprocessingShape">
                    <wps:wsp>
                      <wps:cNvSpPr/>
                      <wps:spPr>
                        <a:xfrm>
                          <a:off x="0" y="0"/>
                          <a:ext cx="556260" cy="202565"/>
                        </a:xfrm>
                        <a:prstGeom prst="borderCallout2">
                          <a:avLst>
                            <a:gd name="adj1" fmla="val 18750"/>
                            <a:gd name="adj2" fmla="val -8333"/>
                            <a:gd name="adj3" fmla="val 18750"/>
                            <a:gd name="adj4" fmla="val -16667"/>
                            <a:gd name="adj5" fmla="val 195978"/>
                            <a:gd name="adj6" fmla="val -18859"/>
                          </a:avLst>
                        </a:prstGeom>
                        <a:solidFill>
                          <a:schemeClr val="bg1"/>
                        </a:solidFill>
                        <a:ln w="6350">
                          <a:solidFill>
                            <a:schemeClr val="tx1"/>
                          </a:solidFill>
                          <a:prstDash val="sysDash"/>
                        </a:ln>
                      </wps:spPr>
                      <wps:style>
                        <a:lnRef idx="1">
                          <a:schemeClr val="accent1"/>
                        </a:lnRef>
                        <a:fillRef idx="3">
                          <a:schemeClr val="accent1"/>
                        </a:fillRef>
                        <a:effectRef idx="2">
                          <a:schemeClr val="accent1"/>
                        </a:effectRef>
                        <a:fontRef idx="minor">
                          <a:schemeClr val="lt1"/>
                        </a:fontRef>
                      </wps:style>
                      <wps:txbx>
                        <w:txbxContent>
                          <w:p w14:paraId="192756B8" w14:textId="77777777" w:rsidR="00122963" w:rsidRPr="00EF7A11" w:rsidRDefault="00122963" w:rsidP="001D685D">
                            <w:pPr>
                              <w:jc w:val="center"/>
                              <w:rPr>
                                <w:b/>
                                <w:bCs/>
                                <w:color w:val="000000" w:themeColor="text1"/>
                                <w:sz w:val="12"/>
                                <w:szCs w:val="12"/>
                              </w:rPr>
                            </w:pPr>
                            <w:r>
                              <w:rPr>
                                <w:b/>
                                <w:bCs/>
                                <w:color w:val="000000" w:themeColor="text1"/>
                                <w:sz w:val="12"/>
                                <w:szCs w:val="12"/>
                              </w:rPr>
                              <w:t>18</w:t>
                            </w:r>
                            <w:r w:rsidRPr="00EF7A11">
                              <w:rPr>
                                <w:b/>
                                <w:bCs/>
                                <w:color w:val="000000" w:themeColor="text1"/>
                                <w:sz w:val="12"/>
                                <w:szCs w:val="12"/>
                              </w:rPr>
                              <w:t>/1</w:t>
                            </w:r>
                            <w:r>
                              <w:rPr>
                                <w:b/>
                                <w:bCs/>
                                <w:color w:val="000000" w:themeColor="text1"/>
                                <w:sz w:val="12"/>
                                <w:szCs w:val="12"/>
                              </w:rPr>
                              <w:t>1</w:t>
                            </w:r>
                            <w:r w:rsidRPr="00EF7A11">
                              <w:rPr>
                                <w:b/>
                                <w:bCs/>
                                <w:color w:val="000000" w:themeColor="text1"/>
                                <w:sz w:val="12"/>
                                <w:szCs w:val="12"/>
                              </w:rPr>
                              <w:t>/2005</w:t>
                            </w:r>
                          </w:p>
                          <w:p w14:paraId="15368020" w14:textId="77777777" w:rsidR="00122963" w:rsidRDefault="00122963" w:rsidP="001D685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A0848F1" id="Callout: Bent Line 24" o:spid="_x0000_s1028" type="#_x0000_t48" style="position:absolute;left:0;text-align:left;margin-left:50.8pt;margin-top:4.85pt;width:43.8pt;height:15.95pt;z-index:251658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" adj="-4074,42331" fillcolor="white [3212]" strokecolor="black [3213]" strokeweight=".5pt">
                <v:stroke dashstyle="3 1"/>
                <v:shadow on="t" color="black" opacity="22937f" origin=",.5" offset="0,.63889mm"/>
                <v:textbox>
                  <w:txbxContent>
                    <w:p w14:paraId="192756B8" w14:textId="77777777" w:rsidR="00122963" w:rsidRPr="00EF7A11" w:rsidRDefault="00122963" w:rsidP="001D685D">
                      <w:pPr>
                        <w:jc w:val="center"/>
                        <w:rPr>
                          <w:b/>
                          <w:bCs/>
                          <w:color w:val="000000" w:themeColor="text1"/>
                          <w:sz w:val="12"/>
                          <w:szCs w:val="12"/>
                        </w:rPr>
                      </w:pPr>
                      <w:r>
                        <w:rPr>
                          <w:b/>
                          <w:bCs/>
                          <w:color w:val="000000" w:themeColor="text1"/>
                          <w:sz w:val="12"/>
                          <w:szCs w:val="12"/>
                        </w:rPr>
                        <w:t>18</w:t>
                      </w:r>
                      <w:r w:rsidRPr="00EF7A11">
                        <w:rPr>
                          <w:b/>
                          <w:bCs/>
                          <w:color w:val="000000" w:themeColor="text1"/>
                          <w:sz w:val="12"/>
                          <w:szCs w:val="12"/>
                        </w:rPr>
                        <w:t>/1</w:t>
                      </w:r>
                      <w:r>
                        <w:rPr>
                          <w:b/>
                          <w:bCs/>
                          <w:color w:val="000000" w:themeColor="text1"/>
                          <w:sz w:val="12"/>
                          <w:szCs w:val="12"/>
                        </w:rPr>
                        <w:t>1</w:t>
                      </w:r>
                      <w:r w:rsidRPr="00EF7A11">
                        <w:rPr>
                          <w:b/>
                          <w:bCs/>
                          <w:color w:val="000000" w:themeColor="text1"/>
                          <w:sz w:val="12"/>
                          <w:szCs w:val="12"/>
                        </w:rPr>
                        <w:t>/2005</w:t>
                      </w:r>
                    </w:p>
                    <w:p w14:paraId="15368020" w14:textId="77777777" w:rsidR="00122963" w:rsidRDefault="00122963" w:rsidP="001D685D">
                      <w:pPr>
                        <w:jc w:val="center"/>
                      </w:pPr>
                    </w:p>
                  </w:txbxContent>
                </v:textbox>
                <o:callout v:ext="edit" minusy="t"/>
              </v:shape>
            </w:pict>
          </mc:Fallback>
        </mc:AlternateContent>
      </w:r>
      <w:r>
        <w:rPr>
          <w:noProof/>
        </w:rPr>
        <mc:AlternateContent>
          <mc:Choice Requires="wps">
            <w:drawing>
              <wp:anchor distT="0" distB="0" distL="114300" distR="114300" simplePos="0" relativeHeight="251659776" behindDoc="0" locked="0" layoutInCell="1" allowOverlap="1" wp14:anchorId="22956440" wp14:editId="0B35C788">
                <wp:simplePos x="0" y="0"/>
                <wp:positionH relativeFrom="column">
                  <wp:posOffset>-152400</wp:posOffset>
                </wp:positionH>
                <wp:positionV relativeFrom="paragraph">
                  <wp:posOffset>57785</wp:posOffset>
                </wp:positionV>
                <wp:extent cx="549910" cy="191770"/>
                <wp:effectExtent l="57150" t="19050" r="173990" b="246380"/>
                <wp:wrapNone/>
                <wp:docPr id="22" name="Callout: Bent Line 22"/>
                <wp:cNvGraphicFramePr/>
                <a:graphic xmlns:a="http://schemas.openxmlformats.org/drawingml/2006/main">
                  <a:graphicData uri="http://schemas.microsoft.com/office/word/2010/wordprocessingShape">
                    <wps:wsp>
                      <wps:cNvSpPr/>
                      <wps:spPr>
                        <a:xfrm flipH="1">
                          <a:off x="0" y="0"/>
                          <a:ext cx="549910" cy="191770"/>
                        </a:xfrm>
                        <a:prstGeom prst="borderCallout2">
                          <a:avLst>
                            <a:gd name="adj1" fmla="val 18750"/>
                            <a:gd name="adj2" fmla="val -8333"/>
                            <a:gd name="adj3" fmla="val 18750"/>
                            <a:gd name="adj4" fmla="val -16667"/>
                            <a:gd name="adj5" fmla="val 181911"/>
                            <a:gd name="adj6" fmla="val -20182"/>
                          </a:avLst>
                        </a:prstGeom>
                        <a:solidFill>
                          <a:schemeClr val="bg1"/>
                        </a:solidFill>
                        <a:ln w="6350">
                          <a:solidFill>
                            <a:schemeClr val="tx1"/>
                          </a:solidFill>
                          <a:prstDash val="sysDash"/>
                        </a:ln>
                      </wps:spPr>
                      <wps:style>
                        <a:lnRef idx="1">
                          <a:schemeClr val="accent1"/>
                        </a:lnRef>
                        <a:fillRef idx="3">
                          <a:schemeClr val="accent1"/>
                        </a:fillRef>
                        <a:effectRef idx="2">
                          <a:schemeClr val="accent1"/>
                        </a:effectRef>
                        <a:fontRef idx="minor">
                          <a:schemeClr val="lt1"/>
                        </a:fontRef>
                      </wps:style>
                      <wps:txbx>
                        <w:txbxContent>
                          <w:p w14:paraId="35B5C3DA" w14:textId="77777777" w:rsidR="00122963" w:rsidRPr="00EF7A11" w:rsidRDefault="00122963" w:rsidP="001D685D">
                            <w:pPr>
                              <w:jc w:val="center"/>
                              <w:rPr>
                                <w:b/>
                                <w:bCs/>
                                <w:color w:val="000000" w:themeColor="text1"/>
                                <w:sz w:val="12"/>
                                <w:szCs w:val="12"/>
                              </w:rPr>
                            </w:pPr>
                            <w:r w:rsidRPr="00EF7A11">
                              <w:rPr>
                                <w:b/>
                                <w:bCs/>
                                <w:color w:val="000000" w:themeColor="text1"/>
                                <w:sz w:val="12"/>
                                <w:szCs w:val="12"/>
                              </w:rPr>
                              <w:t>22/10/200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2956440" id="Callout: Bent Line 22" o:spid="_x0000_s1029" type="#_x0000_t48" style="position:absolute;left:0;text-align:left;margin-left:-12pt;margin-top:4.55pt;width:43.3pt;height:15.1pt;flip:x;z-index:251659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" adj="-4359,39293" fillcolor="white [3212]" strokecolor="black [3213]" strokeweight=".5pt">
                <v:stroke dashstyle="3 1"/>
                <v:shadow on="t" color="black" opacity="22937f" origin=",.5" offset="0,.63889mm"/>
                <v:textbox>
                  <w:txbxContent>
                    <w:p w14:paraId="35B5C3DA" w14:textId="77777777" w:rsidR="00122963" w:rsidRPr="00EF7A11" w:rsidRDefault="00122963" w:rsidP="001D685D">
                      <w:pPr>
                        <w:jc w:val="center"/>
                        <w:rPr>
                          <w:b/>
                          <w:bCs/>
                          <w:color w:val="000000" w:themeColor="text1"/>
                          <w:sz w:val="12"/>
                          <w:szCs w:val="12"/>
                        </w:rPr>
                      </w:pPr>
                      <w:r w:rsidRPr="00EF7A11">
                        <w:rPr>
                          <w:b/>
                          <w:bCs/>
                          <w:color w:val="000000" w:themeColor="text1"/>
                          <w:sz w:val="12"/>
                          <w:szCs w:val="12"/>
                        </w:rPr>
                        <w:t>22/10/2005</w:t>
                      </w:r>
                    </w:p>
                  </w:txbxContent>
                </v:textbox>
                <o:callout v:ext="edit" minusy="t"/>
              </v:shape>
            </w:pict>
          </mc:Fallback>
        </mc:AlternateContent>
      </w:r>
    </w:p>
    <w:p w14:paraId="17D7FDF1" w14:textId="2702B020" w:rsidR="001C2130" w:rsidRDefault="009E7B0F" w:rsidP="00EF7A11">
      <w:pPr>
        <w:pStyle w:val="Body"/>
      </w:pPr>
      <w:r>
        <w:rPr>
          <w:noProof/>
        </w:rPr>
        <mc:AlternateContent>
          <mc:Choice Requires="wps">
            <w:drawing>
              <wp:anchor distT="0" distB="0" distL="114300" distR="114300" simplePos="0" relativeHeight="251663872" behindDoc="0" locked="0" layoutInCell="1" allowOverlap="1" wp14:anchorId="55D0FC83" wp14:editId="460E479A">
                <wp:simplePos x="0" y="0"/>
                <wp:positionH relativeFrom="column">
                  <wp:posOffset>1222282</wp:posOffset>
                </wp:positionH>
                <wp:positionV relativeFrom="paragraph">
                  <wp:posOffset>25723</wp:posOffset>
                </wp:positionV>
                <wp:extent cx="951285" cy="1010920"/>
                <wp:effectExtent l="57150" t="19050" r="58420" b="93980"/>
                <wp:wrapNone/>
                <wp:docPr id="30" name="Straight Connector 30"/>
                <wp:cNvGraphicFramePr/>
                <a:graphic xmlns:a="http://schemas.openxmlformats.org/drawingml/2006/main">
                  <a:graphicData uri="http://schemas.microsoft.com/office/word/2010/wordprocessingShape">
                    <wps:wsp>
                      <wps:cNvCnPr/>
                      <wps:spPr>
                        <a:xfrm flipH="1">
                          <a:off x="0" y="0"/>
                          <a:ext cx="951285" cy="1010920"/>
                        </a:xfrm>
                        <a:prstGeom prst="line">
                          <a:avLst/>
                        </a:prstGeom>
                        <a:ln w="6350">
                          <a:solidFill>
                            <a:schemeClr val="tx1"/>
                          </a:solidFill>
                          <a:prstDash val="sysDash"/>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E6F7DC" id="Straight Connector 30" o:spid="_x0000_s1026" style="position:absolute;flip:x;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6.25pt,2.05pt" to="171.15pt,8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" strokecolor="black [3213]" strokeweight=".5pt">
                <v:stroke dashstyle="3 1"/>
                <v:shadow on="t" color="black" opacity="24903f" origin=",.5" offset="0,.55556mm"/>
              </v:line>
            </w:pict>
          </mc:Fallback>
        </mc:AlternateContent>
      </w:r>
      <w:r>
        <w:rPr>
          <w:noProof/>
        </w:rPr>
        <mc:AlternateContent>
          <mc:Choice Requires="wps">
            <w:drawing>
              <wp:anchor distT="0" distB="0" distL="114300" distR="114300" simplePos="0" relativeHeight="251662848" behindDoc="0" locked="0" layoutInCell="1" allowOverlap="1" wp14:anchorId="4015CFE5" wp14:editId="254969AE">
                <wp:simplePos x="0" y="0"/>
                <wp:positionH relativeFrom="column">
                  <wp:posOffset>1017247</wp:posOffset>
                </wp:positionH>
                <wp:positionV relativeFrom="paragraph">
                  <wp:posOffset>25723</wp:posOffset>
                </wp:positionV>
                <wp:extent cx="1145863" cy="990042"/>
                <wp:effectExtent l="57150" t="19050" r="73660" b="95885"/>
                <wp:wrapNone/>
                <wp:docPr id="28" name="Straight Connector 28"/>
                <wp:cNvGraphicFramePr/>
                <a:graphic xmlns:a="http://schemas.openxmlformats.org/drawingml/2006/main">
                  <a:graphicData uri="http://schemas.microsoft.com/office/word/2010/wordprocessingShape">
                    <wps:wsp>
                      <wps:cNvCnPr/>
                      <wps:spPr>
                        <a:xfrm flipH="1">
                          <a:off x="0" y="0"/>
                          <a:ext cx="1145863" cy="990042"/>
                        </a:xfrm>
                        <a:prstGeom prst="line">
                          <a:avLst/>
                        </a:prstGeom>
                        <a:ln w="6350">
                          <a:solidFill>
                            <a:schemeClr val="tx1"/>
                          </a:solidFill>
                          <a:prstDash val="sysDash"/>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E192033" id="Straight Connector 28" o:spid="_x0000_s1026" style="position:absolute;flip:x;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0.1pt,2.05pt" to="170.35pt,8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" strokecolor="black [3213]" strokeweight=".5pt">
                <v:stroke dashstyle="3 1"/>
                <v:shadow on="t" color="black" opacity="24903f" origin=",.5" offset="0,.55556mm"/>
              </v:line>
            </w:pict>
          </mc:Fallback>
        </mc:AlternateContent>
      </w:r>
      <w:r>
        <w:rPr>
          <w:noProof/>
        </w:rPr>
        <mc:AlternateContent>
          <mc:Choice Requires="wps">
            <w:drawing>
              <wp:anchor distT="0" distB="0" distL="114300" distR="114300" simplePos="0" relativeHeight="251664896" behindDoc="0" locked="0" layoutInCell="1" allowOverlap="1" wp14:anchorId="7FCA555F" wp14:editId="5A953099">
                <wp:simplePos x="0" y="0"/>
                <wp:positionH relativeFrom="column">
                  <wp:posOffset>793162</wp:posOffset>
                </wp:positionH>
                <wp:positionV relativeFrom="paragraph">
                  <wp:posOffset>27815</wp:posOffset>
                </wp:positionV>
                <wp:extent cx="1381040" cy="966995"/>
                <wp:effectExtent l="57150" t="19050" r="67310" b="81280"/>
                <wp:wrapNone/>
                <wp:docPr id="29" name="Straight Connector 29"/>
                <wp:cNvGraphicFramePr/>
                <a:graphic xmlns:a="http://schemas.openxmlformats.org/drawingml/2006/main">
                  <a:graphicData uri="http://schemas.microsoft.com/office/word/2010/wordprocessingShape">
                    <wps:wsp>
                      <wps:cNvCnPr/>
                      <wps:spPr>
                        <a:xfrm flipH="1">
                          <a:off x="0" y="0"/>
                          <a:ext cx="1381040" cy="966995"/>
                        </a:xfrm>
                        <a:prstGeom prst="line">
                          <a:avLst/>
                        </a:prstGeom>
                        <a:ln w="6350">
                          <a:solidFill>
                            <a:schemeClr val="tx1"/>
                          </a:solidFill>
                          <a:prstDash val="sysDash"/>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F61656" id="Straight Connector 29" o:spid="_x0000_s1026" style="position:absolute;flip:x;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2.45pt,2.2pt" to="171.2pt,7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" strokecolor="black [3213]" strokeweight=".5pt">
                <v:stroke dashstyle="3 1"/>
                <v:shadow on="t" color="black" opacity="24903f" origin=",.5" offset="0,.55556mm"/>
              </v:line>
            </w:pict>
          </mc:Fallback>
        </mc:AlternateContent>
      </w:r>
    </w:p>
    <w:p w14:paraId="5EA40F84" w14:textId="5CBE650F" w:rsidR="00FD080E" w:rsidRDefault="00FD080E" w:rsidP="00EF7A11">
      <w:pPr>
        <w:pStyle w:val="Body"/>
      </w:pPr>
      <w:r>
        <w:rPr>
          <w:noProof/>
        </w:rPr>
        <w:drawing>
          <wp:inline distT="0" distB="0" distL="0" distR="0" wp14:anchorId="622C829A" wp14:editId="56051E7F">
            <wp:extent cx="2978513" cy="2401144"/>
            <wp:effectExtent l="19050" t="19050" r="12700" b="18415"/>
            <wp:docPr id="12" name="Picture 1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imeline_accidents2.png"/>
                    <pic:cNvPicPr/>
                  </pic:nvPicPr>
                  <pic:blipFill>
                    <a:blip r:embed="rId10"/>
                    <a:stretch>
                      <a:fillRect/>
                    </a:stretch>
                  </pic:blipFill>
                  <pic:spPr>
                    <a:xfrm>
                      <a:off x="0" y="0"/>
                      <a:ext cx="2986861" cy="2407874"/>
                    </a:xfrm>
                    <a:prstGeom prst="rect">
                      <a:avLst/>
                    </a:prstGeom>
                    <a:noFill/>
                    <a:ln>
                      <a:solidFill>
                        <a:schemeClr val="tx1"/>
                      </a:solidFill>
                    </a:ln>
                  </pic:spPr>
                </pic:pic>
              </a:graphicData>
            </a:graphic>
          </wp:inline>
        </w:drawing>
      </w:r>
    </w:p>
    <w:p w14:paraId="24EBD825" w14:textId="3DA42ECC" w:rsidR="000F28CB" w:rsidRPr="00D969CD" w:rsidRDefault="000F28CB" w:rsidP="00EF7A11">
      <w:pPr>
        <w:pStyle w:val="Body"/>
      </w:pPr>
      <w:r w:rsidRPr="00D969CD">
        <w:t xml:space="preserve">Fig.2. Analysis </w:t>
      </w:r>
      <w:r w:rsidR="004F4A99">
        <w:t xml:space="preserve">of </w:t>
      </w:r>
      <w:r w:rsidR="00342A05">
        <w:t xml:space="preserve">accidents </w:t>
      </w:r>
      <w:r w:rsidR="00F201FE">
        <w:t xml:space="preserve">distribution </w:t>
      </w:r>
      <w:r w:rsidR="00342A05">
        <w:t xml:space="preserve">and outliers </w:t>
      </w:r>
      <w:r w:rsidRPr="00D969CD">
        <w:t xml:space="preserve">split by severity </w:t>
      </w:r>
      <w:r w:rsidR="002B5A08">
        <w:t xml:space="preserve">type </w:t>
      </w:r>
      <w:r w:rsidRPr="00D969CD">
        <w:t>using temporal variation.</w:t>
      </w:r>
    </w:p>
    <w:p w14:paraId="2AA140BD" w14:textId="4E0849DF" w:rsidR="00C46B6F" w:rsidRPr="000D72ED" w:rsidRDefault="00101756" w:rsidP="0023500F">
      <w:pPr>
        <w:pStyle w:val="Heading1"/>
        <w:rPr>
          <w:lang w:val="en-GB"/>
        </w:rPr>
      </w:pPr>
      <w:r w:rsidRPr="000D72ED">
        <w:rPr>
          <w:lang w:val="en-GB"/>
        </w:rPr>
        <w:t>Analysis</w:t>
      </w:r>
    </w:p>
    <w:p w14:paraId="09A1E944" w14:textId="5E123CEE" w:rsidR="00BF4F16" w:rsidRPr="000D72ED" w:rsidRDefault="00101756" w:rsidP="0023500F">
      <w:pPr>
        <w:pStyle w:val="Heading2"/>
        <w:rPr>
          <w:lang w:val="en-GB"/>
        </w:rPr>
      </w:pPr>
      <w:r w:rsidRPr="000D72ED">
        <w:rPr>
          <w:lang w:val="en-GB"/>
        </w:rPr>
        <w:t>Approach</w:t>
      </w:r>
    </w:p>
    <w:p w14:paraId="1EAA1F16" w14:textId="77777777" w:rsidR="007B7561" w:rsidRDefault="007B7561" w:rsidP="000C2629">
      <w:pPr>
        <w:pStyle w:val="Body"/>
      </w:pPr>
    </w:p>
    <w:p w14:paraId="1042FFC4" w14:textId="0E220520" w:rsidR="000C2629" w:rsidRDefault="000C2629" w:rsidP="000C2629">
      <w:pPr>
        <w:pStyle w:val="Body"/>
      </w:pPr>
      <w:r>
        <w:t xml:space="preserve">In this </w:t>
      </w:r>
      <w:r w:rsidR="002543BA">
        <w:t>work</w:t>
      </w:r>
      <w:r>
        <w:t xml:space="preserve"> we will </w:t>
      </w:r>
      <w:r w:rsidR="00F31681">
        <w:t xml:space="preserve">develop </w:t>
      </w:r>
      <w:r w:rsidR="00533F5F">
        <w:t xml:space="preserve">an </w:t>
      </w:r>
      <w:r>
        <w:t xml:space="preserve">exploratory analysis using Python and auxiliary libraries to create graphs and </w:t>
      </w:r>
      <w:r w:rsidR="00EE4736">
        <w:t xml:space="preserve">use </w:t>
      </w:r>
      <w:r>
        <w:t xml:space="preserve">human reasoning to support the </w:t>
      </w:r>
      <w:r w:rsidR="00486989">
        <w:t xml:space="preserve">analysis, </w:t>
      </w:r>
      <w:r>
        <w:t>visualisation and understanding</w:t>
      </w:r>
      <w:r w:rsidR="007B7561">
        <w:t xml:space="preserve"> of patterns</w:t>
      </w:r>
      <w:r>
        <w:t xml:space="preserve">. The analysis process will </w:t>
      </w:r>
      <w:r w:rsidR="00E10865">
        <w:t xml:space="preserve">be </w:t>
      </w:r>
      <w:r w:rsidR="00CD50CF">
        <w:t>separated</w:t>
      </w:r>
      <w:r w:rsidR="00E10865">
        <w:t xml:space="preserve"> into</w:t>
      </w:r>
      <w:r w:rsidR="00E10865" w:rsidRPr="00E10865">
        <w:t xml:space="preserve"> </w:t>
      </w:r>
      <w:r w:rsidR="00E10865">
        <w:t xml:space="preserve">temporal and spatial </w:t>
      </w:r>
      <w:r w:rsidR="00486989">
        <w:t xml:space="preserve">components </w:t>
      </w:r>
      <w:r w:rsidR="00E10865">
        <w:t xml:space="preserve">and </w:t>
      </w:r>
      <w:r w:rsidR="008C5156">
        <w:t>continue</w:t>
      </w:r>
      <w:r w:rsidR="00E10865">
        <w:t>d</w:t>
      </w:r>
      <w:r w:rsidR="008C5156">
        <w:t xml:space="preserve"> </w:t>
      </w:r>
      <w:r>
        <w:t xml:space="preserve">via adequate </w:t>
      </w:r>
      <w:r w:rsidR="007B7561">
        <w:t xml:space="preserve">computational methods </w:t>
      </w:r>
      <w:r w:rsidR="00495DB2">
        <w:t xml:space="preserve">through </w:t>
      </w:r>
      <w:r w:rsidR="002F2184">
        <w:t>several</w:t>
      </w:r>
      <w:r w:rsidR="00CF7C3C">
        <w:t xml:space="preserve"> iterations</w:t>
      </w:r>
      <w:r w:rsidR="00E26C0F">
        <w:t xml:space="preserve"> </w:t>
      </w:r>
      <w:r w:rsidR="007B7561">
        <w:t xml:space="preserve">using </w:t>
      </w:r>
      <w:r w:rsidR="00E26C0F">
        <w:t xml:space="preserve">filters and aggregation according to </w:t>
      </w:r>
      <w:r w:rsidR="00776519">
        <w:t>tasks</w:t>
      </w:r>
      <w:r>
        <w:t>.</w:t>
      </w:r>
      <w:r w:rsidR="00EE4736">
        <w:t xml:space="preserve"> </w:t>
      </w:r>
      <w:r w:rsidR="00130198">
        <w:t>With c</w:t>
      </w:r>
      <w:r w:rsidR="008C5156">
        <w:t>omputational aid</w:t>
      </w:r>
      <w:r w:rsidR="00EE4736">
        <w:t xml:space="preserve"> we will </w:t>
      </w:r>
      <w:r w:rsidR="00FE4235">
        <w:t>apply</w:t>
      </w:r>
      <w:r w:rsidR="00EE4736">
        <w:t xml:space="preserve"> data-mining </w:t>
      </w:r>
      <w:r w:rsidR="008C5156">
        <w:t xml:space="preserve">algorithms, </w:t>
      </w:r>
      <w:r w:rsidR="00EE4736">
        <w:t xml:space="preserve">specifically DBSCAN </w:t>
      </w:r>
      <w:r w:rsidR="008C5156">
        <w:t>and variations</w:t>
      </w:r>
      <w:r w:rsidR="00EE4736">
        <w:t xml:space="preserve"> to </w:t>
      </w:r>
      <w:r w:rsidR="00495DB2">
        <w:t>investigate</w:t>
      </w:r>
      <w:r w:rsidR="00EE4736">
        <w:t xml:space="preserve"> </w:t>
      </w:r>
      <w:r w:rsidR="00C81EF2">
        <w:t xml:space="preserve">and visualise </w:t>
      </w:r>
      <w:r w:rsidR="00EE4736">
        <w:t xml:space="preserve">regions of interest </w:t>
      </w:r>
      <w:r w:rsidR="008C5156">
        <w:t xml:space="preserve">and divide data into groups with similarities. Those regions will </w:t>
      </w:r>
      <w:r w:rsidR="00C357EA">
        <w:t>use</w:t>
      </w:r>
      <w:r w:rsidR="008C5156">
        <w:t xml:space="preserve"> </w:t>
      </w:r>
      <w:r w:rsidR="00EE4736">
        <w:t xml:space="preserve">high severity accidents </w:t>
      </w:r>
      <w:r w:rsidR="008C5156">
        <w:t xml:space="preserve">within the UK and </w:t>
      </w:r>
      <w:r w:rsidR="007327D1">
        <w:t>significant</w:t>
      </w:r>
      <w:r w:rsidR="008C5156">
        <w:t xml:space="preserve"> locations derived from algorithm results. For spatial analysis we shall consider data from </w:t>
      </w:r>
      <w:r w:rsidR="00AC3851">
        <w:t>shorter period</w:t>
      </w:r>
      <w:r w:rsidR="00495DB2">
        <w:t>s</w:t>
      </w:r>
      <w:r w:rsidR="008C5156">
        <w:t xml:space="preserve"> due to </w:t>
      </w:r>
      <w:r w:rsidR="00E475B2">
        <w:t xml:space="preserve">performance reasons and </w:t>
      </w:r>
      <w:r w:rsidR="001174B4">
        <w:t xml:space="preserve">proximity </w:t>
      </w:r>
      <w:r w:rsidR="00C86FB2">
        <w:t xml:space="preserve">between </w:t>
      </w:r>
      <w:r w:rsidR="008C5156">
        <w:t>large quantity of points</w:t>
      </w:r>
      <w:r w:rsidR="00E475B2">
        <w:t>,</w:t>
      </w:r>
      <w:r w:rsidR="008C5156">
        <w:t xml:space="preserve"> </w:t>
      </w:r>
      <w:r w:rsidR="00E475B2">
        <w:t>which would hinder interpretation of maps and clusters</w:t>
      </w:r>
      <w:r w:rsidR="003817A6">
        <w:t>,</w:t>
      </w:r>
      <w:r w:rsidR="00196B5C">
        <w:t xml:space="preserve"> </w:t>
      </w:r>
      <w:r w:rsidR="003817A6">
        <w:t>a</w:t>
      </w:r>
      <w:r w:rsidR="00196B5C">
        <w:t xml:space="preserve">s we know </w:t>
      </w:r>
      <w:r w:rsidR="00196B5C">
        <w:rPr>
          <w:color w:val="000000"/>
          <w:shd w:val="clear" w:color="auto" w:fill="FFFFFF"/>
        </w:rPr>
        <w:t xml:space="preserve">the </w:t>
      </w:r>
      <w:r w:rsidR="00F31341">
        <w:rPr>
          <w:color w:val="000000"/>
          <w:shd w:val="clear" w:color="auto" w:fill="FFFFFF"/>
        </w:rPr>
        <w:t>success</w:t>
      </w:r>
      <w:r w:rsidR="00196B5C">
        <w:rPr>
          <w:color w:val="000000"/>
          <w:shd w:val="clear" w:color="auto" w:fill="FFFFFF"/>
        </w:rPr>
        <w:t xml:space="preserve"> of clustering methods is </w:t>
      </w:r>
      <w:r w:rsidR="00F31341">
        <w:rPr>
          <w:color w:val="000000"/>
          <w:shd w:val="clear" w:color="auto" w:fill="FFFFFF"/>
        </w:rPr>
        <w:t xml:space="preserve">related to </w:t>
      </w:r>
      <w:r w:rsidR="00196B5C">
        <w:rPr>
          <w:color w:val="000000"/>
          <w:shd w:val="clear" w:color="auto" w:fill="FFFFFF"/>
        </w:rPr>
        <w:t xml:space="preserve">the </w:t>
      </w:r>
      <w:r w:rsidR="001263B3">
        <w:rPr>
          <w:color w:val="000000"/>
          <w:shd w:val="clear" w:color="auto" w:fill="FFFFFF"/>
        </w:rPr>
        <w:t>similarity</w:t>
      </w:r>
      <w:r w:rsidR="00F31341">
        <w:rPr>
          <w:color w:val="000000"/>
          <w:shd w:val="clear" w:color="auto" w:fill="FFFFFF"/>
        </w:rPr>
        <w:t xml:space="preserve"> measure </w:t>
      </w:r>
      <w:r w:rsidR="00196B5C">
        <w:rPr>
          <w:color w:val="000000"/>
          <w:shd w:val="clear" w:color="auto" w:fill="FFFFFF"/>
        </w:rPr>
        <w:t>between data points</w:t>
      </w:r>
      <w:r w:rsidR="002448AA">
        <w:rPr>
          <w:color w:val="000000"/>
          <w:shd w:val="clear" w:color="auto" w:fill="FFFFFF"/>
        </w:rPr>
        <w:fldChar w:fldCharType="begin"/>
      </w:r>
      <w:r w:rsidR="008453E9">
        <w:rPr>
          <w:color w:val="000000"/>
          <w:shd w:val="clear" w:color="auto" w:fill="FFFFFF"/>
        </w:rPr>
        <w:instrText xml:space="preserve"> ADDIN ZOTERO_ITEM CSL_CITATION {"citationID":"BUpaDwwf","properties":{"formattedCitation":"[9]","plainCitation":"[9]","noteIndex":0},"citationItems":[{"id":54,"uris":["http://zotero.org/users/local/7ZxxZ3ML/items/8DUCJQJA"],"uri":["http://zotero.org/users/local/7ZxxZ3ML/items/8DUCJQJA"],"itemData":{"id":54,"type":"article-journal","abstract":"Clustering is an unsupervised learning technique which aims at grouping a set of objects into clusters so that objects in the same clusters should be similar as possible, whereas objects in one cluster should be as dissimilar as possible from objects in other clusters. Cluster analysis aims to group a collection of patterns into clusters based on similarity. A typical clustering technique uses a similarity function for comparing various data items. This paper covers the survey of various clustering techniques, the current similarity measures based on distance based clustering, explains the limitations associated with the existing clustering techniques and propose that the combination of the advantages of the existing systems can help overcome the limitations of the existing systems.","container-title":"International Journal of Computer Applications","DOI":"10.5120/ijca2016907841","ISSN":"09758887","issue":"7","journalAbbreviation":"IJCA","language":"en","page":"9-14","source":"DOI.org (Crossref)","title":"Clustering Techniques and the Similarity Measures used in Clustering: A Survey","title-short":"Clustering Techniques and the Similarity Measures used in Clustering","volume":"134","author":[{"family":"Irani","given":"Jasmine"},{"family":"Pise","given":"Nitin"},{"family":"Phatak","given":"Madhura"}],"issued":{"date-parts":[["2016",1,15]]}}}],"schema":"https://github.com/citation-style-language/schema/raw/master/csl-citation.json"} </w:instrText>
      </w:r>
      <w:r w:rsidR="002448AA">
        <w:rPr>
          <w:color w:val="000000"/>
          <w:shd w:val="clear" w:color="auto" w:fill="FFFFFF"/>
        </w:rPr>
        <w:fldChar w:fldCharType="separate"/>
      </w:r>
      <w:r w:rsidR="008453E9" w:rsidRPr="008453E9">
        <w:rPr>
          <w:rFonts w:cs="Times"/>
        </w:rPr>
        <w:t>[9]</w:t>
      </w:r>
      <w:r w:rsidR="002448AA">
        <w:rPr>
          <w:color w:val="000000"/>
          <w:shd w:val="clear" w:color="auto" w:fill="FFFFFF"/>
        </w:rPr>
        <w:fldChar w:fldCharType="end"/>
      </w:r>
      <w:r w:rsidR="00F31341">
        <w:rPr>
          <w:color w:val="000000"/>
          <w:shd w:val="clear" w:color="auto" w:fill="FFFFFF"/>
        </w:rPr>
        <w:t>.</w:t>
      </w:r>
    </w:p>
    <w:p w14:paraId="4F502C26" w14:textId="77777777" w:rsidR="00283D4C" w:rsidRDefault="00283D4C" w:rsidP="000C2629">
      <w:pPr>
        <w:pStyle w:val="Body"/>
      </w:pPr>
    </w:p>
    <w:p w14:paraId="11741086" w14:textId="03C7D9E6" w:rsidR="00E55A9D" w:rsidRDefault="00E55A9D" w:rsidP="007B07A4">
      <w:pPr>
        <w:pStyle w:val="Body"/>
        <w:numPr>
          <w:ilvl w:val="0"/>
          <w:numId w:val="14"/>
        </w:numPr>
        <w:rPr>
          <w:b/>
          <w:bCs/>
        </w:rPr>
      </w:pPr>
      <w:r w:rsidRPr="00283D4C">
        <w:rPr>
          <w:b/>
          <w:bCs/>
        </w:rPr>
        <w:t>Temporal</w:t>
      </w:r>
    </w:p>
    <w:p w14:paraId="734B8951" w14:textId="77777777" w:rsidR="00347086" w:rsidRPr="00283D4C" w:rsidRDefault="00347086" w:rsidP="000C2629">
      <w:pPr>
        <w:pStyle w:val="Body"/>
        <w:rPr>
          <w:b/>
          <w:bCs/>
        </w:rPr>
      </w:pPr>
    </w:p>
    <w:p w14:paraId="7D098350" w14:textId="7C78A192" w:rsidR="00E55A9D" w:rsidRDefault="00F3682C" w:rsidP="000C2629">
      <w:pPr>
        <w:pStyle w:val="Body"/>
      </w:pPr>
      <w:r>
        <w:t>From</w:t>
      </w:r>
      <w:r w:rsidR="00F91D00">
        <w:t xml:space="preserve"> </w:t>
      </w:r>
      <w:r w:rsidR="00393A10">
        <w:t xml:space="preserve">sequences of </w:t>
      </w:r>
      <w:r w:rsidR="00F91D00">
        <w:t>instant</w:t>
      </w:r>
      <w:r>
        <w:t xml:space="preserve"> </w:t>
      </w:r>
      <w:r w:rsidR="00227E64">
        <w:t xml:space="preserve">events </w:t>
      </w:r>
      <w:r>
        <w:t>of accidents</w:t>
      </w:r>
      <w:r w:rsidR="00E55A9D">
        <w:t xml:space="preserve">, we </w:t>
      </w:r>
      <w:r w:rsidR="00AD6E66">
        <w:t xml:space="preserve">will </w:t>
      </w:r>
      <w:r w:rsidR="00495DB2">
        <w:t>build</w:t>
      </w:r>
      <w:r w:rsidR="00E55A9D">
        <w:t xml:space="preserve"> a top-bottom approach</w:t>
      </w:r>
      <w:r w:rsidR="00AD6E66">
        <w:t xml:space="preserve"> </w:t>
      </w:r>
      <w:r w:rsidR="00E47357">
        <w:t>via</w:t>
      </w:r>
      <w:r w:rsidR="00E55A9D">
        <w:t xml:space="preserve"> yearly comparisons, seasonality </w:t>
      </w:r>
      <w:r w:rsidR="00E10865">
        <w:t>from</w:t>
      </w:r>
      <w:r w:rsidR="00E55A9D">
        <w:t xml:space="preserve"> </w:t>
      </w:r>
      <w:r w:rsidR="00E10865">
        <w:t>weeks</w:t>
      </w:r>
      <w:r w:rsidR="00AD6E66">
        <w:t xml:space="preserve">, </w:t>
      </w:r>
      <w:r w:rsidR="00E55A9D">
        <w:t xml:space="preserve">months, </w:t>
      </w:r>
      <w:r w:rsidR="00270A19">
        <w:t>weekend/weekday</w:t>
      </w:r>
      <w:r w:rsidR="007F0B2D">
        <w:t xml:space="preserve"> and</w:t>
      </w:r>
      <w:r w:rsidR="0028006C">
        <w:t xml:space="preserve"> </w:t>
      </w:r>
      <w:r w:rsidR="00E55A9D">
        <w:t>hours.</w:t>
      </w:r>
      <w:r w:rsidR="004320E3">
        <w:t xml:space="preserve"> A</w:t>
      </w:r>
      <w:r w:rsidR="00C459CF">
        <w:t xml:space="preserve">ttributes </w:t>
      </w:r>
      <w:r w:rsidR="004946AD">
        <w:t xml:space="preserve">like </w:t>
      </w:r>
      <w:r w:rsidR="002A785F">
        <w:t>severity</w:t>
      </w:r>
      <w:r w:rsidR="002E10AC">
        <w:t xml:space="preserve"> type</w:t>
      </w:r>
      <w:r w:rsidR="002A785F">
        <w:t>,</w:t>
      </w:r>
      <w:r w:rsidR="00C459CF">
        <w:t xml:space="preserve"> </w:t>
      </w:r>
      <w:r w:rsidR="00807EBC">
        <w:t xml:space="preserve">light </w:t>
      </w:r>
      <w:r w:rsidR="002A785F">
        <w:t>condition</w:t>
      </w:r>
      <w:r w:rsidR="00C459CF">
        <w:t xml:space="preserve">, road speed limit, casualties </w:t>
      </w:r>
      <w:r w:rsidR="00283D4C">
        <w:t xml:space="preserve">will </w:t>
      </w:r>
      <w:r w:rsidR="0028006C">
        <w:t xml:space="preserve">be </w:t>
      </w:r>
      <w:r w:rsidR="00495DB2">
        <w:t>consider</w:t>
      </w:r>
      <w:r w:rsidR="00630D4B">
        <w:t>ed</w:t>
      </w:r>
      <w:r w:rsidR="00C459CF">
        <w:t xml:space="preserve"> </w:t>
      </w:r>
      <w:r w:rsidR="0028006C">
        <w:t xml:space="preserve">during the </w:t>
      </w:r>
      <w:r w:rsidR="00347086">
        <w:t xml:space="preserve">following </w:t>
      </w:r>
      <w:r w:rsidR="0028006C">
        <w:t>steps</w:t>
      </w:r>
      <w:r w:rsidR="00385A38">
        <w:t xml:space="preserve"> to identify patterns of temporal variation over attribute values</w:t>
      </w:r>
      <w:r w:rsidR="0028006C">
        <w:t>.</w:t>
      </w:r>
    </w:p>
    <w:p w14:paraId="247D93D4" w14:textId="339ECB4E" w:rsidR="0028006C" w:rsidRDefault="0028006C" w:rsidP="0078151F">
      <w:pPr>
        <w:pStyle w:val="Body"/>
        <w:numPr>
          <w:ilvl w:val="0"/>
          <w:numId w:val="7"/>
        </w:numPr>
      </w:pPr>
      <w:r>
        <w:t>Compare years, seasons and months</w:t>
      </w:r>
      <w:r w:rsidR="00385A38">
        <w:t xml:space="preserve"> distributions</w:t>
      </w:r>
      <w:r w:rsidR="003F2D7D">
        <w:t xml:space="preserve"> individually using line chart and bar chart.</w:t>
      </w:r>
    </w:p>
    <w:p w14:paraId="151764B8" w14:textId="2D0894C6" w:rsidR="000F0906" w:rsidRDefault="000F0906" w:rsidP="000F0906">
      <w:pPr>
        <w:pStyle w:val="Body"/>
        <w:numPr>
          <w:ilvl w:val="0"/>
          <w:numId w:val="7"/>
        </w:numPr>
      </w:pPr>
      <w:r>
        <w:t>Create bins from years</w:t>
      </w:r>
      <w:r w:rsidR="00D21D74">
        <w:t xml:space="preserve"> and compare against attributes, then compare</w:t>
      </w:r>
      <w:r>
        <w:t xml:space="preserve"> </w:t>
      </w:r>
      <w:r w:rsidR="00D21D74">
        <w:t xml:space="preserve">years, </w:t>
      </w:r>
      <w:r>
        <w:t>months</w:t>
      </w:r>
      <w:r w:rsidR="00D21D74">
        <w:t xml:space="preserve">, </w:t>
      </w:r>
      <w:r>
        <w:t xml:space="preserve">weekdays/weekends </w:t>
      </w:r>
      <w:r w:rsidR="00D21D74">
        <w:t>and hours using histograms and heatmaps</w:t>
      </w:r>
      <w:r>
        <w:t>.</w:t>
      </w:r>
    </w:p>
    <w:p w14:paraId="58530D5D" w14:textId="05349057" w:rsidR="007E3760" w:rsidRDefault="007E3760" w:rsidP="007E3760">
      <w:pPr>
        <w:pStyle w:val="Body"/>
      </w:pPr>
    </w:p>
    <w:p w14:paraId="68C03728" w14:textId="5E061962" w:rsidR="007E3760" w:rsidRDefault="007E3760" w:rsidP="007B07A4">
      <w:pPr>
        <w:pStyle w:val="Body"/>
        <w:numPr>
          <w:ilvl w:val="0"/>
          <w:numId w:val="14"/>
        </w:numPr>
        <w:rPr>
          <w:b/>
          <w:bCs/>
        </w:rPr>
      </w:pPr>
      <w:r>
        <w:rPr>
          <w:b/>
          <w:bCs/>
        </w:rPr>
        <w:t>Spatial</w:t>
      </w:r>
    </w:p>
    <w:p w14:paraId="0C2D9301" w14:textId="77777777" w:rsidR="00725A86" w:rsidRPr="00283D4C" w:rsidRDefault="00725A86" w:rsidP="007E3760">
      <w:pPr>
        <w:pStyle w:val="Body"/>
        <w:rPr>
          <w:b/>
          <w:bCs/>
        </w:rPr>
      </w:pPr>
    </w:p>
    <w:p w14:paraId="3110E5E1" w14:textId="7CE4123E" w:rsidR="007E3760" w:rsidRDefault="008C33D1" w:rsidP="007E3760">
      <w:pPr>
        <w:pStyle w:val="Body"/>
      </w:pPr>
      <w:r>
        <w:t>To perform s</w:t>
      </w:r>
      <w:r w:rsidR="007E3760">
        <w:t xml:space="preserve">patial </w:t>
      </w:r>
      <w:r w:rsidR="002A5AF2">
        <w:t>analysis,</w:t>
      </w:r>
      <w:r w:rsidR="007E3760">
        <w:t xml:space="preserve"> </w:t>
      </w:r>
      <w:r>
        <w:t xml:space="preserve">we </w:t>
      </w:r>
      <w:r w:rsidR="007E3760">
        <w:t xml:space="preserve">will </w:t>
      </w:r>
      <w:r w:rsidR="00E61559">
        <w:t>filter</w:t>
      </w:r>
      <w:r>
        <w:t xml:space="preserve"> data according to temporal patterns </w:t>
      </w:r>
      <w:r w:rsidR="008151E3">
        <w:t xml:space="preserve">and </w:t>
      </w:r>
      <w:r>
        <w:t xml:space="preserve">study the frequency of high severity accidents in the UK and </w:t>
      </w:r>
      <w:r w:rsidR="00E8411F">
        <w:t>sub</w:t>
      </w:r>
      <w:r w:rsidR="00317FC7">
        <w:t>regions</w:t>
      </w:r>
      <w:r w:rsidR="00E24A17">
        <w:t xml:space="preserve">. Geographic </w:t>
      </w:r>
      <w:r w:rsidR="002A5AF2">
        <w:t>locations and</w:t>
      </w:r>
      <w:r w:rsidR="00114082">
        <w:t xml:space="preserve"> </w:t>
      </w:r>
      <w:r>
        <w:t xml:space="preserve">coordinates </w:t>
      </w:r>
      <w:r w:rsidR="002A5AF2">
        <w:t xml:space="preserve">will be used to display </w:t>
      </w:r>
      <w:r w:rsidR="00624521">
        <w:t>data</w:t>
      </w:r>
      <w:r w:rsidR="002A5AF2">
        <w:t xml:space="preserve"> </w:t>
      </w:r>
      <w:r w:rsidR="00624521">
        <w:t xml:space="preserve">in </w:t>
      </w:r>
      <w:r w:rsidR="00387D8C">
        <w:t xml:space="preserve">density </w:t>
      </w:r>
      <w:r w:rsidR="00624521">
        <w:t xml:space="preserve">maps and </w:t>
      </w:r>
      <w:r w:rsidR="002A5AF2">
        <w:t>artificial spaces</w:t>
      </w:r>
      <w:r w:rsidR="009E0C9A">
        <w:t xml:space="preserve"> to represent similarity between clusters </w:t>
      </w:r>
      <w:r w:rsidR="00857901">
        <w:t>with</w:t>
      </w:r>
      <w:r w:rsidR="00114082">
        <w:t xml:space="preserve"> </w:t>
      </w:r>
      <w:r w:rsidR="009E0C9A">
        <w:t>projection</w:t>
      </w:r>
      <w:r w:rsidR="00114082">
        <w:t>s</w:t>
      </w:r>
      <w:r w:rsidR="009E0C9A">
        <w:t xml:space="preserve"> of</w:t>
      </w:r>
      <w:r w:rsidR="00857901">
        <w:t xml:space="preserve"> </w:t>
      </w:r>
      <w:r w:rsidR="009E0C9A">
        <w:t>high</w:t>
      </w:r>
      <w:r w:rsidR="00857901">
        <w:t>-</w:t>
      </w:r>
      <w:r w:rsidR="009E0C9A">
        <w:t xml:space="preserve">dimensional space into </w:t>
      </w:r>
      <w:r w:rsidR="007D3587">
        <w:t>a low-dimensional representation</w:t>
      </w:r>
      <w:r w:rsidR="00624521">
        <w:t xml:space="preserve">. To </w:t>
      </w:r>
      <w:r w:rsidR="006B2323">
        <w:t>enhance</w:t>
      </w:r>
      <w:r w:rsidR="00624521">
        <w:t xml:space="preserve"> </w:t>
      </w:r>
      <w:r w:rsidR="002A128C">
        <w:t>visual</w:t>
      </w:r>
      <w:r w:rsidR="00B97570">
        <w:t xml:space="preserve"> displays</w:t>
      </w:r>
      <w:r w:rsidR="002A128C">
        <w:t>,</w:t>
      </w:r>
      <w:r w:rsidR="00624521">
        <w:t xml:space="preserve"> we will </w:t>
      </w:r>
      <w:r w:rsidR="00294C04">
        <w:t>utilize</w:t>
      </w:r>
      <w:r w:rsidR="00850643">
        <w:t xml:space="preserve"> </w:t>
      </w:r>
      <w:r w:rsidR="009F07F7">
        <w:t xml:space="preserve">a </w:t>
      </w:r>
      <w:r w:rsidR="006B2323">
        <w:t>variety</w:t>
      </w:r>
      <w:r w:rsidR="009F07F7">
        <w:t xml:space="preserve"> of </w:t>
      </w:r>
      <w:r w:rsidR="00624521">
        <w:t xml:space="preserve">visual variables </w:t>
      </w:r>
      <w:r w:rsidR="009F07F7">
        <w:t xml:space="preserve">of </w:t>
      </w:r>
      <w:r w:rsidR="00624521">
        <w:t>position, size, colour</w:t>
      </w:r>
      <w:r w:rsidR="00387E83">
        <w:t>, et</w:t>
      </w:r>
      <w:r w:rsidR="00454EBF">
        <w:t>c.</w:t>
      </w:r>
    </w:p>
    <w:p w14:paraId="33717BF3" w14:textId="04C48B96" w:rsidR="00AB78BB" w:rsidRDefault="0038071E" w:rsidP="0078151F">
      <w:pPr>
        <w:pStyle w:val="Body"/>
        <w:numPr>
          <w:ilvl w:val="0"/>
          <w:numId w:val="10"/>
        </w:numPr>
      </w:pPr>
      <w:r>
        <w:t>Visuali</w:t>
      </w:r>
      <w:r w:rsidR="001A563D">
        <w:t>s</w:t>
      </w:r>
      <w:r>
        <w:t xml:space="preserve">e </w:t>
      </w:r>
      <w:r w:rsidR="00AB78BB">
        <w:t xml:space="preserve">and compare </w:t>
      </w:r>
      <w:r>
        <w:t xml:space="preserve">data </w:t>
      </w:r>
      <w:r w:rsidR="00D76671">
        <w:t>from</w:t>
      </w:r>
      <w:r w:rsidR="00AB78BB">
        <w:t xml:space="preserve"> high and low severity accidents</w:t>
      </w:r>
      <w:r>
        <w:t xml:space="preserve"> with</w:t>
      </w:r>
      <w:r w:rsidR="00AB78BB">
        <w:t xml:space="preserve">in </w:t>
      </w:r>
      <w:r w:rsidR="004021E2">
        <w:t xml:space="preserve">regions in </w:t>
      </w:r>
      <w:r w:rsidR="00AB78BB">
        <w:t xml:space="preserve">the UK. </w:t>
      </w:r>
    </w:p>
    <w:p w14:paraId="4C920E21" w14:textId="68BEACF1" w:rsidR="007E3760" w:rsidRDefault="00AB78BB" w:rsidP="00480566">
      <w:pPr>
        <w:pStyle w:val="Body"/>
        <w:numPr>
          <w:ilvl w:val="0"/>
          <w:numId w:val="10"/>
        </w:numPr>
      </w:pPr>
      <w:r>
        <w:t xml:space="preserve">Apply </w:t>
      </w:r>
      <w:r w:rsidR="005F525B">
        <w:t xml:space="preserve">spatial </w:t>
      </w:r>
      <w:r>
        <w:t xml:space="preserve">variation </w:t>
      </w:r>
      <w:r w:rsidR="00CA14A8">
        <w:t>on the same subset</w:t>
      </w:r>
      <w:r>
        <w:t xml:space="preserve"> </w:t>
      </w:r>
      <w:r w:rsidR="0038071E">
        <w:t>across hours of the day and road speed limit</w:t>
      </w:r>
      <w:r w:rsidR="00D50131">
        <w:t xml:space="preserve"> </w:t>
      </w:r>
      <w:r w:rsidR="00480566">
        <w:t>over number of casualties</w:t>
      </w:r>
      <w:r w:rsidR="0038071E">
        <w:t>.</w:t>
      </w:r>
    </w:p>
    <w:p w14:paraId="75FD8CA3" w14:textId="790098FE" w:rsidR="00BE5039" w:rsidRDefault="00B13D25" w:rsidP="00480566">
      <w:pPr>
        <w:pStyle w:val="Body"/>
        <w:numPr>
          <w:ilvl w:val="0"/>
          <w:numId w:val="10"/>
        </w:numPr>
      </w:pPr>
      <w:r>
        <w:t>Visualise</w:t>
      </w:r>
      <w:r w:rsidR="00BE5039">
        <w:t xml:space="preserve"> clusters in MDS projection and space-time cube after clustering.</w:t>
      </w:r>
    </w:p>
    <w:p w14:paraId="2A67C801" w14:textId="77777777" w:rsidR="00E55A9D" w:rsidRPr="000C2629" w:rsidRDefault="00E55A9D" w:rsidP="000C2629">
      <w:pPr>
        <w:pStyle w:val="Body"/>
      </w:pPr>
    </w:p>
    <w:p w14:paraId="62D3B2D1" w14:textId="77777777" w:rsidR="00F74080" w:rsidRDefault="00F74080" w:rsidP="00CF2F15">
      <w:pPr>
        <w:pStyle w:val="Body"/>
        <w:rPr>
          <w:i/>
          <w:iCs/>
          <w:lang w:eastAsia="en-GB"/>
        </w:rPr>
      </w:pPr>
    </w:p>
    <w:p w14:paraId="1E2D162E" w14:textId="6E7FF6A8" w:rsidR="00D35645" w:rsidRPr="00507A2A" w:rsidRDefault="00F74080" w:rsidP="007B07A4">
      <w:pPr>
        <w:pStyle w:val="Body"/>
        <w:numPr>
          <w:ilvl w:val="0"/>
          <w:numId w:val="14"/>
        </w:numPr>
        <w:rPr>
          <w:b/>
          <w:bCs/>
        </w:rPr>
      </w:pPr>
      <w:r w:rsidRPr="00507A2A">
        <w:rPr>
          <w:b/>
          <w:bCs/>
        </w:rPr>
        <w:t>Clustering</w:t>
      </w:r>
    </w:p>
    <w:p w14:paraId="665A8597" w14:textId="77777777" w:rsidR="00507A2A" w:rsidRDefault="00507A2A" w:rsidP="00CF2F15">
      <w:pPr>
        <w:pStyle w:val="Body"/>
      </w:pPr>
    </w:p>
    <w:p w14:paraId="3E26791A" w14:textId="6DD05309" w:rsidR="00F74080" w:rsidRDefault="001E19EC" w:rsidP="00CF2F15">
      <w:pPr>
        <w:pStyle w:val="Body"/>
      </w:pPr>
      <w:r>
        <w:t>Based on</w:t>
      </w:r>
      <w:r w:rsidR="00BE5039">
        <w:t xml:space="preserve"> </w:t>
      </w:r>
      <w:r w:rsidR="00F74080" w:rsidRPr="003835BF">
        <w:t>spatial</w:t>
      </w:r>
      <w:r w:rsidR="00CC5784">
        <w:t xml:space="preserve"> </w:t>
      </w:r>
      <w:r w:rsidR="00BE5039">
        <w:t xml:space="preserve">analysis </w:t>
      </w:r>
      <w:r>
        <w:t xml:space="preserve">we will apply </w:t>
      </w:r>
      <w:r w:rsidR="00F74080" w:rsidRPr="003835BF">
        <w:t>DBSCAN</w:t>
      </w:r>
      <w:r>
        <w:t xml:space="preserve"> </w:t>
      </w:r>
      <w:r w:rsidR="00F74080" w:rsidRPr="003835BF">
        <w:t>follow</w:t>
      </w:r>
      <w:r>
        <w:t xml:space="preserve">ing </w:t>
      </w:r>
      <w:r w:rsidR="00F74080" w:rsidRPr="003835BF">
        <w:t xml:space="preserve">sklearn implementation and </w:t>
      </w:r>
      <w:r w:rsidR="00AB3DA0">
        <w:t>optimi</w:t>
      </w:r>
      <w:r w:rsidR="00BE5039">
        <w:t>s</w:t>
      </w:r>
      <w:r w:rsidR="00AB3DA0">
        <w:t xml:space="preserve">e </w:t>
      </w:r>
      <w:r w:rsidR="00E46837" w:rsidRPr="003835BF">
        <w:t>parameters</w:t>
      </w:r>
      <w:r w:rsidR="00AB3DA0">
        <w:t xml:space="preserve"> to calculate neighbourhood</w:t>
      </w:r>
      <w:r w:rsidR="0037073B">
        <w:t xml:space="preserve"> of points and assign them to clusters</w:t>
      </w:r>
      <w:r w:rsidR="00702697">
        <w:t>/</w:t>
      </w:r>
      <w:r w:rsidR="0037073B">
        <w:t>noise</w:t>
      </w:r>
      <w:r w:rsidR="00280FE8">
        <w:t>s</w:t>
      </w:r>
      <w:r w:rsidR="0037073B">
        <w:t xml:space="preserve">. </w:t>
      </w:r>
      <w:r w:rsidR="00BE5039">
        <w:t>To</w:t>
      </w:r>
      <w:r w:rsidR="00E46837" w:rsidRPr="003835BF">
        <w:t xml:space="preserve"> </w:t>
      </w:r>
      <w:r w:rsidR="00F729D8" w:rsidRPr="003835BF">
        <w:t>select</w:t>
      </w:r>
      <w:r w:rsidR="00E46837" w:rsidRPr="003835BF">
        <w:t xml:space="preserve"> the best </w:t>
      </w:r>
      <w:r w:rsidR="00A245B1" w:rsidRPr="003835BF">
        <w:t>configuration,</w:t>
      </w:r>
      <w:r w:rsidR="00E46837" w:rsidRPr="003835BF">
        <w:t xml:space="preserve"> </w:t>
      </w:r>
      <w:r w:rsidR="0037073B">
        <w:t xml:space="preserve">we should reflect </w:t>
      </w:r>
      <w:r w:rsidR="00AB3DA0">
        <w:t>on the</w:t>
      </w:r>
      <w:r w:rsidR="00E46837" w:rsidRPr="003835BF">
        <w:t xml:space="preserve"> number of clusters</w:t>
      </w:r>
      <w:r w:rsidR="006067BD">
        <w:t xml:space="preserve"> (automatically determined)</w:t>
      </w:r>
      <w:r w:rsidR="00E46837" w:rsidRPr="003835BF">
        <w:t>,</w:t>
      </w:r>
      <w:r w:rsidR="00AB3DA0">
        <w:t xml:space="preserve"> </w:t>
      </w:r>
      <w:r w:rsidR="006067BD">
        <w:t>items</w:t>
      </w:r>
      <w:r w:rsidR="00AB3DA0">
        <w:t xml:space="preserve"> per cluster</w:t>
      </w:r>
      <w:r w:rsidR="00644A2E">
        <w:t>,</w:t>
      </w:r>
      <w:r w:rsidR="0037073B">
        <w:t xml:space="preserve"> visuali</w:t>
      </w:r>
      <w:r w:rsidR="001A563D">
        <w:t>s</w:t>
      </w:r>
      <w:r w:rsidR="0037073B">
        <w:t xml:space="preserve">e clusters </w:t>
      </w:r>
      <w:r w:rsidR="006067BD">
        <w:t xml:space="preserve">distribution </w:t>
      </w:r>
      <w:r w:rsidR="00E46837" w:rsidRPr="003835BF">
        <w:t xml:space="preserve">and </w:t>
      </w:r>
      <w:r w:rsidR="00D80F06">
        <w:t>analyse</w:t>
      </w:r>
      <w:r w:rsidR="00D6644E">
        <w:t xml:space="preserve"> </w:t>
      </w:r>
      <w:r w:rsidR="00E46837" w:rsidRPr="003835BF">
        <w:t xml:space="preserve">if results </w:t>
      </w:r>
      <w:r w:rsidR="00E7283D" w:rsidRPr="003835BF">
        <w:t>show</w:t>
      </w:r>
      <w:r w:rsidR="00E46837" w:rsidRPr="003835BF">
        <w:t xml:space="preserve"> similar density</w:t>
      </w:r>
      <w:r w:rsidR="006067BD">
        <w:t xml:space="preserve"> clusters</w:t>
      </w:r>
      <w:r w:rsidR="00E46837" w:rsidRPr="003835BF">
        <w:t>.</w:t>
      </w:r>
    </w:p>
    <w:p w14:paraId="54720DB1" w14:textId="1503F97E" w:rsidR="00AB3DA0" w:rsidRDefault="00AB3DA0" w:rsidP="00CF2F15">
      <w:pPr>
        <w:pStyle w:val="Body"/>
      </w:pPr>
      <w:r>
        <w:t>1)</w:t>
      </w:r>
      <w:r w:rsidR="00B00333">
        <w:t xml:space="preserve"> Apply DBSCAN on high severity accidents for UK regions and compare results between clusters and spatial distribution.</w:t>
      </w:r>
    </w:p>
    <w:p w14:paraId="236CC36D" w14:textId="70C8068B" w:rsidR="00AB3DA0" w:rsidRDefault="00AB3DA0" w:rsidP="00CF2F15">
      <w:pPr>
        <w:pStyle w:val="Body"/>
      </w:pPr>
      <w:r>
        <w:t>2)</w:t>
      </w:r>
      <w:r w:rsidR="00B00333">
        <w:t xml:space="preserve"> </w:t>
      </w:r>
      <w:r w:rsidR="0084226C">
        <w:t>V</w:t>
      </w:r>
      <w:r w:rsidR="006F261C">
        <w:t>isuali</w:t>
      </w:r>
      <w:r w:rsidR="001A563D">
        <w:t>s</w:t>
      </w:r>
      <w:r w:rsidR="006F261C">
        <w:t xml:space="preserve">e </w:t>
      </w:r>
      <w:r w:rsidR="005B6CC3">
        <w:t xml:space="preserve">a </w:t>
      </w:r>
      <w:r w:rsidR="006F261C">
        <w:t xml:space="preserve">large cluster </w:t>
      </w:r>
      <w:r w:rsidR="0084226C">
        <w:t xml:space="preserve">from step 1 </w:t>
      </w:r>
      <w:r w:rsidR="006F261C">
        <w:t xml:space="preserve">with poor results from variable density regions </w:t>
      </w:r>
      <w:r w:rsidR="0084226C">
        <w:t>and apply DBSCAN on points from this cluster.</w:t>
      </w:r>
    </w:p>
    <w:p w14:paraId="6BC1C296" w14:textId="2E37721E" w:rsidR="00AB3DA0" w:rsidRDefault="00AB3DA0" w:rsidP="00CF2F15">
      <w:pPr>
        <w:pStyle w:val="Body"/>
      </w:pPr>
      <w:r>
        <w:t>3)</w:t>
      </w:r>
      <w:r w:rsidR="0084226C">
        <w:t xml:space="preserve"> Evaluate step 2 </w:t>
      </w:r>
      <w:r w:rsidR="00A01947">
        <w:t xml:space="preserve">clusters </w:t>
      </w:r>
      <w:r w:rsidR="0084226C">
        <w:t xml:space="preserve">and </w:t>
      </w:r>
      <w:r w:rsidR="00AA6246">
        <w:t>compar</w:t>
      </w:r>
      <w:r w:rsidR="00A1146A">
        <w:t>e</w:t>
      </w:r>
      <w:r w:rsidR="00AA6246">
        <w:t xml:space="preserve"> against </w:t>
      </w:r>
      <w:r w:rsidR="00C3268C">
        <w:t>local authority</w:t>
      </w:r>
      <w:r w:rsidR="00C3268C">
        <w:t xml:space="preserve"> on </w:t>
      </w:r>
      <w:r w:rsidR="00AA6246">
        <w:t>lower density regions. If not</w:t>
      </w:r>
      <w:r w:rsidR="006C483A">
        <w:t xml:space="preserve"> possible</w:t>
      </w:r>
      <w:r w:rsidR="00AA6246">
        <w:t xml:space="preserve"> </w:t>
      </w:r>
      <w:r w:rsidR="00122963">
        <w:t>apply</w:t>
      </w:r>
      <w:r w:rsidR="00AA6246">
        <w:t xml:space="preserve"> DBSCAN a</w:t>
      </w:r>
      <w:r w:rsidR="00122963">
        <w:t xml:space="preserve">gain until reaching </w:t>
      </w:r>
      <w:r w:rsidR="00C50096">
        <w:t>the</w:t>
      </w:r>
      <w:r w:rsidR="00122963">
        <w:t xml:space="preserve"> </w:t>
      </w:r>
      <w:r w:rsidR="00AA6246">
        <w:t>city</w:t>
      </w:r>
      <w:r w:rsidR="00122963">
        <w:t xml:space="preserve"> level</w:t>
      </w:r>
      <w:r w:rsidR="00AA6246">
        <w:t>.</w:t>
      </w:r>
    </w:p>
    <w:p w14:paraId="6A7945E0" w14:textId="4DD85428" w:rsidR="00BE5039" w:rsidRDefault="00BE5039" w:rsidP="00CF2F15">
      <w:pPr>
        <w:pStyle w:val="Body"/>
      </w:pPr>
      <w:r>
        <w:t xml:space="preserve">4) </w:t>
      </w:r>
      <w:r w:rsidR="00122963">
        <w:t xml:space="preserve">Apply DBSCAN </w:t>
      </w:r>
      <w:r w:rsidR="00BE7C86">
        <w:t>to</w:t>
      </w:r>
      <w:r w:rsidR="00122963">
        <w:t xml:space="preserve"> step 3 </w:t>
      </w:r>
      <w:r w:rsidR="00B20DEF">
        <w:t xml:space="preserve">clusters </w:t>
      </w:r>
      <w:r w:rsidR="009A2576">
        <w:t>by</w:t>
      </w:r>
      <w:r w:rsidR="009A2576">
        <w:t xml:space="preserve"> light condition </w:t>
      </w:r>
      <w:r w:rsidR="00122963">
        <w:t>and compare.</w:t>
      </w:r>
    </w:p>
    <w:p w14:paraId="6619F150" w14:textId="40E61345" w:rsidR="00F74080" w:rsidRPr="00BE5039" w:rsidRDefault="00BE5039" w:rsidP="00BE5039">
      <w:pPr>
        <w:pStyle w:val="Body"/>
      </w:pPr>
      <w:r>
        <w:t>5</w:t>
      </w:r>
      <w:r w:rsidR="006F261C">
        <w:t>) Compare data from previous iteration using K-DBSCAN</w:t>
      </w:r>
      <w:r w:rsidR="000549CF">
        <w:t xml:space="preserve"> </w:t>
      </w:r>
      <w:r w:rsidR="00122963">
        <w:t>and visualise clusters in choropleth map</w:t>
      </w:r>
      <w:r w:rsidR="006F261C">
        <w:t>.</w:t>
      </w:r>
    </w:p>
    <w:p w14:paraId="40D8ECD9" w14:textId="324E0DEE" w:rsidR="00CF2F15" w:rsidRDefault="00CF2F15" w:rsidP="00CF2F15">
      <w:pPr>
        <w:pStyle w:val="Picture"/>
      </w:pPr>
    </w:p>
    <w:p w14:paraId="777937C1" w14:textId="77777777" w:rsidR="00B972EC" w:rsidRDefault="00B972EC" w:rsidP="00CF2F15">
      <w:pPr>
        <w:pStyle w:val="Picture"/>
      </w:pPr>
    </w:p>
    <w:p w14:paraId="4F4FBB80" w14:textId="0141B58A" w:rsidR="00CF2F15" w:rsidRDefault="00B972EC" w:rsidP="00B972EC">
      <w:pPr>
        <w:pStyle w:val="Body"/>
      </w:pPr>
      <w:r>
        <w:rPr>
          <w:noProof/>
        </w:rPr>
        <w:lastRenderedPageBreak/>
        <w:drawing>
          <wp:inline distT="0" distB="0" distL="0" distR="0" wp14:anchorId="50DE1DBD" wp14:editId="1D6FC847">
            <wp:extent cx="3020978" cy="1699450"/>
            <wp:effectExtent l="19050" t="19050" r="27305" b="1524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nalytic workflow.png"/>
                    <pic:cNvPicPr/>
                  </pic:nvPicPr>
                  <pic:blipFill>
                    <a:blip r:embed="rId11"/>
                    <a:stretch>
                      <a:fillRect/>
                    </a:stretch>
                  </pic:blipFill>
                  <pic:spPr>
                    <a:xfrm>
                      <a:off x="0" y="0"/>
                      <a:ext cx="3042223" cy="1711401"/>
                    </a:xfrm>
                    <a:prstGeom prst="rect">
                      <a:avLst/>
                    </a:prstGeom>
                    <a:ln>
                      <a:solidFill>
                        <a:schemeClr val="tx1"/>
                      </a:solidFill>
                    </a:ln>
                  </pic:spPr>
                </pic:pic>
              </a:graphicData>
            </a:graphic>
          </wp:inline>
        </w:drawing>
      </w:r>
      <w:r w:rsidR="00CF2F15">
        <w:t>Fig.</w:t>
      </w:r>
      <w:r w:rsidR="00AD6AF6">
        <w:t>3</w:t>
      </w:r>
      <w:r w:rsidR="00CF2F15">
        <w:t>. A</w:t>
      </w:r>
      <w:r w:rsidR="00BE7551">
        <w:t xml:space="preserve"> diagram containing the main steps of the analysis workflow</w:t>
      </w:r>
      <w:r w:rsidR="00CF2F15">
        <w:t>.</w:t>
      </w:r>
    </w:p>
    <w:p w14:paraId="6A0B7F5A" w14:textId="77777777" w:rsidR="00A76FC2" w:rsidRPr="00CF2F15" w:rsidRDefault="00A76FC2" w:rsidP="00A76FC2">
      <w:pPr>
        <w:pStyle w:val="Body"/>
      </w:pPr>
    </w:p>
    <w:p w14:paraId="46A6CF4D" w14:textId="2342AE65" w:rsidR="00BF4F16" w:rsidRPr="000D72ED" w:rsidRDefault="000352B6" w:rsidP="0023500F">
      <w:pPr>
        <w:pStyle w:val="Heading2"/>
        <w:rPr>
          <w:lang w:val="en-GB"/>
        </w:rPr>
      </w:pPr>
      <w:r>
        <w:rPr>
          <w:lang w:val="en-GB"/>
        </w:rPr>
        <w:t>Process</w:t>
      </w:r>
    </w:p>
    <w:p w14:paraId="7D5030C4" w14:textId="7AE17400" w:rsidR="00C13096" w:rsidRDefault="00C13096" w:rsidP="00AF294B">
      <w:pPr>
        <w:pStyle w:val="Body"/>
        <w:ind w:firstLine="0"/>
        <w:rPr>
          <w:i/>
          <w:iCs/>
          <w:lang w:eastAsia="en-GB"/>
        </w:rPr>
      </w:pPr>
    </w:p>
    <w:p w14:paraId="070F4468" w14:textId="3349BFD0" w:rsidR="00AF294B" w:rsidRDefault="00AF294B" w:rsidP="000352B6">
      <w:pPr>
        <w:pStyle w:val="Body"/>
      </w:pPr>
      <w:r>
        <w:rPr>
          <w:noProof/>
        </w:rPr>
        <w:drawing>
          <wp:inline distT="0" distB="0" distL="0" distR="0" wp14:anchorId="2F5066C1" wp14:editId="09AADCB3">
            <wp:extent cx="2979835" cy="1779326"/>
            <wp:effectExtent l="19050" t="19050" r="11430" b="1143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3b.png"/>
                    <pic:cNvPicPr/>
                  </pic:nvPicPr>
                  <pic:blipFill>
                    <a:blip r:embed="rId12"/>
                    <a:stretch>
                      <a:fillRect/>
                    </a:stretch>
                  </pic:blipFill>
                  <pic:spPr>
                    <a:xfrm>
                      <a:off x="0" y="0"/>
                      <a:ext cx="3001306" cy="1792147"/>
                    </a:xfrm>
                    <a:prstGeom prst="rect">
                      <a:avLst/>
                    </a:prstGeom>
                    <a:ln>
                      <a:solidFill>
                        <a:schemeClr val="tx1"/>
                      </a:solidFill>
                    </a:ln>
                  </pic:spPr>
                </pic:pic>
              </a:graphicData>
            </a:graphic>
          </wp:inline>
        </w:drawing>
      </w:r>
    </w:p>
    <w:p w14:paraId="2C8A68BD" w14:textId="0940692B" w:rsidR="00C13096" w:rsidRDefault="00C13096" w:rsidP="000352B6">
      <w:pPr>
        <w:pStyle w:val="Body"/>
      </w:pPr>
      <w:r w:rsidRPr="00ED61CA">
        <w:t>Fig.</w:t>
      </w:r>
      <w:r w:rsidR="00AD6AF6">
        <w:t>4</w:t>
      </w:r>
      <w:r w:rsidRPr="00ED61CA">
        <w:t>. Composition of weekly accidents histograms</w:t>
      </w:r>
      <w:r w:rsidR="00AC12D3">
        <w:t xml:space="preserve"> (Top) </w:t>
      </w:r>
      <w:r w:rsidRPr="00ED61CA">
        <w:t xml:space="preserve">and </w:t>
      </w:r>
      <w:r w:rsidR="00AC3851">
        <w:t xml:space="preserve">frequency </w:t>
      </w:r>
      <w:r w:rsidRPr="00ED61CA">
        <w:t xml:space="preserve">heatmap of months and </w:t>
      </w:r>
      <w:r w:rsidR="00AC3851">
        <w:t>days of the week</w:t>
      </w:r>
      <w:r w:rsidRPr="00ED61CA">
        <w:t xml:space="preserve"> </w:t>
      </w:r>
      <w:r w:rsidR="00AC12D3">
        <w:t xml:space="preserve">(Bottom) </w:t>
      </w:r>
      <w:r w:rsidRPr="00ED61CA">
        <w:t>between 2015 and 2017.</w:t>
      </w:r>
    </w:p>
    <w:p w14:paraId="2AD06BB3" w14:textId="77777777" w:rsidR="00ED61CA" w:rsidRPr="00ED61CA" w:rsidRDefault="00ED61CA" w:rsidP="000352B6">
      <w:pPr>
        <w:pStyle w:val="Body"/>
      </w:pPr>
    </w:p>
    <w:p w14:paraId="4884A8EF" w14:textId="7AEF4048" w:rsidR="004412F5" w:rsidRPr="00ED61CA" w:rsidRDefault="004412F5" w:rsidP="0078151F">
      <w:pPr>
        <w:pStyle w:val="Body"/>
        <w:numPr>
          <w:ilvl w:val="0"/>
          <w:numId w:val="11"/>
        </w:numPr>
        <w:rPr>
          <w:b/>
          <w:bCs/>
        </w:rPr>
      </w:pPr>
      <w:r w:rsidRPr="00ED61CA">
        <w:rPr>
          <w:b/>
          <w:bCs/>
        </w:rPr>
        <w:t>Temporal</w:t>
      </w:r>
    </w:p>
    <w:p w14:paraId="3868209F" w14:textId="0DB84549" w:rsidR="004412F5" w:rsidRDefault="004412F5" w:rsidP="000352B6">
      <w:pPr>
        <w:pStyle w:val="Body"/>
        <w:rPr>
          <w:i/>
          <w:iCs/>
          <w:lang w:eastAsia="en-GB"/>
        </w:rPr>
      </w:pPr>
    </w:p>
    <w:p w14:paraId="19954A6D" w14:textId="4DC8CD7A" w:rsidR="009958A9" w:rsidRDefault="004412F5" w:rsidP="00405FAC">
      <w:pPr>
        <w:pStyle w:val="Body"/>
      </w:pPr>
      <w:r w:rsidRPr="005C3AA0">
        <w:t xml:space="preserve">The </w:t>
      </w:r>
      <w:r w:rsidR="001925C0">
        <w:t xml:space="preserve">initial </w:t>
      </w:r>
      <w:r w:rsidR="00D51199" w:rsidRPr="005C3AA0">
        <w:t xml:space="preserve">analysis covers </w:t>
      </w:r>
      <w:r w:rsidR="004068EB">
        <w:t xml:space="preserve">all data </w:t>
      </w:r>
      <w:r w:rsidR="001C308C">
        <w:t>using</w:t>
      </w:r>
      <w:r w:rsidR="007F2C7F">
        <w:t xml:space="preserve"> </w:t>
      </w:r>
      <w:r w:rsidR="00D51199" w:rsidRPr="005C3AA0">
        <w:t xml:space="preserve">temporal frequency of </w:t>
      </w:r>
      <w:r w:rsidR="00E41110">
        <w:t xml:space="preserve">daily </w:t>
      </w:r>
      <w:r w:rsidR="00D51199" w:rsidRPr="005C3AA0">
        <w:t>accidents in the UK with variation across years 2005</w:t>
      </w:r>
      <w:r w:rsidR="00311FF1">
        <w:t>-</w:t>
      </w:r>
      <w:r w:rsidR="00D51199" w:rsidRPr="005C3AA0">
        <w:t>2017</w:t>
      </w:r>
      <w:r w:rsidR="007000C1">
        <w:t xml:space="preserve"> (fig.</w:t>
      </w:r>
      <w:r w:rsidR="001170DA">
        <w:t>2</w:t>
      </w:r>
      <w:r w:rsidR="007000C1">
        <w:t>)</w:t>
      </w:r>
      <w:r w:rsidR="00D51199" w:rsidRPr="005C3AA0">
        <w:t>.</w:t>
      </w:r>
      <w:r w:rsidR="005C39F0">
        <w:t xml:space="preserve"> </w:t>
      </w:r>
      <w:r w:rsidR="00342A05">
        <w:t>The graph shows</w:t>
      </w:r>
      <w:r w:rsidR="00C73C6A">
        <w:t xml:space="preserve"> </w:t>
      </w:r>
      <w:r w:rsidR="005C3AA0">
        <w:t xml:space="preserve">an average </w:t>
      </w:r>
      <w:r w:rsidR="00C73C6A">
        <w:t xml:space="preserve">yearly </w:t>
      </w:r>
      <w:r w:rsidR="005C3AA0">
        <w:t xml:space="preserve">decrease </w:t>
      </w:r>
      <w:r w:rsidR="00751C2A">
        <w:t xml:space="preserve">from </w:t>
      </w:r>
      <w:r w:rsidR="000950C1">
        <w:t>over</w:t>
      </w:r>
      <w:r w:rsidR="005322CA">
        <w:t xml:space="preserve"> 700 accidents in </w:t>
      </w:r>
      <w:r w:rsidR="00751C2A">
        <w:t xml:space="preserve">2005 </w:t>
      </w:r>
      <w:r w:rsidR="00577DF5">
        <w:t>to</w:t>
      </w:r>
      <w:r w:rsidR="00751C2A">
        <w:t xml:space="preserve"> around 45</w:t>
      </w:r>
      <w:r w:rsidR="005C3AA0">
        <w:t xml:space="preserve">0 </w:t>
      </w:r>
      <w:r w:rsidR="00751C2A">
        <w:t xml:space="preserve">in </w:t>
      </w:r>
      <w:r w:rsidR="00E76A9D">
        <w:t xml:space="preserve">2015 </w:t>
      </w:r>
      <w:r w:rsidR="00B30851">
        <w:t xml:space="preserve">with </w:t>
      </w:r>
      <w:r w:rsidR="00577DF5">
        <w:t xml:space="preserve">a stable trend over </w:t>
      </w:r>
      <w:r w:rsidR="00AF6DF4">
        <w:t>the last three years</w:t>
      </w:r>
      <w:r w:rsidR="00D51199" w:rsidRPr="005C3AA0">
        <w:t>. Unsurprisingly</w:t>
      </w:r>
      <w:r w:rsidR="004043FF">
        <w:t>,</w:t>
      </w:r>
      <w:r w:rsidR="00D51199" w:rsidRPr="005C3AA0">
        <w:t xml:space="preserve"> the days with less accidents are the ones </w:t>
      </w:r>
      <w:r w:rsidR="00F221CD">
        <w:t>near</w:t>
      </w:r>
      <w:r w:rsidR="00D51199" w:rsidRPr="005C3AA0">
        <w:t xml:space="preserve"> Christmas </w:t>
      </w:r>
      <w:r w:rsidR="0028652F">
        <w:t xml:space="preserve">because </w:t>
      </w:r>
      <w:r w:rsidR="0092031F">
        <w:t>from</w:t>
      </w:r>
      <w:r w:rsidR="00D51199" w:rsidRPr="005C3AA0">
        <w:t xml:space="preserve"> the 15 days with </w:t>
      </w:r>
      <w:r w:rsidR="004043FF">
        <w:t>fewer</w:t>
      </w:r>
      <w:r w:rsidR="00D51199" w:rsidRPr="005C3AA0">
        <w:t xml:space="preserve"> accidents 11 are on Christmas or </w:t>
      </w:r>
      <w:r w:rsidR="0092031F">
        <w:t>closer days</w:t>
      </w:r>
      <w:r w:rsidR="0056124E">
        <w:t xml:space="preserve"> </w:t>
      </w:r>
      <w:r w:rsidR="00AB4362">
        <w:t xml:space="preserve">when people normally </w:t>
      </w:r>
      <w:r w:rsidR="00580CB6">
        <w:t xml:space="preserve">stay </w:t>
      </w:r>
      <w:r w:rsidR="00AB4362">
        <w:t>at home with</w:t>
      </w:r>
      <w:r w:rsidR="004B7E06">
        <w:t xml:space="preserve"> the</w:t>
      </w:r>
      <w:r w:rsidR="00AB4362">
        <w:t xml:space="preserve"> family</w:t>
      </w:r>
      <w:r w:rsidR="00D51199" w:rsidRPr="005C3AA0">
        <w:t xml:space="preserve">. </w:t>
      </w:r>
      <w:r w:rsidR="00FA4234">
        <w:t xml:space="preserve">There are trends </w:t>
      </w:r>
      <w:r w:rsidR="00CE48E9">
        <w:t xml:space="preserve">over the </w:t>
      </w:r>
      <w:r w:rsidR="006E674F">
        <w:t>year</w:t>
      </w:r>
      <w:r w:rsidR="00EE7B10">
        <w:t>s</w:t>
      </w:r>
      <w:r w:rsidR="009E5EA6">
        <w:t>,</w:t>
      </w:r>
      <w:r w:rsidR="006E674F">
        <w:t xml:space="preserve"> with accidents decreasing during the first </w:t>
      </w:r>
      <w:r w:rsidR="00D14C9E">
        <w:t>three months</w:t>
      </w:r>
      <w:r w:rsidR="00F177ED">
        <w:t xml:space="preserve"> and </w:t>
      </w:r>
      <w:r w:rsidR="00D14C9E">
        <w:t>increasing until June</w:t>
      </w:r>
      <w:r w:rsidR="00F177ED">
        <w:t>,</w:t>
      </w:r>
      <w:r w:rsidR="00D14C9E">
        <w:t xml:space="preserve"> </w:t>
      </w:r>
      <w:r w:rsidR="00F177ED">
        <w:t xml:space="preserve">then </w:t>
      </w:r>
      <w:r w:rsidR="00D14C9E">
        <w:t xml:space="preserve">a short oscillation period </w:t>
      </w:r>
      <w:r w:rsidR="00D16D65">
        <w:t>happens,</w:t>
      </w:r>
      <w:r w:rsidR="00F177ED">
        <w:t xml:space="preserve"> </w:t>
      </w:r>
      <w:r w:rsidR="00D14C9E">
        <w:t xml:space="preserve">and </w:t>
      </w:r>
      <w:r w:rsidR="00107F58">
        <w:t xml:space="preserve">another </w:t>
      </w:r>
      <w:r w:rsidR="00D14C9E">
        <w:t>increas</w:t>
      </w:r>
      <w:r w:rsidR="00F177ED">
        <w:t>e</w:t>
      </w:r>
      <w:r w:rsidR="00D14C9E">
        <w:t xml:space="preserve"> in the end of the year.</w:t>
      </w:r>
      <w:r w:rsidR="00107F58">
        <w:t xml:space="preserve"> This vary per region, but commonly peak periods happen in summer holidays with more people </w:t>
      </w:r>
      <w:r w:rsidR="00755C2F">
        <w:t>going</w:t>
      </w:r>
      <w:r w:rsidR="00107F58">
        <w:t xml:space="preserve"> for their destinations and throughout wintertime when there is less daylight or road conditions become worse. </w:t>
      </w:r>
      <w:r w:rsidR="009B7E6D">
        <w:t xml:space="preserve"> Nevertheless, this trend is not maintained </w:t>
      </w:r>
      <w:r w:rsidR="00107F58">
        <w:t>for</w:t>
      </w:r>
      <w:r w:rsidR="009B7E6D">
        <w:t xml:space="preserve"> high severity </w:t>
      </w:r>
      <w:r w:rsidR="00494E61">
        <w:t>types</w:t>
      </w:r>
      <w:r w:rsidR="00107F58">
        <w:t>, as</w:t>
      </w:r>
      <w:r w:rsidR="00405FAC" w:rsidRPr="00127F4D">
        <w:t xml:space="preserve"> fatal accidents</w:t>
      </w:r>
      <w:r w:rsidR="00E50B3D">
        <w:t xml:space="preserve"> experimented</w:t>
      </w:r>
      <w:r w:rsidR="00405FAC" w:rsidRPr="00127F4D">
        <w:t xml:space="preserve"> a drop from 3000 </w:t>
      </w:r>
      <w:r w:rsidR="00107F58">
        <w:t xml:space="preserve">yearly </w:t>
      </w:r>
      <w:r w:rsidR="00405FAC" w:rsidRPr="00127F4D">
        <w:t>accidents to</w:t>
      </w:r>
      <w:r w:rsidR="00405FAC">
        <w:t xml:space="preserve"> half of </w:t>
      </w:r>
      <w:r w:rsidR="00107F58">
        <w:t xml:space="preserve">that </w:t>
      </w:r>
      <w:r w:rsidR="00405FAC">
        <w:t xml:space="preserve">and serious </w:t>
      </w:r>
      <w:r w:rsidR="00BC17AD">
        <w:t xml:space="preserve">accidents </w:t>
      </w:r>
      <w:r w:rsidR="00896AD4">
        <w:t>fell</w:t>
      </w:r>
      <w:r w:rsidR="00405FAC">
        <w:t xml:space="preserve"> until 2015 and increased until 2017</w:t>
      </w:r>
      <w:r w:rsidR="00405FAC" w:rsidRPr="00127F4D">
        <w:t>.</w:t>
      </w:r>
    </w:p>
    <w:p w14:paraId="51D8C1BD" w14:textId="038D6394" w:rsidR="009958A9" w:rsidRDefault="009958A9" w:rsidP="000352B6">
      <w:pPr>
        <w:pStyle w:val="Body"/>
      </w:pPr>
    </w:p>
    <w:p w14:paraId="02F47D44" w14:textId="78763CFE" w:rsidR="009958A9" w:rsidRDefault="009958A9" w:rsidP="000352B6">
      <w:pPr>
        <w:pStyle w:val="Body"/>
      </w:pPr>
    </w:p>
    <w:p w14:paraId="4867FE1E" w14:textId="25C3C98F" w:rsidR="009958A9" w:rsidRDefault="009958A9" w:rsidP="000352B6">
      <w:pPr>
        <w:pStyle w:val="Body"/>
      </w:pPr>
      <w:r>
        <w:rPr>
          <w:noProof/>
        </w:rPr>
        <w:drawing>
          <wp:inline distT="0" distB="0" distL="0" distR="0" wp14:anchorId="6318339C" wp14:editId="47DBC9BA">
            <wp:extent cx="2978150" cy="1861045"/>
            <wp:effectExtent l="19050" t="19050" r="12700" b="25400"/>
            <wp:docPr id="1" name="Picture 1"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3.png"/>
                    <pic:cNvPicPr/>
                  </pic:nvPicPr>
                  <pic:blipFill>
                    <a:blip r:embed="rId13"/>
                    <a:stretch>
                      <a:fillRect/>
                    </a:stretch>
                  </pic:blipFill>
                  <pic:spPr>
                    <a:xfrm>
                      <a:off x="0" y="0"/>
                      <a:ext cx="3003177" cy="1876684"/>
                    </a:xfrm>
                    <a:prstGeom prst="rect">
                      <a:avLst/>
                    </a:prstGeom>
                    <a:ln>
                      <a:solidFill>
                        <a:schemeClr val="tx1"/>
                      </a:solidFill>
                    </a:ln>
                  </pic:spPr>
                </pic:pic>
              </a:graphicData>
            </a:graphic>
          </wp:inline>
        </w:drawing>
      </w:r>
    </w:p>
    <w:p w14:paraId="6B0ECB51" w14:textId="32F937D2" w:rsidR="009958A9" w:rsidRDefault="009958A9" w:rsidP="000352B6">
      <w:pPr>
        <w:pStyle w:val="Body"/>
      </w:pPr>
      <w:r>
        <w:t>Fig.</w:t>
      </w:r>
      <w:r w:rsidR="00AD6AF6">
        <w:t>5</w:t>
      </w:r>
      <w:r>
        <w:t xml:space="preserve">. </w:t>
      </w:r>
      <w:r w:rsidR="00AC3851">
        <w:t xml:space="preserve">Frequency </w:t>
      </w:r>
      <w:r>
        <w:t>Heatmap of accidents per day of week and hour of the day</w:t>
      </w:r>
      <w:r w:rsidR="00385A38">
        <w:t xml:space="preserve"> from 2010-2017</w:t>
      </w:r>
      <w:r>
        <w:t>.</w:t>
      </w:r>
    </w:p>
    <w:p w14:paraId="36A1A525" w14:textId="77777777" w:rsidR="009958A9" w:rsidRDefault="009958A9" w:rsidP="000352B6">
      <w:pPr>
        <w:pStyle w:val="Body"/>
      </w:pPr>
    </w:p>
    <w:p w14:paraId="031D56ED" w14:textId="179C6398" w:rsidR="00B52970" w:rsidRDefault="00B52970" w:rsidP="00B52970">
      <w:pPr>
        <w:pStyle w:val="Body"/>
        <w:ind w:left="604" w:firstLine="0"/>
        <w:rPr>
          <w:b/>
          <w:bCs/>
        </w:rPr>
      </w:pPr>
    </w:p>
    <w:p w14:paraId="478B10E0" w14:textId="07AFBDBD" w:rsidR="007C5B61" w:rsidRDefault="00B1038B" w:rsidP="00D517A0">
      <w:pPr>
        <w:pStyle w:val="Body"/>
      </w:pPr>
      <w:r>
        <w:t>I</w:t>
      </w:r>
      <w:r w:rsidR="007C5B61">
        <w:t xml:space="preserve">n </w:t>
      </w:r>
      <w:r>
        <w:t>fig.4</w:t>
      </w:r>
      <w:r w:rsidR="007C5B61">
        <w:t xml:space="preserve"> </w:t>
      </w:r>
      <w:r w:rsidR="00865069">
        <w:t xml:space="preserve">histogram </w:t>
      </w:r>
      <w:r w:rsidR="007C5B61">
        <w:t xml:space="preserve">we </w:t>
      </w:r>
      <w:r>
        <w:t>compare</w:t>
      </w:r>
      <w:r w:rsidR="00AA4438">
        <w:t>d</w:t>
      </w:r>
      <w:r>
        <w:t xml:space="preserve"> weeks of the year </w:t>
      </w:r>
      <w:r w:rsidR="00A76B77">
        <w:t>against</w:t>
      </w:r>
      <w:r>
        <w:t xml:space="preserve"> each year </w:t>
      </w:r>
      <w:r w:rsidR="00CE0AE8">
        <w:t xml:space="preserve">to </w:t>
      </w:r>
      <w:r w:rsidR="007C5B61">
        <w:t xml:space="preserve">see </w:t>
      </w:r>
      <w:r w:rsidR="00CE0AE8">
        <w:t xml:space="preserve">periods </w:t>
      </w:r>
      <w:r w:rsidR="008F05C4">
        <w:t xml:space="preserve">with </w:t>
      </w:r>
      <w:r w:rsidR="007C5B61">
        <w:t xml:space="preserve">most accidents </w:t>
      </w:r>
      <w:r w:rsidR="00310559">
        <w:t xml:space="preserve">on 2015-2017 </w:t>
      </w:r>
      <w:r w:rsidR="007C5B61">
        <w:t xml:space="preserve">and </w:t>
      </w:r>
      <w:r w:rsidR="00770129">
        <w:t xml:space="preserve">use </w:t>
      </w:r>
      <w:r w:rsidR="007C5B61">
        <w:t xml:space="preserve">primary colours to simplify colour </w:t>
      </w:r>
      <w:r w:rsidR="001A4EFE">
        <w:t>perception</w:t>
      </w:r>
      <w:r w:rsidR="007C5B61">
        <w:t xml:space="preserve">. </w:t>
      </w:r>
      <w:r w:rsidR="00646E4F">
        <w:t>In</w:t>
      </w:r>
      <w:r w:rsidR="008D0672">
        <w:t xml:space="preserve"> 2015 there are higher peaks in </w:t>
      </w:r>
      <w:r w:rsidR="00A24406">
        <w:t>most</w:t>
      </w:r>
      <w:r w:rsidR="008D0672">
        <w:t xml:space="preserve"> weeks during the second semester</w:t>
      </w:r>
      <w:r w:rsidR="00042C78">
        <w:t xml:space="preserve"> and </w:t>
      </w:r>
      <w:r w:rsidR="006F38DB">
        <w:t xml:space="preserve">considerably fewer </w:t>
      </w:r>
      <w:r w:rsidR="00A24406">
        <w:t xml:space="preserve">reports </w:t>
      </w:r>
      <w:r w:rsidR="00042C78">
        <w:t>in January</w:t>
      </w:r>
      <w:r w:rsidR="008D0672">
        <w:t xml:space="preserve">. As for 2016 there are </w:t>
      </w:r>
      <w:r w:rsidR="002746E0">
        <w:t>less</w:t>
      </w:r>
      <w:r w:rsidR="008D0672">
        <w:t xml:space="preserve"> peaks compared to 2015, </w:t>
      </w:r>
      <w:r w:rsidR="00A76B77">
        <w:t>with the</w:t>
      </w:r>
      <w:r w:rsidR="00A24406">
        <w:t xml:space="preserve"> most prominent in November.</w:t>
      </w:r>
      <w:r w:rsidR="008D0672">
        <w:t xml:space="preserve"> </w:t>
      </w:r>
      <w:r w:rsidR="008F77D3">
        <w:t>Finally</w:t>
      </w:r>
      <w:r w:rsidR="00B12C30">
        <w:t xml:space="preserve">, </w:t>
      </w:r>
      <w:r w:rsidR="007C5B61">
        <w:t>2017</w:t>
      </w:r>
      <w:r w:rsidR="00B12C30">
        <w:t xml:space="preserve"> has only </w:t>
      </w:r>
      <w:r w:rsidR="007C5B61">
        <w:t xml:space="preserve">4 </w:t>
      </w:r>
      <w:r w:rsidR="00B12C30">
        <w:t xml:space="preserve">major peaks, </w:t>
      </w:r>
      <w:r w:rsidR="00A76B77">
        <w:t xml:space="preserve">and </w:t>
      </w:r>
      <w:r w:rsidR="007C5B61">
        <w:t xml:space="preserve">the entire distribution has </w:t>
      </w:r>
      <w:r w:rsidR="00F05AED">
        <w:t xml:space="preserve">analogous </w:t>
      </w:r>
      <w:r w:rsidR="0078166F">
        <w:t xml:space="preserve">seasonality as years before and </w:t>
      </w:r>
      <w:r w:rsidR="007C5B61">
        <w:t xml:space="preserve">uniform behaviour with less variation between </w:t>
      </w:r>
      <w:r w:rsidR="00FF19ED">
        <w:t>adjacent</w:t>
      </w:r>
      <w:r w:rsidR="007C5B61">
        <w:t xml:space="preserve"> weeks</w:t>
      </w:r>
      <w:r w:rsidR="004A39E0">
        <w:t>.</w:t>
      </w:r>
    </w:p>
    <w:p w14:paraId="1961B281" w14:textId="73E61E0E" w:rsidR="00E866AB" w:rsidRDefault="00F40997" w:rsidP="00B52970">
      <w:pPr>
        <w:pStyle w:val="Body"/>
      </w:pPr>
      <w:r>
        <w:t xml:space="preserve">Comparing fig.4 </w:t>
      </w:r>
      <w:r w:rsidR="00E866AB">
        <w:t xml:space="preserve">months against </w:t>
      </w:r>
      <w:r w:rsidR="009B0AFF">
        <w:t>week</w:t>
      </w:r>
      <w:r w:rsidR="00E866AB">
        <w:t>days</w:t>
      </w:r>
      <w:r w:rsidR="00895CD4">
        <w:t xml:space="preserve"> we observed</w:t>
      </w:r>
      <w:r w:rsidR="006B3E1C">
        <w:t xml:space="preserve"> November</w:t>
      </w:r>
      <w:r w:rsidR="000A1FE7">
        <w:t xml:space="preserve">, July and </w:t>
      </w:r>
      <w:r w:rsidR="008633F5">
        <w:t>January</w:t>
      </w:r>
      <w:r w:rsidR="006B3E1C">
        <w:t xml:space="preserve"> ha</w:t>
      </w:r>
      <w:r w:rsidR="00895CD4">
        <w:t>d</w:t>
      </w:r>
      <w:r w:rsidR="006B3E1C">
        <w:t xml:space="preserve"> most accidents</w:t>
      </w:r>
      <w:r w:rsidR="001F0944">
        <w:t xml:space="preserve">, </w:t>
      </w:r>
      <w:r w:rsidR="009B0AFF">
        <w:t>while</w:t>
      </w:r>
      <w:r w:rsidR="00196EF4">
        <w:t xml:space="preserve"> February had lowest </w:t>
      </w:r>
      <w:r w:rsidR="009B0AFF">
        <w:t xml:space="preserve">accidents due to outliers </w:t>
      </w:r>
      <w:r w:rsidR="00E83C5A">
        <w:t xml:space="preserve">and not for </w:t>
      </w:r>
      <w:r w:rsidR="009B0AFF">
        <w:t>being the shortest month</w:t>
      </w:r>
      <w:r w:rsidR="00E866AB">
        <w:t xml:space="preserve">. </w:t>
      </w:r>
      <w:r>
        <w:t>They</w:t>
      </w:r>
      <w:r w:rsidR="00066AE3">
        <w:t xml:space="preserve"> mostly </w:t>
      </w:r>
      <w:r w:rsidR="00F752AB">
        <w:t xml:space="preserve">happened </w:t>
      </w:r>
      <w:r w:rsidR="00E866AB">
        <w:t>on Fridays, but differently by month with September</w:t>
      </w:r>
      <w:r w:rsidR="00F41483">
        <w:t>-</w:t>
      </w:r>
      <w:r w:rsidR="00E866AB">
        <w:t>November</w:t>
      </w:r>
      <w:r w:rsidR="00F41483">
        <w:t>-</w:t>
      </w:r>
      <w:r w:rsidR="00E866AB">
        <w:t>December</w:t>
      </w:r>
      <w:r w:rsidR="00B71E5F">
        <w:t xml:space="preserve"> peaks</w:t>
      </w:r>
      <w:r w:rsidR="00E866AB">
        <w:t>.</w:t>
      </w:r>
      <w:r w:rsidR="00CF4DF2">
        <w:t xml:space="preserve"> </w:t>
      </w:r>
      <w:r w:rsidR="00E85480">
        <w:t xml:space="preserve">Poor results on </w:t>
      </w:r>
      <w:r w:rsidR="002429E4">
        <w:t>Friday</w:t>
      </w:r>
      <w:r w:rsidR="00E85480">
        <w:t xml:space="preserve"> could relate</w:t>
      </w:r>
      <w:r w:rsidR="003D60F0">
        <w:t xml:space="preserve"> </w:t>
      </w:r>
      <w:r w:rsidR="00E85480">
        <w:t xml:space="preserve">to driver behaviour as people are </w:t>
      </w:r>
      <w:r w:rsidR="004C541E">
        <w:t>usually</w:t>
      </w:r>
      <w:r w:rsidR="00E85480">
        <w:t xml:space="preserve"> exhausted and have plans for the weekend, </w:t>
      </w:r>
      <w:r w:rsidR="00756DD0">
        <w:t>hence</w:t>
      </w:r>
      <w:r w:rsidR="00E85480">
        <w:t xml:space="preserve"> lack of attention </w:t>
      </w:r>
      <w:r w:rsidR="00F1557B">
        <w:t xml:space="preserve">or anxiety </w:t>
      </w:r>
      <w:r w:rsidR="00E85480">
        <w:t xml:space="preserve">might </w:t>
      </w:r>
      <w:r w:rsidR="006B3E1C">
        <w:t xml:space="preserve">be a </w:t>
      </w:r>
      <w:r w:rsidR="00182A3C">
        <w:t xml:space="preserve">contributing </w:t>
      </w:r>
      <w:r w:rsidR="006B3E1C">
        <w:t>factor</w:t>
      </w:r>
      <w:r w:rsidR="00E85480">
        <w:t xml:space="preserve">. </w:t>
      </w:r>
      <w:r w:rsidR="002F3F84">
        <w:t xml:space="preserve">Overall, </w:t>
      </w:r>
      <w:r w:rsidR="00085784">
        <w:t xml:space="preserve">Monday and weekends had </w:t>
      </w:r>
      <w:r w:rsidR="00681738">
        <w:t xml:space="preserve">the </w:t>
      </w:r>
      <w:r w:rsidR="00085784">
        <w:t>lowest figures</w:t>
      </w:r>
      <w:r w:rsidR="00FE100A">
        <w:t>,</w:t>
      </w:r>
      <w:r w:rsidR="00085784">
        <w:t xml:space="preserve"> </w:t>
      </w:r>
      <w:r w:rsidR="002F3F84">
        <w:t xml:space="preserve">Friday </w:t>
      </w:r>
      <w:r w:rsidR="00066AE3">
        <w:t xml:space="preserve">and </w:t>
      </w:r>
      <w:r w:rsidR="00B56707">
        <w:t>weekends</w:t>
      </w:r>
      <w:r w:rsidR="00066AE3">
        <w:t xml:space="preserve"> had </w:t>
      </w:r>
      <w:r w:rsidR="002F3F84">
        <w:t xml:space="preserve">stable </w:t>
      </w:r>
      <w:r w:rsidR="00066AE3">
        <w:t xml:space="preserve">trends </w:t>
      </w:r>
      <w:r w:rsidR="002F3F84">
        <w:t xml:space="preserve">and </w:t>
      </w:r>
      <w:r w:rsidR="009E5438">
        <w:t xml:space="preserve">diminished </w:t>
      </w:r>
      <w:r w:rsidR="00EB0389">
        <w:t xml:space="preserve">on </w:t>
      </w:r>
      <w:r w:rsidR="002F3F84">
        <w:t xml:space="preserve">remaining days </w:t>
      </w:r>
      <w:r w:rsidR="00B56707">
        <w:t>across the years</w:t>
      </w:r>
      <w:r w:rsidR="00066AE3">
        <w:t>.</w:t>
      </w:r>
    </w:p>
    <w:p w14:paraId="65A5791D" w14:textId="729F1151" w:rsidR="00B52970" w:rsidRDefault="00E866AB" w:rsidP="00893C77">
      <w:pPr>
        <w:pStyle w:val="Body"/>
      </w:pPr>
      <w:r>
        <w:t xml:space="preserve"> </w:t>
      </w:r>
      <w:r w:rsidR="00B64155">
        <w:t>T</w:t>
      </w:r>
      <w:r w:rsidR="004F63E2">
        <w:t xml:space="preserve">here are increasing </w:t>
      </w:r>
      <w:r w:rsidR="003806CA">
        <w:t>pattern</w:t>
      </w:r>
      <w:r w:rsidR="00A03E1D">
        <w:t>s</w:t>
      </w:r>
      <w:r w:rsidR="003806CA">
        <w:t xml:space="preserve"> </w:t>
      </w:r>
      <w:r w:rsidR="00563C81">
        <w:t>across</w:t>
      </w:r>
      <w:r w:rsidR="003806CA">
        <w:t xml:space="preserve"> Monday</w:t>
      </w:r>
      <w:r w:rsidR="00563C81">
        <w:t>-</w:t>
      </w:r>
      <w:r w:rsidR="003806CA">
        <w:t xml:space="preserve">Friday </w:t>
      </w:r>
      <w:r w:rsidR="003F117F">
        <w:t>between</w:t>
      </w:r>
      <w:r w:rsidR="003806CA">
        <w:t xml:space="preserve"> 08:00-09:00 and 15:00-19:00</w:t>
      </w:r>
      <w:r w:rsidR="00B64155">
        <w:t xml:space="preserve"> (fig.5)</w:t>
      </w:r>
      <w:r w:rsidR="00654976">
        <w:t xml:space="preserve">, </w:t>
      </w:r>
      <w:r w:rsidR="00D92210">
        <w:t>which means accidents are more likely to happen when people drive home than in the morning</w:t>
      </w:r>
      <w:r w:rsidR="00A4646A">
        <w:t xml:space="preserve"> </w:t>
      </w:r>
      <w:r w:rsidR="00EB1DF1">
        <w:t>with</w:t>
      </w:r>
      <w:r w:rsidR="00A4646A">
        <w:t xml:space="preserve"> other r</w:t>
      </w:r>
      <w:r w:rsidR="00D92210">
        <w:t xml:space="preserve">easons </w:t>
      </w:r>
      <w:r w:rsidR="005B658B">
        <w:t>includ</w:t>
      </w:r>
      <w:r w:rsidR="00EB1DF1">
        <w:t>ing</w:t>
      </w:r>
      <w:r w:rsidR="005B658B">
        <w:t xml:space="preserve"> </w:t>
      </w:r>
      <w:r w:rsidR="00DF109B">
        <w:t>people</w:t>
      </w:r>
      <w:r w:rsidR="005B658B">
        <w:t xml:space="preserve"> </w:t>
      </w:r>
      <w:r w:rsidR="00E02DE7">
        <w:t>taking passengers to their destinations.</w:t>
      </w:r>
      <w:r w:rsidR="003806CA">
        <w:t xml:space="preserve"> </w:t>
      </w:r>
      <w:r w:rsidR="00840225">
        <w:t xml:space="preserve">Noticeably </w:t>
      </w:r>
      <w:r w:rsidR="009B4E8D">
        <w:t xml:space="preserve">Tuesday seems to be the most common </w:t>
      </w:r>
      <w:r w:rsidR="00052F93">
        <w:t>day among</w:t>
      </w:r>
      <w:r w:rsidR="00A411AF">
        <w:t xml:space="preserve"> the offender hours. </w:t>
      </w:r>
      <w:r w:rsidR="00137BBC">
        <w:t>However, t</w:t>
      </w:r>
      <w:r w:rsidR="00815B2E">
        <w:t xml:space="preserve">his is </w:t>
      </w:r>
      <w:r w:rsidR="00B6764B">
        <w:t xml:space="preserve">an </w:t>
      </w:r>
      <w:r w:rsidR="00004506">
        <w:t>average</w:t>
      </w:r>
      <w:r w:rsidR="00C5433A">
        <w:t xml:space="preserve"> </w:t>
      </w:r>
      <w:r w:rsidR="00B6764B">
        <w:t xml:space="preserve">and </w:t>
      </w:r>
      <w:r w:rsidR="00815B2E">
        <w:t>expected in medium</w:t>
      </w:r>
      <w:r w:rsidR="00CC1935">
        <w:t>/</w:t>
      </w:r>
      <w:r w:rsidR="00815B2E">
        <w:t xml:space="preserve">large </w:t>
      </w:r>
      <w:r w:rsidR="00E2373F">
        <w:t xml:space="preserve">density </w:t>
      </w:r>
      <w:r w:rsidR="000D1AA1">
        <w:t>locations</w:t>
      </w:r>
      <w:r w:rsidR="00BC4070">
        <w:t xml:space="preserve">, but </w:t>
      </w:r>
      <w:r w:rsidR="00815B2E">
        <w:t xml:space="preserve">in rural </w:t>
      </w:r>
      <w:r w:rsidR="009E0699">
        <w:t>areas</w:t>
      </w:r>
      <w:r w:rsidR="00815B2E">
        <w:t xml:space="preserve"> this could be different.</w:t>
      </w:r>
      <w:r w:rsidR="00E27472">
        <w:t xml:space="preserve"> </w:t>
      </w:r>
      <w:r w:rsidR="00C601BF">
        <w:t xml:space="preserve">Between 11:00-14:00 we see a few accidents on Friday and Saturday, this might indicate time constraints </w:t>
      </w:r>
      <w:r w:rsidR="00A5691B">
        <w:t>of</w:t>
      </w:r>
      <w:r w:rsidR="00243CCF">
        <w:t xml:space="preserve"> </w:t>
      </w:r>
      <w:r w:rsidR="00C601BF">
        <w:t xml:space="preserve">lunchtime period. </w:t>
      </w:r>
      <w:r w:rsidR="00F90F08">
        <w:t>On Saturday</w:t>
      </w:r>
      <w:r w:rsidR="00243CCF">
        <w:t xml:space="preserve"> </w:t>
      </w:r>
      <w:r w:rsidR="00F90F08">
        <w:t xml:space="preserve">accidents reach a </w:t>
      </w:r>
      <w:r w:rsidR="009E0699">
        <w:t xml:space="preserve">lower </w:t>
      </w:r>
      <w:r w:rsidR="00F90F08">
        <w:t>second peak at 17</w:t>
      </w:r>
      <w:r w:rsidR="00243CCF">
        <w:t>:00</w:t>
      </w:r>
      <w:r w:rsidR="00F90F08">
        <w:t>, indicating periods people spend more time outside.</w:t>
      </w:r>
      <w:r w:rsidR="000E7A88">
        <w:t xml:space="preserve"> </w:t>
      </w:r>
      <w:r w:rsidR="0076128C">
        <w:t>C</w:t>
      </w:r>
      <w:r w:rsidR="00C601BF">
        <w:t xml:space="preserve">omparing </w:t>
      </w:r>
      <w:r w:rsidR="007D3A35">
        <w:t>2015</w:t>
      </w:r>
      <w:r w:rsidR="00F41483">
        <w:t>-</w:t>
      </w:r>
      <w:r w:rsidR="007D3A35">
        <w:t xml:space="preserve">2017 </w:t>
      </w:r>
      <w:r w:rsidR="000452AC">
        <w:t>we see</w:t>
      </w:r>
      <w:r w:rsidR="00C601BF">
        <w:t xml:space="preserve"> </w:t>
      </w:r>
      <w:r w:rsidR="007D3A35">
        <w:t xml:space="preserve">a reduction </w:t>
      </w:r>
      <w:r w:rsidR="00D61AC5">
        <w:t>on</w:t>
      </w:r>
      <w:r w:rsidR="007D3A35">
        <w:t xml:space="preserve"> Monday</w:t>
      </w:r>
      <w:r w:rsidR="00763FDF">
        <w:t>-</w:t>
      </w:r>
      <w:r w:rsidR="007D3A35">
        <w:t>Thursday</w:t>
      </w:r>
      <w:r w:rsidR="007F546E">
        <w:t>,</w:t>
      </w:r>
      <w:r w:rsidR="007D3A35">
        <w:t xml:space="preserve"> </w:t>
      </w:r>
      <w:r w:rsidR="00884C9A">
        <w:t>but not</w:t>
      </w:r>
      <w:r w:rsidR="007D3A35">
        <w:t xml:space="preserve"> on Friday and weekend</w:t>
      </w:r>
      <w:r w:rsidR="007D6B91">
        <w:t xml:space="preserve">. This </w:t>
      </w:r>
      <w:r w:rsidR="00B6472E">
        <w:t xml:space="preserve">could mean </w:t>
      </w:r>
      <w:r w:rsidR="00994F94">
        <w:t xml:space="preserve">more </w:t>
      </w:r>
      <w:r w:rsidR="007D6B91">
        <w:t xml:space="preserve">people </w:t>
      </w:r>
      <w:r w:rsidR="0048069E">
        <w:t>adopting</w:t>
      </w:r>
      <w:r w:rsidR="007D6B91">
        <w:t xml:space="preserve"> public transport</w:t>
      </w:r>
      <w:r w:rsidR="00C50D55">
        <w:t>,</w:t>
      </w:r>
      <w:r w:rsidR="005A5E63">
        <w:t xml:space="preserve"> bicycle</w:t>
      </w:r>
      <w:r w:rsidR="007516FB">
        <w:t xml:space="preserve">, </w:t>
      </w:r>
      <w:r w:rsidR="00C50D55">
        <w:t>carsharing,</w:t>
      </w:r>
      <w:r w:rsidR="007D6B91">
        <w:t xml:space="preserve"> respecting traffic laws, </w:t>
      </w:r>
      <w:r w:rsidR="00BF5F84">
        <w:t>and working remotely.</w:t>
      </w:r>
    </w:p>
    <w:p w14:paraId="449D1888" w14:textId="59C2FCFC" w:rsidR="00971605" w:rsidRDefault="00971605" w:rsidP="00B52970">
      <w:pPr>
        <w:pStyle w:val="Body"/>
      </w:pPr>
    </w:p>
    <w:p w14:paraId="02B2EE32" w14:textId="77777777" w:rsidR="00971605" w:rsidRDefault="00971605" w:rsidP="00B52970">
      <w:pPr>
        <w:pStyle w:val="Body"/>
      </w:pPr>
    </w:p>
    <w:p w14:paraId="2FE24C51" w14:textId="77777777" w:rsidR="003806CA" w:rsidRPr="00B52970" w:rsidRDefault="003806CA" w:rsidP="00B52970">
      <w:pPr>
        <w:pStyle w:val="Body"/>
      </w:pPr>
    </w:p>
    <w:p w14:paraId="5C244046" w14:textId="64ABA7F5" w:rsidR="00F4012D" w:rsidRPr="00ED61CA" w:rsidRDefault="00F4012D" w:rsidP="00F4012D">
      <w:pPr>
        <w:pStyle w:val="Body"/>
        <w:numPr>
          <w:ilvl w:val="0"/>
          <w:numId w:val="11"/>
        </w:numPr>
        <w:rPr>
          <w:b/>
          <w:bCs/>
        </w:rPr>
      </w:pPr>
      <w:r>
        <w:rPr>
          <w:b/>
          <w:bCs/>
        </w:rPr>
        <w:t>Spatial</w:t>
      </w:r>
    </w:p>
    <w:p w14:paraId="4026A71B" w14:textId="77777777" w:rsidR="00B52970" w:rsidRPr="00063F3B" w:rsidRDefault="00B52970" w:rsidP="00B52970">
      <w:pPr>
        <w:pStyle w:val="Body"/>
        <w:ind w:left="604" w:firstLine="0"/>
        <w:rPr>
          <w:b/>
          <w:bCs/>
        </w:rPr>
      </w:pPr>
    </w:p>
    <w:p w14:paraId="333BA8C2" w14:textId="77777777" w:rsidR="00063F3B" w:rsidRDefault="00063F3B" w:rsidP="00723C14">
      <w:pPr>
        <w:pStyle w:val="Body"/>
        <w:rPr>
          <w:b/>
          <w:bCs/>
        </w:rPr>
      </w:pPr>
    </w:p>
    <w:p w14:paraId="5E902641" w14:textId="43792996" w:rsidR="00B746BE" w:rsidRPr="00723C14" w:rsidRDefault="00D902D5" w:rsidP="0078151F">
      <w:pPr>
        <w:pStyle w:val="Body"/>
        <w:numPr>
          <w:ilvl w:val="0"/>
          <w:numId w:val="12"/>
        </w:numPr>
        <w:rPr>
          <w:b/>
          <w:bCs/>
        </w:rPr>
      </w:pPr>
      <w:r>
        <w:rPr>
          <w:b/>
          <w:bCs/>
        </w:rPr>
        <w:lastRenderedPageBreak/>
        <w:t>Severity type</w:t>
      </w:r>
    </w:p>
    <w:p w14:paraId="5471485C" w14:textId="77777777" w:rsidR="00B746BE" w:rsidRDefault="00B746BE" w:rsidP="00FF34FE">
      <w:pPr>
        <w:pStyle w:val="Body"/>
        <w:rPr>
          <w:i/>
          <w:iCs/>
          <w:lang w:eastAsia="en-GB"/>
        </w:rPr>
      </w:pPr>
    </w:p>
    <w:p w14:paraId="1FA15FD6" w14:textId="7A30D538" w:rsidR="007A0E5F" w:rsidRDefault="007A0E5F" w:rsidP="00F24980">
      <w:pPr>
        <w:pStyle w:val="Body"/>
        <w:rPr>
          <w:i/>
          <w:iCs/>
          <w:lang w:eastAsia="en-GB"/>
        </w:rPr>
      </w:pPr>
      <w:r>
        <w:rPr>
          <w:i/>
          <w:iCs/>
          <w:noProof/>
          <w:lang w:eastAsia="en-GB"/>
        </w:rPr>
        <w:drawing>
          <wp:inline distT="0" distB="0" distL="0" distR="0" wp14:anchorId="3E70B968" wp14:editId="55D6B44B">
            <wp:extent cx="3000752" cy="1384040"/>
            <wp:effectExtent l="19050" t="19050" r="9525" b="260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b.png"/>
                    <pic:cNvPicPr/>
                  </pic:nvPicPr>
                  <pic:blipFill>
                    <a:blip r:embed="rId14"/>
                    <a:stretch>
                      <a:fillRect/>
                    </a:stretch>
                  </pic:blipFill>
                  <pic:spPr>
                    <a:xfrm>
                      <a:off x="0" y="0"/>
                      <a:ext cx="3006883" cy="1386868"/>
                    </a:xfrm>
                    <a:prstGeom prst="rect">
                      <a:avLst/>
                    </a:prstGeom>
                    <a:ln>
                      <a:solidFill>
                        <a:schemeClr val="tx1"/>
                      </a:solidFill>
                    </a:ln>
                  </pic:spPr>
                </pic:pic>
              </a:graphicData>
            </a:graphic>
          </wp:inline>
        </w:drawing>
      </w:r>
    </w:p>
    <w:p w14:paraId="2729C33E" w14:textId="1C35196F" w:rsidR="00FF34FE" w:rsidRPr="00BF1C78" w:rsidRDefault="00FF34FE" w:rsidP="000352B6">
      <w:pPr>
        <w:pStyle w:val="Body"/>
      </w:pPr>
      <w:r w:rsidRPr="00BF1C78">
        <w:t>Fig.</w:t>
      </w:r>
      <w:r w:rsidR="00AD6AF6">
        <w:t>6</w:t>
      </w:r>
      <w:r w:rsidR="002A1518">
        <w:t>.</w:t>
      </w:r>
      <w:r w:rsidRPr="00BF1C78">
        <w:t xml:space="preserve"> </w:t>
      </w:r>
      <w:r w:rsidR="00FC5AD2">
        <w:t>(Left)</w:t>
      </w:r>
      <w:r w:rsidR="00B05C18">
        <w:t xml:space="preserve"> </w:t>
      </w:r>
      <w:r w:rsidR="007A0E5F" w:rsidRPr="00BF1C78">
        <w:t xml:space="preserve">UK and </w:t>
      </w:r>
      <w:r w:rsidR="00FC5AD2">
        <w:t>(Right)</w:t>
      </w:r>
      <w:r w:rsidR="00B05C18">
        <w:t xml:space="preserve"> </w:t>
      </w:r>
      <w:r w:rsidR="007A0E5F" w:rsidRPr="00BF1C78">
        <w:t xml:space="preserve">London Density Maps </w:t>
      </w:r>
      <w:r w:rsidR="00CC5398">
        <w:t>-</w:t>
      </w:r>
      <w:r w:rsidR="007A0E5F" w:rsidRPr="00BF1C78">
        <w:t xml:space="preserve"> Markers in red are</w:t>
      </w:r>
      <w:r w:rsidR="002D5B1F">
        <w:t xml:space="preserve"> </w:t>
      </w:r>
      <w:r w:rsidR="007A0E5F" w:rsidRPr="00BF1C78">
        <w:t xml:space="preserve">high severity and blue </w:t>
      </w:r>
      <w:r w:rsidR="002D5B1F">
        <w:t xml:space="preserve">represent </w:t>
      </w:r>
      <w:r w:rsidR="007A0E5F" w:rsidRPr="00BF1C78">
        <w:t>low severity accidents, both for accidents with multiple casualties.</w:t>
      </w:r>
    </w:p>
    <w:p w14:paraId="3B815E6F" w14:textId="77777777" w:rsidR="00FF34FE" w:rsidRDefault="00FF34FE" w:rsidP="000352B6">
      <w:pPr>
        <w:pStyle w:val="Body"/>
        <w:rPr>
          <w:i/>
          <w:iCs/>
          <w:lang w:eastAsia="en-GB"/>
        </w:rPr>
      </w:pPr>
    </w:p>
    <w:p w14:paraId="469EE05E" w14:textId="58123DC7" w:rsidR="00341976" w:rsidRDefault="00341976" w:rsidP="000352B6">
      <w:pPr>
        <w:pStyle w:val="Body"/>
        <w:rPr>
          <w:i/>
          <w:iCs/>
          <w:lang w:eastAsia="en-GB"/>
        </w:rPr>
      </w:pPr>
    </w:p>
    <w:p w14:paraId="4ED8EE02" w14:textId="2CE2E655" w:rsidR="00341976" w:rsidRDefault="003B277B" w:rsidP="002B00B5">
      <w:pPr>
        <w:pStyle w:val="Body"/>
      </w:pPr>
      <w:r>
        <w:t>F</w:t>
      </w:r>
      <w:r w:rsidR="00FB6C1E">
        <w:t>ig.6</w:t>
      </w:r>
      <w:r w:rsidR="007A0E5F" w:rsidRPr="00624FF1">
        <w:t xml:space="preserve"> </w:t>
      </w:r>
      <w:r>
        <w:t xml:space="preserve">analysis </w:t>
      </w:r>
      <w:r w:rsidR="00341976" w:rsidRPr="00624FF1">
        <w:t xml:space="preserve">shows </w:t>
      </w:r>
      <w:r w:rsidR="007A0E5F" w:rsidRPr="00624FF1">
        <w:t xml:space="preserve">multiple casualty accidents </w:t>
      </w:r>
      <w:r w:rsidR="00FE6E4B" w:rsidRPr="00624FF1">
        <w:t>between</w:t>
      </w:r>
      <w:r w:rsidR="007A0E5F" w:rsidRPr="00624FF1">
        <w:t xml:space="preserve"> </w:t>
      </w:r>
      <w:r w:rsidR="00FE6E4B" w:rsidRPr="00624FF1">
        <w:t>2015</w:t>
      </w:r>
      <w:r w:rsidR="004365ED">
        <w:t>-</w:t>
      </w:r>
      <w:r w:rsidR="007A0E5F" w:rsidRPr="00624FF1">
        <w:t>2017</w:t>
      </w:r>
      <w:r w:rsidR="00BB4859" w:rsidRPr="00624FF1">
        <w:t xml:space="preserve"> with markers size </w:t>
      </w:r>
      <w:r w:rsidR="00FE6E4B" w:rsidRPr="00624FF1">
        <w:t xml:space="preserve">based on </w:t>
      </w:r>
      <w:r w:rsidR="00794614">
        <w:t>casualties</w:t>
      </w:r>
      <w:r w:rsidR="00BB4859" w:rsidRPr="00624FF1">
        <w:t xml:space="preserve">. </w:t>
      </w:r>
      <w:r w:rsidR="00C15664">
        <w:t>T</w:t>
      </w:r>
      <w:r w:rsidR="00BB4859" w:rsidRPr="00624FF1">
        <w:t xml:space="preserve">he left part </w:t>
      </w:r>
      <w:r w:rsidR="00DE4E1A">
        <w:t xml:space="preserve">has </w:t>
      </w:r>
      <w:r w:rsidR="00BB4859" w:rsidRPr="00624FF1">
        <w:t>87</w:t>
      </w:r>
      <w:r w:rsidR="00E24F7B">
        <w:t>,</w:t>
      </w:r>
      <w:r w:rsidR="00BB4859" w:rsidRPr="00624FF1">
        <w:t xml:space="preserve">696 accidents </w:t>
      </w:r>
      <w:r w:rsidR="00023FD3">
        <w:t>and</w:t>
      </w:r>
      <w:r w:rsidR="005F1183">
        <w:t xml:space="preserve"> </w:t>
      </w:r>
      <w:r w:rsidR="00BB4859" w:rsidRPr="00624FF1">
        <w:t xml:space="preserve">5 large clusters </w:t>
      </w:r>
      <w:r w:rsidR="00E74AAA">
        <w:t xml:space="preserve">of points </w:t>
      </w:r>
      <w:r w:rsidR="00BB4859" w:rsidRPr="00624FF1">
        <w:t xml:space="preserve">related </w:t>
      </w:r>
      <w:r w:rsidR="007A0E5F" w:rsidRPr="00624FF1">
        <w:t xml:space="preserve">to main cities in the UK. The </w:t>
      </w:r>
      <w:r w:rsidR="00E74AAA">
        <w:t>largest</w:t>
      </w:r>
      <w:r w:rsidR="007A0E5F" w:rsidRPr="00624FF1">
        <w:t xml:space="preserve"> hotspot is the one in Greater London</w:t>
      </w:r>
      <w:r w:rsidR="00F53AF6">
        <w:t xml:space="preserve"> and surroundings</w:t>
      </w:r>
      <w:r w:rsidR="007A0E5F" w:rsidRPr="00624FF1">
        <w:t xml:space="preserve">, followed by Manchester, Birmingham, </w:t>
      </w:r>
      <w:r w:rsidR="00E74AAA">
        <w:t xml:space="preserve">Leeds and </w:t>
      </w:r>
      <w:r w:rsidR="007A0E5F" w:rsidRPr="00624FF1">
        <w:t>Newcastle</w:t>
      </w:r>
      <w:r w:rsidR="00BB4859" w:rsidRPr="00624FF1">
        <w:t xml:space="preserve">. </w:t>
      </w:r>
      <w:r w:rsidR="00E74AAA">
        <w:t xml:space="preserve">Other cities </w:t>
      </w:r>
      <w:r w:rsidR="00873D49">
        <w:t>like</w:t>
      </w:r>
      <w:r w:rsidR="00E74AAA">
        <w:t xml:space="preserve"> Glasgow and Cardiff</w:t>
      </w:r>
      <w:r w:rsidR="007F00CE">
        <w:t xml:space="preserve"> </w:t>
      </w:r>
      <w:r w:rsidR="00E74AAA">
        <w:t xml:space="preserve">have a </w:t>
      </w:r>
      <w:r w:rsidR="000A5E36">
        <w:t>perceptible</w:t>
      </w:r>
      <w:r w:rsidR="00E74AAA">
        <w:t xml:space="preserve"> size, but because they are not </w:t>
      </w:r>
      <w:r w:rsidR="00624D0E">
        <w:t>as</w:t>
      </w:r>
      <w:r w:rsidR="00E74AAA">
        <w:t xml:space="preserve"> close to </w:t>
      </w:r>
      <w:r w:rsidR="00C83D33">
        <w:t xml:space="preserve">smaller </w:t>
      </w:r>
      <w:r w:rsidR="00E74AAA">
        <w:t xml:space="preserve">hotspots as others it is difficult to observe them as part of clusters. </w:t>
      </w:r>
      <w:r w:rsidR="00C83D33">
        <w:t xml:space="preserve">We see </w:t>
      </w:r>
      <w:r w:rsidR="00E74AAA">
        <w:t xml:space="preserve">few </w:t>
      </w:r>
      <w:r w:rsidR="00624D0E">
        <w:t>points</w:t>
      </w:r>
      <w:r w:rsidR="00E74AAA">
        <w:t xml:space="preserve"> </w:t>
      </w:r>
      <w:r w:rsidR="00041C6F">
        <w:t xml:space="preserve">in low-density regions </w:t>
      </w:r>
      <w:r w:rsidR="00C57B56">
        <w:t>from</w:t>
      </w:r>
      <w:r w:rsidR="00041C6F">
        <w:t xml:space="preserve"> </w:t>
      </w:r>
      <w:r w:rsidR="00C83D33">
        <w:t xml:space="preserve">smaller </w:t>
      </w:r>
      <w:r w:rsidR="00BF1955">
        <w:t xml:space="preserve">cities </w:t>
      </w:r>
      <w:r w:rsidR="00C83D33">
        <w:t xml:space="preserve">or remote </w:t>
      </w:r>
      <w:r w:rsidR="0091297B">
        <w:t xml:space="preserve">areas </w:t>
      </w:r>
      <w:r w:rsidR="00C83D33">
        <w:t xml:space="preserve">and </w:t>
      </w:r>
      <w:r w:rsidR="00E74AAA">
        <w:t>alongside the coast</w:t>
      </w:r>
      <w:r w:rsidR="00C83D33">
        <w:t xml:space="preserve">line, </w:t>
      </w:r>
      <w:r w:rsidR="00E74AAA">
        <w:t xml:space="preserve">indicating accidents </w:t>
      </w:r>
      <w:r w:rsidR="007928A2">
        <w:t>ha</w:t>
      </w:r>
      <w:r w:rsidR="001C5B1B">
        <w:t>ve</w:t>
      </w:r>
      <w:r w:rsidR="007928A2">
        <w:t xml:space="preserve"> higher frequency </w:t>
      </w:r>
      <w:r w:rsidR="009E50D6">
        <w:t xml:space="preserve">inside </w:t>
      </w:r>
      <w:r w:rsidR="00E74AAA">
        <w:t xml:space="preserve">cities perimeter </w:t>
      </w:r>
      <w:r w:rsidR="00D84815">
        <w:t xml:space="preserve">than </w:t>
      </w:r>
      <w:r w:rsidR="00E74AAA">
        <w:t xml:space="preserve">between </w:t>
      </w:r>
      <w:r w:rsidR="00D84815">
        <w:t>cities</w:t>
      </w:r>
      <w:r w:rsidR="00E74AAA">
        <w:t xml:space="preserve">. </w:t>
      </w:r>
      <w:r w:rsidR="00BB4859" w:rsidRPr="00624FF1">
        <w:t xml:space="preserve">The right part </w:t>
      </w:r>
      <w:r w:rsidR="008C045F" w:rsidRPr="00624FF1">
        <w:t>depicts</w:t>
      </w:r>
      <w:r w:rsidR="00482369">
        <w:t xml:space="preserve"> </w:t>
      </w:r>
      <w:r w:rsidR="00FE6E4B" w:rsidRPr="00624FF1">
        <w:t>11</w:t>
      </w:r>
      <w:r w:rsidR="00E24F7B">
        <w:t>,</w:t>
      </w:r>
      <w:r w:rsidR="00FE6E4B" w:rsidRPr="00624FF1">
        <w:t xml:space="preserve">319 </w:t>
      </w:r>
      <w:r w:rsidR="00BB4859" w:rsidRPr="00624FF1">
        <w:t xml:space="preserve">accidents in London </w:t>
      </w:r>
      <w:r w:rsidR="00FE6E4B" w:rsidRPr="00624FF1">
        <w:t>for the same period</w:t>
      </w:r>
      <w:r w:rsidR="002B00B5">
        <w:t xml:space="preserve"> </w:t>
      </w:r>
      <w:r w:rsidR="009951BE">
        <w:t xml:space="preserve">and </w:t>
      </w:r>
      <w:r w:rsidR="00FA78DF">
        <w:t>cluster</w:t>
      </w:r>
      <w:r w:rsidR="002B00B5">
        <w:t>ed</w:t>
      </w:r>
      <w:r w:rsidR="006D1182">
        <w:t xml:space="preserve"> </w:t>
      </w:r>
      <w:r w:rsidR="002B00B5">
        <w:t xml:space="preserve">points </w:t>
      </w:r>
      <w:r w:rsidR="00BB4859" w:rsidRPr="00624FF1">
        <w:t xml:space="preserve">in Westminster and City of London, </w:t>
      </w:r>
      <w:r w:rsidR="00C7566B">
        <w:t xml:space="preserve">which are </w:t>
      </w:r>
      <w:r w:rsidR="00BB4859" w:rsidRPr="00624FF1">
        <w:t xml:space="preserve">London </w:t>
      </w:r>
      <w:r w:rsidR="00D344A5">
        <w:t xml:space="preserve">divisions </w:t>
      </w:r>
      <w:r w:rsidR="00BB4859" w:rsidRPr="00624FF1">
        <w:t xml:space="preserve">responsible for </w:t>
      </w:r>
      <w:r w:rsidR="00FE6E4B" w:rsidRPr="00624FF1">
        <w:t>a relevant financial and insurance industry sectors</w:t>
      </w:r>
      <w:r w:rsidR="00C7566B">
        <w:t xml:space="preserve"> and destination to </w:t>
      </w:r>
      <w:r w:rsidR="001E6B31">
        <w:t>many people</w:t>
      </w:r>
      <w:r w:rsidR="00BB4859" w:rsidRPr="00624FF1">
        <w:t>.</w:t>
      </w:r>
      <w:r w:rsidR="00FE6E4B" w:rsidRPr="00624FF1">
        <w:t xml:space="preserve"> Westminster is home to </w:t>
      </w:r>
      <w:r w:rsidR="00191405">
        <w:t xml:space="preserve">several </w:t>
      </w:r>
      <w:r w:rsidR="00FE6E4B" w:rsidRPr="00624FF1">
        <w:t xml:space="preserve">tourist attractions, and it is surrounded by several means of transport </w:t>
      </w:r>
      <w:r w:rsidR="00191405">
        <w:t>with</w:t>
      </w:r>
      <w:r w:rsidR="00FE6E4B" w:rsidRPr="00624FF1">
        <w:t xml:space="preserve"> high congestion</w:t>
      </w:r>
      <w:r w:rsidR="005565DB">
        <w:t xml:space="preserve"> levels</w:t>
      </w:r>
      <w:r w:rsidR="00FE6E4B" w:rsidRPr="00624FF1">
        <w:t>.</w:t>
      </w:r>
      <w:r w:rsidR="00B2373D">
        <w:t xml:space="preserve"> </w:t>
      </w:r>
      <w:r w:rsidR="009224D4">
        <w:t xml:space="preserve">Unexpectedly, Barnet and Enfield were the </w:t>
      </w:r>
      <w:r w:rsidR="00EE7F4F">
        <w:t>boroughs</w:t>
      </w:r>
      <w:r w:rsidR="009224D4">
        <w:t xml:space="preserve"> with most accidents, </w:t>
      </w:r>
      <w:r w:rsidR="008C1EE0">
        <w:t>even if their</w:t>
      </w:r>
      <w:r w:rsidR="009B5D2E">
        <w:t xml:space="preserve"> </w:t>
      </w:r>
      <w:r w:rsidR="008C1EE0">
        <w:t xml:space="preserve">road </w:t>
      </w:r>
      <w:r w:rsidR="009224D4">
        <w:t xml:space="preserve">density </w:t>
      </w:r>
      <w:r w:rsidR="008C1EE0">
        <w:t xml:space="preserve">is </w:t>
      </w:r>
      <w:r w:rsidR="00514889">
        <w:t>lower,</w:t>
      </w:r>
      <w:r w:rsidR="008C1EE0">
        <w:t xml:space="preserve"> </w:t>
      </w:r>
      <w:r w:rsidR="009224D4">
        <w:t xml:space="preserve">they have larger </w:t>
      </w:r>
      <w:r w:rsidR="00086373">
        <w:t>areas</w:t>
      </w:r>
      <w:r w:rsidR="009224D4">
        <w:t xml:space="preserve"> than </w:t>
      </w:r>
      <w:r w:rsidR="00A45CF9">
        <w:t>Central London</w:t>
      </w:r>
      <w:r w:rsidR="009224D4">
        <w:t xml:space="preserve">. </w:t>
      </w:r>
      <w:r w:rsidR="00B2373D">
        <w:t xml:space="preserve">Areas far from centre have small clusters </w:t>
      </w:r>
      <w:r w:rsidR="0006604A">
        <w:t>which</w:t>
      </w:r>
      <w:r w:rsidR="00B2373D">
        <w:t xml:space="preserve"> could be due to commuting, since those regions usually offer less public transportation options, </w:t>
      </w:r>
      <w:r w:rsidR="00454872">
        <w:t xml:space="preserve">however </w:t>
      </w:r>
      <w:r w:rsidR="00B2373D">
        <w:t xml:space="preserve">this could </w:t>
      </w:r>
      <w:r w:rsidR="00EB4A9A">
        <w:t>mean</w:t>
      </w:r>
      <w:r w:rsidR="00B2373D">
        <w:t xml:space="preserve"> formation of small </w:t>
      </w:r>
      <w:r w:rsidR="005943C0">
        <w:t>towns</w:t>
      </w:r>
      <w:r w:rsidR="00B2373D">
        <w:t xml:space="preserve"> inside London</w:t>
      </w:r>
      <w:r w:rsidR="00F46487">
        <w:t>.</w:t>
      </w:r>
    </w:p>
    <w:p w14:paraId="51DA2242" w14:textId="38612CB9" w:rsidR="004C0525" w:rsidRDefault="004C0525" w:rsidP="000352B6">
      <w:pPr>
        <w:pStyle w:val="Body"/>
      </w:pPr>
    </w:p>
    <w:p w14:paraId="02FD7A85" w14:textId="7F6BD08D" w:rsidR="004C0525" w:rsidRPr="004C0525" w:rsidRDefault="004C0525" w:rsidP="004C0525">
      <w:pPr>
        <w:pStyle w:val="Body"/>
        <w:numPr>
          <w:ilvl w:val="0"/>
          <w:numId w:val="12"/>
        </w:numPr>
        <w:rPr>
          <w:b/>
          <w:bCs/>
        </w:rPr>
      </w:pPr>
      <w:r>
        <w:rPr>
          <w:b/>
          <w:bCs/>
        </w:rPr>
        <w:t>Hour</w:t>
      </w:r>
      <w:r w:rsidR="007F00CE">
        <w:rPr>
          <w:b/>
          <w:bCs/>
        </w:rPr>
        <w:t>/S</w:t>
      </w:r>
      <w:r>
        <w:rPr>
          <w:b/>
          <w:bCs/>
        </w:rPr>
        <w:t>peed limit</w:t>
      </w:r>
    </w:p>
    <w:p w14:paraId="38CD1A8B" w14:textId="77777777" w:rsidR="007C31F3" w:rsidRDefault="007C31F3" w:rsidP="000352B6">
      <w:pPr>
        <w:pStyle w:val="Body"/>
        <w:rPr>
          <w:i/>
          <w:iCs/>
          <w:lang w:eastAsia="en-GB"/>
        </w:rPr>
      </w:pPr>
    </w:p>
    <w:p w14:paraId="13A7BCAA" w14:textId="023F7D36" w:rsidR="008C045F" w:rsidRDefault="008C045F" w:rsidP="000352B6">
      <w:pPr>
        <w:pStyle w:val="Body"/>
        <w:rPr>
          <w:i/>
          <w:iCs/>
          <w:lang w:eastAsia="en-GB"/>
        </w:rPr>
      </w:pPr>
    </w:p>
    <w:p w14:paraId="59781004" w14:textId="27A99188" w:rsidR="00FF34FE" w:rsidRDefault="00FF34FE" w:rsidP="000352B6">
      <w:pPr>
        <w:pStyle w:val="Body"/>
        <w:rPr>
          <w:i/>
          <w:iCs/>
          <w:lang w:eastAsia="en-GB"/>
        </w:rPr>
      </w:pPr>
    </w:p>
    <w:p w14:paraId="45B07169" w14:textId="720A7B3C" w:rsidR="00FF34FE" w:rsidRDefault="00DC086B" w:rsidP="00B1569D">
      <w:pPr>
        <w:pStyle w:val="Body"/>
        <w:rPr>
          <w:i/>
          <w:iCs/>
          <w:lang w:eastAsia="en-GB"/>
        </w:rPr>
      </w:pPr>
      <w:r>
        <w:rPr>
          <w:i/>
          <w:iCs/>
          <w:noProof/>
          <w:lang w:eastAsia="en-GB"/>
        </w:rPr>
        <mc:AlternateContent>
          <mc:Choice Requires="wps">
            <w:drawing>
              <wp:anchor distT="0" distB="0" distL="114300" distR="114300" simplePos="0" relativeHeight="251655680" behindDoc="0" locked="0" layoutInCell="1" allowOverlap="1" wp14:anchorId="747067E0" wp14:editId="28CF8547">
                <wp:simplePos x="0" y="0"/>
                <wp:positionH relativeFrom="column">
                  <wp:posOffset>552450</wp:posOffset>
                </wp:positionH>
                <wp:positionV relativeFrom="paragraph">
                  <wp:posOffset>-212090</wp:posOffset>
                </wp:positionV>
                <wp:extent cx="466725" cy="194945"/>
                <wp:effectExtent l="171450" t="19050" r="85725" b="224155"/>
                <wp:wrapNone/>
                <wp:docPr id="32" name="Callout: Line 32"/>
                <wp:cNvGraphicFramePr/>
                <a:graphic xmlns:a="http://schemas.openxmlformats.org/drawingml/2006/main">
                  <a:graphicData uri="http://schemas.microsoft.com/office/word/2010/wordprocessingShape">
                    <wps:wsp>
                      <wps:cNvSpPr/>
                      <wps:spPr>
                        <a:xfrm>
                          <a:off x="0" y="0"/>
                          <a:ext cx="466725" cy="194945"/>
                        </a:xfrm>
                        <a:prstGeom prst="borderCallout1">
                          <a:avLst>
                            <a:gd name="adj1" fmla="val 18750"/>
                            <a:gd name="adj2" fmla="val -8333"/>
                            <a:gd name="adj3" fmla="val 171352"/>
                            <a:gd name="adj4" fmla="val -25068"/>
                          </a:avLst>
                        </a:prstGeom>
                        <a:solidFill>
                          <a:schemeClr val="bg1"/>
                        </a:solidFill>
                        <a:ln>
                          <a:solidFill>
                            <a:schemeClr val="tx1"/>
                          </a:solidFill>
                          <a:prstDash val="sysDash"/>
                        </a:ln>
                      </wps:spPr>
                      <wps:style>
                        <a:lnRef idx="1">
                          <a:schemeClr val="accent1"/>
                        </a:lnRef>
                        <a:fillRef idx="3">
                          <a:schemeClr val="accent1"/>
                        </a:fillRef>
                        <a:effectRef idx="2">
                          <a:schemeClr val="accent1"/>
                        </a:effectRef>
                        <a:fontRef idx="minor">
                          <a:schemeClr val="lt1"/>
                        </a:fontRef>
                      </wps:style>
                      <wps:txbx>
                        <w:txbxContent>
                          <w:p w14:paraId="597041C6" w14:textId="61CD1768" w:rsidR="00122963" w:rsidRPr="004D1162" w:rsidRDefault="00122963" w:rsidP="004D1162">
                            <w:pPr>
                              <w:jc w:val="center"/>
                              <w:rPr>
                                <w:color w:val="000000" w:themeColor="text1"/>
                                <w:sz w:val="12"/>
                                <w:szCs w:val="16"/>
                              </w:rPr>
                            </w:pPr>
                            <w:r w:rsidRPr="004D1162">
                              <w:rPr>
                                <w:color w:val="000000" w:themeColor="text1"/>
                                <w:sz w:val="12"/>
                                <w:szCs w:val="16"/>
                              </w:rPr>
                              <w:t>Edg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47067E0" id="_x0000_t47" coordsize="21600,21600" o:spt="47" adj="-8280,24300,-1800,4050" path="m@0@1l@2@3nfem,l21600,r,21600l,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v:shapetype>
              <v:shape id="Callout: Line 32" o:spid="_x0000_s1030" type="#_x0000_t47" style="position:absolute;left:0;text-align:left;margin-left:43.5pt;margin-top:-16.7pt;width:36.75pt;height:15.35pt;z-index:251655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" adj="-5415,37012" fillcolor="white [3212]" strokecolor="black [3213]">
                <v:stroke dashstyle="3 1"/>
                <v:shadow on="t" color="black" opacity="22937f" origin=",.5" offset="0,.63889mm"/>
                <v:textbox>
                  <w:txbxContent>
                    <w:p w14:paraId="597041C6" w14:textId="61CD1768" w:rsidR="00122963" w:rsidRPr="004D1162" w:rsidRDefault="00122963" w:rsidP="004D1162">
                      <w:pPr>
                        <w:jc w:val="center"/>
                        <w:rPr>
                          <w:color w:val="000000" w:themeColor="text1"/>
                          <w:sz w:val="12"/>
                          <w:szCs w:val="16"/>
                        </w:rPr>
                      </w:pPr>
                      <w:r w:rsidRPr="004D1162">
                        <w:rPr>
                          <w:color w:val="000000" w:themeColor="text1"/>
                          <w:sz w:val="12"/>
                          <w:szCs w:val="16"/>
                        </w:rPr>
                        <w:t>Edgware</w:t>
                      </w:r>
                    </w:p>
                  </w:txbxContent>
                </v:textbox>
                <o:callout v:ext="edit" minusy="t"/>
              </v:shape>
            </w:pict>
          </mc:Fallback>
        </mc:AlternateContent>
      </w:r>
      <w:r>
        <w:rPr>
          <w:i/>
          <w:iCs/>
          <w:noProof/>
          <w:lang w:eastAsia="en-GB"/>
        </w:rPr>
        <mc:AlternateContent>
          <mc:Choice Requires="wps">
            <w:drawing>
              <wp:anchor distT="0" distB="0" distL="114300" distR="114300" simplePos="0" relativeHeight="251656704" behindDoc="0" locked="0" layoutInCell="1" allowOverlap="1" wp14:anchorId="0D607ADA" wp14:editId="3C38BB14">
                <wp:simplePos x="0" y="0"/>
                <wp:positionH relativeFrom="column">
                  <wp:posOffset>1136650</wp:posOffset>
                </wp:positionH>
                <wp:positionV relativeFrom="paragraph">
                  <wp:posOffset>-212090</wp:posOffset>
                </wp:positionV>
                <wp:extent cx="584200" cy="194945"/>
                <wp:effectExtent l="323850" t="19050" r="82550" b="205105"/>
                <wp:wrapNone/>
                <wp:docPr id="33" name="Callout: Line 33"/>
                <wp:cNvGraphicFramePr/>
                <a:graphic xmlns:a="http://schemas.openxmlformats.org/drawingml/2006/main">
                  <a:graphicData uri="http://schemas.microsoft.com/office/word/2010/wordprocessingShape">
                    <wps:wsp>
                      <wps:cNvSpPr/>
                      <wps:spPr>
                        <a:xfrm>
                          <a:off x="0" y="0"/>
                          <a:ext cx="584200" cy="194945"/>
                        </a:xfrm>
                        <a:prstGeom prst="borderCallout1">
                          <a:avLst>
                            <a:gd name="adj1" fmla="val 18750"/>
                            <a:gd name="adj2" fmla="val -8333"/>
                            <a:gd name="adj3" fmla="val 160766"/>
                            <a:gd name="adj4" fmla="val -47872"/>
                          </a:avLst>
                        </a:prstGeom>
                        <a:solidFill>
                          <a:schemeClr val="bg1"/>
                        </a:solidFill>
                        <a:ln>
                          <a:solidFill>
                            <a:schemeClr val="tx1"/>
                          </a:solidFill>
                          <a:prstDash val="sysDash"/>
                        </a:ln>
                      </wps:spPr>
                      <wps:style>
                        <a:lnRef idx="1">
                          <a:schemeClr val="accent1"/>
                        </a:lnRef>
                        <a:fillRef idx="3">
                          <a:schemeClr val="accent1"/>
                        </a:fillRef>
                        <a:effectRef idx="2">
                          <a:schemeClr val="accent1"/>
                        </a:effectRef>
                        <a:fontRef idx="minor">
                          <a:schemeClr val="lt1"/>
                        </a:fontRef>
                      </wps:style>
                      <wps:txbx>
                        <w:txbxContent>
                          <w:p w14:paraId="070E3757" w14:textId="613CE88C" w:rsidR="00122963" w:rsidRPr="004D1162" w:rsidRDefault="00122963" w:rsidP="007E1E4F">
                            <w:pPr>
                              <w:jc w:val="center"/>
                              <w:rPr>
                                <w:color w:val="000000" w:themeColor="text1"/>
                                <w:sz w:val="12"/>
                                <w:szCs w:val="16"/>
                              </w:rPr>
                            </w:pPr>
                            <w:r w:rsidRPr="004D1162">
                              <w:rPr>
                                <w:color w:val="000000" w:themeColor="text1"/>
                                <w:sz w:val="12"/>
                                <w:szCs w:val="16"/>
                              </w:rPr>
                              <w:t>Ed</w:t>
                            </w:r>
                            <w:r>
                              <w:rPr>
                                <w:color w:val="000000" w:themeColor="text1"/>
                                <w:sz w:val="12"/>
                                <w:szCs w:val="16"/>
                              </w:rPr>
                              <w:t>mont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D607ADA" id="Callout: Line 33" o:spid="_x0000_s1031" type="#_x0000_t47" style="position:absolute;left:0;text-align:left;margin-left:89.5pt;margin-top:-16.7pt;width:46pt;height:15.35pt;z-index:2516567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" adj="-10340,34725" fillcolor="white [3212]" strokecolor="black [3213]">
                <v:stroke dashstyle="3 1"/>
                <v:shadow on="t" color="black" opacity="22937f" origin=",.5" offset="0,.63889mm"/>
                <v:textbox>
                  <w:txbxContent>
                    <w:p w14:paraId="070E3757" w14:textId="613CE88C" w:rsidR="00122963" w:rsidRPr="004D1162" w:rsidRDefault="00122963" w:rsidP="007E1E4F">
                      <w:pPr>
                        <w:jc w:val="center"/>
                        <w:rPr>
                          <w:color w:val="000000" w:themeColor="text1"/>
                          <w:sz w:val="12"/>
                          <w:szCs w:val="16"/>
                        </w:rPr>
                      </w:pPr>
                      <w:r w:rsidRPr="004D1162">
                        <w:rPr>
                          <w:color w:val="000000" w:themeColor="text1"/>
                          <w:sz w:val="12"/>
                          <w:szCs w:val="16"/>
                        </w:rPr>
                        <w:t>Ed</w:t>
                      </w:r>
                      <w:r>
                        <w:rPr>
                          <w:color w:val="000000" w:themeColor="text1"/>
                          <w:sz w:val="12"/>
                          <w:szCs w:val="16"/>
                        </w:rPr>
                        <w:t>monton</w:t>
                      </w:r>
                    </w:p>
                  </w:txbxContent>
                </v:textbox>
                <o:callout v:ext="edit" minusy="t"/>
              </v:shape>
            </w:pict>
          </mc:Fallback>
        </mc:AlternateContent>
      </w:r>
      <w:r>
        <w:rPr>
          <w:i/>
          <w:iCs/>
          <w:noProof/>
          <w:lang w:eastAsia="en-GB"/>
        </w:rPr>
        <mc:AlternateContent>
          <mc:Choice Requires="wps">
            <w:drawing>
              <wp:anchor distT="0" distB="0" distL="114300" distR="114300" simplePos="0" relativeHeight="251657728" behindDoc="0" locked="0" layoutInCell="1" allowOverlap="1" wp14:anchorId="11B4D42D" wp14:editId="676DB046">
                <wp:simplePos x="0" y="0"/>
                <wp:positionH relativeFrom="column">
                  <wp:posOffset>1847850</wp:posOffset>
                </wp:positionH>
                <wp:positionV relativeFrom="paragraph">
                  <wp:posOffset>-212090</wp:posOffset>
                </wp:positionV>
                <wp:extent cx="466725" cy="194945"/>
                <wp:effectExtent l="647700" t="19050" r="85725" b="471805"/>
                <wp:wrapNone/>
                <wp:docPr id="34" name="Callout: Line 34"/>
                <wp:cNvGraphicFramePr/>
                <a:graphic xmlns:a="http://schemas.openxmlformats.org/drawingml/2006/main">
                  <a:graphicData uri="http://schemas.microsoft.com/office/word/2010/wordprocessingShape">
                    <wps:wsp>
                      <wps:cNvSpPr/>
                      <wps:spPr>
                        <a:xfrm>
                          <a:off x="0" y="0"/>
                          <a:ext cx="466725" cy="194945"/>
                        </a:xfrm>
                        <a:prstGeom prst="borderCallout1">
                          <a:avLst>
                            <a:gd name="adj1" fmla="val 18750"/>
                            <a:gd name="adj2" fmla="val -8333"/>
                            <a:gd name="adj3" fmla="val 300831"/>
                            <a:gd name="adj4" fmla="val -125749"/>
                          </a:avLst>
                        </a:prstGeom>
                        <a:solidFill>
                          <a:schemeClr val="bg1"/>
                        </a:solidFill>
                        <a:ln>
                          <a:solidFill>
                            <a:schemeClr val="tx1"/>
                          </a:solidFill>
                          <a:prstDash val="sysDash"/>
                        </a:ln>
                      </wps:spPr>
                      <wps:style>
                        <a:lnRef idx="1">
                          <a:schemeClr val="accent1"/>
                        </a:lnRef>
                        <a:fillRef idx="3">
                          <a:schemeClr val="accent1"/>
                        </a:fillRef>
                        <a:effectRef idx="2">
                          <a:schemeClr val="accent1"/>
                        </a:effectRef>
                        <a:fontRef idx="minor">
                          <a:schemeClr val="lt1"/>
                        </a:fontRef>
                      </wps:style>
                      <wps:txbx>
                        <w:txbxContent>
                          <w:p w14:paraId="3AFA4897" w14:textId="2A75F3B1" w:rsidR="00122963" w:rsidRPr="004D1162" w:rsidRDefault="00122963" w:rsidP="007E1E4F">
                            <w:pPr>
                              <w:jc w:val="center"/>
                              <w:rPr>
                                <w:color w:val="000000" w:themeColor="text1"/>
                                <w:sz w:val="12"/>
                                <w:szCs w:val="16"/>
                              </w:rPr>
                            </w:pPr>
                            <w:r>
                              <w:rPr>
                                <w:color w:val="000000" w:themeColor="text1"/>
                                <w:sz w:val="12"/>
                                <w:szCs w:val="16"/>
                              </w:rPr>
                              <w:t>Bark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1B4D42D" id="Callout: Line 34" o:spid="_x0000_s1032" type="#_x0000_t47" style="position:absolute;left:0;text-align:left;margin-left:145.5pt;margin-top:-16.7pt;width:36.75pt;height:15.35pt;z-index:251657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" adj="-27162,64979" fillcolor="white [3212]" strokecolor="black [3213]">
                <v:stroke dashstyle="3 1"/>
                <v:shadow on="t" color="black" opacity="22937f" origin=",.5" offset="0,.63889mm"/>
                <v:textbox>
                  <w:txbxContent>
                    <w:p w14:paraId="3AFA4897" w14:textId="2A75F3B1" w:rsidR="00122963" w:rsidRPr="004D1162" w:rsidRDefault="00122963" w:rsidP="007E1E4F">
                      <w:pPr>
                        <w:jc w:val="center"/>
                        <w:rPr>
                          <w:color w:val="000000" w:themeColor="text1"/>
                          <w:sz w:val="12"/>
                          <w:szCs w:val="16"/>
                        </w:rPr>
                      </w:pPr>
                      <w:r>
                        <w:rPr>
                          <w:color w:val="000000" w:themeColor="text1"/>
                          <w:sz w:val="12"/>
                          <w:szCs w:val="16"/>
                        </w:rPr>
                        <w:t>Barking</w:t>
                      </w:r>
                    </w:p>
                  </w:txbxContent>
                </v:textbox>
                <o:callout v:ext="edit" minusy="t"/>
              </v:shape>
            </w:pict>
          </mc:Fallback>
        </mc:AlternateContent>
      </w:r>
      <w:r w:rsidR="008C045F">
        <w:rPr>
          <w:i/>
          <w:iCs/>
          <w:noProof/>
          <w:lang w:eastAsia="en-GB"/>
        </w:rPr>
        <w:drawing>
          <wp:inline distT="0" distB="0" distL="0" distR="0" wp14:anchorId="37BCD307" wp14:editId="76106E9A">
            <wp:extent cx="2983017" cy="1830705"/>
            <wp:effectExtent l="19050" t="19050" r="27305" b="17145"/>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7.png"/>
                    <pic:cNvPicPr/>
                  </pic:nvPicPr>
                  <pic:blipFill>
                    <a:blip r:embed="rId15"/>
                    <a:stretch>
                      <a:fillRect/>
                    </a:stretch>
                  </pic:blipFill>
                  <pic:spPr>
                    <a:xfrm>
                      <a:off x="0" y="0"/>
                      <a:ext cx="2983017" cy="1830705"/>
                    </a:xfrm>
                    <a:prstGeom prst="rect">
                      <a:avLst/>
                    </a:prstGeom>
                    <a:ln>
                      <a:solidFill>
                        <a:schemeClr val="tx1"/>
                      </a:solidFill>
                    </a:ln>
                  </pic:spPr>
                </pic:pic>
              </a:graphicData>
            </a:graphic>
          </wp:inline>
        </w:drawing>
      </w:r>
    </w:p>
    <w:p w14:paraId="2B3203B2" w14:textId="4B51A92A" w:rsidR="008C045F" w:rsidRPr="00666FC9" w:rsidRDefault="008C045F" w:rsidP="000352B6">
      <w:pPr>
        <w:pStyle w:val="Body"/>
      </w:pPr>
      <w:r w:rsidRPr="00666FC9">
        <w:t>Fig.</w:t>
      </w:r>
      <w:r w:rsidR="00AD6AF6">
        <w:t>7</w:t>
      </w:r>
      <w:r w:rsidR="00DC3D1A" w:rsidRPr="00666FC9">
        <w:t xml:space="preserve">. London Density Map and Histograms </w:t>
      </w:r>
      <w:r w:rsidR="00BC69C4">
        <w:t>of accidents in 2015</w:t>
      </w:r>
      <w:r w:rsidR="00F41483">
        <w:t>-</w:t>
      </w:r>
      <w:r w:rsidR="00BC69C4">
        <w:t xml:space="preserve">2017 with multiple casualties </w:t>
      </w:r>
      <w:r w:rsidR="00CC5398">
        <w:t>-</w:t>
      </w:r>
      <w:r w:rsidR="00DC3D1A" w:rsidRPr="00666FC9">
        <w:t xml:space="preserve"> </w:t>
      </w:r>
      <w:r w:rsidR="00CC5398">
        <w:t>A</w:t>
      </w:r>
      <w:r w:rsidR="00DC3D1A" w:rsidRPr="00666FC9">
        <w:t>ccident hours (</w:t>
      </w:r>
      <w:r w:rsidR="007F543C">
        <w:t>T</w:t>
      </w:r>
      <w:r w:rsidR="00DC3D1A" w:rsidRPr="00666FC9">
        <w:t>op) and road speed limits (</w:t>
      </w:r>
      <w:r w:rsidR="007F543C">
        <w:t>B</w:t>
      </w:r>
      <w:r w:rsidR="00DC3D1A" w:rsidRPr="00666FC9">
        <w:t>ottom).</w:t>
      </w:r>
    </w:p>
    <w:p w14:paraId="66155AFD" w14:textId="195C5857" w:rsidR="008C045F" w:rsidRDefault="008C045F" w:rsidP="000352B6">
      <w:pPr>
        <w:pStyle w:val="Body"/>
        <w:rPr>
          <w:i/>
          <w:iCs/>
          <w:lang w:eastAsia="en-GB"/>
        </w:rPr>
      </w:pPr>
    </w:p>
    <w:p w14:paraId="1EC67C71" w14:textId="77777777" w:rsidR="00723C14" w:rsidRDefault="00723C14" w:rsidP="000352B6">
      <w:pPr>
        <w:pStyle w:val="Body"/>
        <w:rPr>
          <w:i/>
          <w:iCs/>
          <w:lang w:eastAsia="en-GB"/>
        </w:rPr>
      </w:pPr>
    </w:p>
    <w:p w14:paraId="7473B1BC" w14:textId="5AABA83D" w:rsidR="00DC3D1A" w:rsidRDefault="00910442" w:rsidP="000352B6">
      <w:pPr>
        <w:pStyle w:val="Body"/>
        <w:rPr>
          <w:i/>
          <w:iCs/>
          <w:lang w:eastAsia="en-GB"/>
        </w:rPr>
      </w:pPr>
      <w:r>
        <w:t>We</w:t>
      </w:r>
      <w:r w:rsidR="009518BE" w:rsidRPr="00F377F5">
        <w:t xml:space="preserve"> inspect</w:t>
      </w:r>
      <w:r w:rsidR="00556F02">
        <w:t>ed</w:t>
      </w:r>
      <w:r w:rsidR="009518BE" w:rsidRPr="00F377F5">
        <w:t xml:space="preserve"> </w:t>
      </w:r>
      <w:r w:rsidR="00A25EC9">
        <w:t xml:space="preserve">the </w:t>
      </w:r>
      <w:r w:rsidR="008E32A5" w:rsidRPr="00F377F5">
        <w:t xml:space="preserve">spatial </w:t>
      </w:r>
      <w:r w:rsidR="00B84A35">
        <w:t xml:space="preserve">distribution </w:t>
      </w:r>
      <w:r w:rsidR="00C35590">
        <w:t xml:space="preserve">of accidents over </w:t>
      </w:r>
      <w:r w:rsidR="008E32A5" w:rsidRPr="00F377F5">
        <w:t>hour</w:t>
      </w:r>
      <w:r w:rsidR="00011068">
        <w:t>s</w:t>
      </w:r>
      <w:r w:rsidR="00B84A35">
        <w:t xml:space="preserve"> </w:t>
      </w:r>
      <w:r w:rsidR="00C35590">
        <w:t xml:space="preserve">of the day </w:t>
      </w:r>
      <w:r w:rsidR="008E32A5" w:rsidRPr="00F377F5">
        <w:t>and road speed limit</w:t>
      </w:r>
      <w:r w:rsidR="00011068">
        <w:t>s</w:t>
      </w:r>
      <w:r w:rsidR="00C35590">
        <w:t xml:space="preserve"> attributes</w:t>
      </w:r>
      <w:r>
        <w:t xml:space="preserve"> </w:t>
      </w:r>
      <w:r w:rsidRPr="00F377F5">
        <w:t>(fig.</w:t>
      </w:r>
      <w:r>
        <w:t>7</w:t>
      </w:r>
      <w:r w:rsidRPr="00F377F5">
        <w:t>)</w:t>
      </w:r>
      <w:r>
        <w:t xml:space="preserve"> and for </w:t>
      </w:r>
      <w:r w:rsidR="009518BE" w:rsidRPr="00F377F5">
        <w:t xml:space="preserve">the </w:t>
      </w:r>
      <w:r>
        <w:t xml:space="preserve">former </w:t>
      </w:r>
      <w:r w:rsidR="009518BE" w:rsidRPr="00F377F5">
        <w:t>we divided hours in unequal bins to highlight areas between 8:00</w:t>
      </w:r>
      <w:r w:rsidR="00E06BE6">
        <w:t>-</w:t>
      </w:r>
      <w:r w:rsidR="009518BE" w:rsidRPr="00F377F5">
        <w:t>20:00</w:t>
      </w:r>
      <w:r w:rsidR="00D372B7">
        <w:t xml:space="preserve"> </w:t>
      </w:r>
      <w:r w:rsidR="00B84A35">
        <w:t xml:space="preserve">to see </w:t>
      </w:r>
      <w:r w:rsidR="00C35590">
        <w:t>locations</w:t>
      </w:r>
      <w:r w:rsidR="00B84A35">
        <w:t xml:space="preserve"> of </w:t>
      </w:r>
      <w:r w:rsidR="009518BE" w:rsidRPr="00F377F5">
        <w:t>accidents</w:t>
      </w:r>
      <w:r w:rsidR="00B84A35">
        <w:t xml:space="preserve"> in </w:t>
      </w:r>
      <w:r w:rsidR="00B84A35" w:rsidRPr="00F377F5">
        <w:t>peak hours</w:t>
      </w:r>
      <w:r w:rsidR="009518BE" w:rsidRPr="00F377F5">
        <w:t>.</w:t>
      </w:r>
      <w:r w:rsidR="00CE27F7" w:rsidRPr="00F377F5">
        <w:t xml:space="preserve"> Most accidents </w:t>
      </w:r>
      <w:r w:rsidR="004D1162" w:rsidRPr="00F377F5">
        <w:t>happen</w:t>
      </w:r>
      <w:r w:rsidR="00CE27F7" w:rsidRPr="00F377F5">
        <w:t xml:space="preserve"> in </w:t>
      </w:r>
      <w:r w:rsidR="00237F4A">
        <w:t xml:space="preserve">central locations </w:t>
      </w:r>
      <w:r w:rsidR="004045E5">
        <w:t xml:space="preserve">or </w:t>
      </w:r>
      <w:r w:rsidR="00237F4A">
        <w:t xml:space="preserve">neighbouring </w:t>
      </w:r>
      <w:r w:rsidR="004045E5">
        <w:t>regions</w:t>
      </w:r>
      <w:r w:rsidR="00CE27F7" w:rsidRPr="00F377F5">
        <w:t xml:space="preserve"> from 14:00</w:t>
      </w:r>
      <w:r w:rsidR="00E06BE6">
        <w:t>-</w:t>
      </w:r>
      <w:r w:rsidR="00CE27F7" w:rsidRPr="00F377F5">
        <w:t>20:00</w:t>
      </w:r>
      <w:r w:rsidR="00CB0D62">
        <w:t xml:space="preserve"> with peaks between 15:00</w:t>
      </w:r>
      <w:r w:rsidR="00E06BE6">
        <w:t>-</w:t>
      </w:r>
      <w:r w:rsidR="00CB0D62">
        <w:t>19:00</w:t>
      </w:r>
      <w:r w:rsidR="00CE27F7" w:rsidRPr="00F377F5">
        <w:t xml:space="preserve">. However, </w:t>
      </w:r>
      <w:r w:rsidR="004D1162" w:rsidRPr="00F377F5">
        <w:t xml:space="preserve">clusters out of </w:t>
      </w:r>
      <w:r w:rsidR="00B63B1A">
        <w:t>C</w:t>
      </w:r>
      <w:r w:rsidR="004D1162" w:rsidRPr="00F377F5">
        <w:t>entral London</w:t>
      </w:r>
      <w:r w:rsidR="00B25C68">
        <w:t xml:space="preserve"> are not easily detected</w:t>
      </w:r>
      <w:r w:rsidR="0087369A" w:rsidRPr="00F377F5">
        <w:t>,</w:t>
      </w:r>
      <w:r w:rsidR="004D1162" w:rsidRPr="00F377F5">
        <w:t xml:space="preserve"> </w:t>
      </w:r>
      <w:r w:rsidR="00865EA0">
        <w:t>with</w:t>
      </w:r>
      <w:r w:rsidR="004D1162" w:rsidRPr="00F377F5">
        <w:t xml:space="preserve"> a small number of accidents inside </w:t>
      </w:r>
      <w:r w:rsidR="0087369A" w:rsidRPr="00F377F5">
        <w:t xml:space="preserve">boroughs and others </w:t>
      </w:r>
      <w:r w:rsidR="004D1162" w:rsidRPr="00F377F5">
        <w:t xml:space="preserve">scattered in roads connecting to the </w:t>
      </w:r>
      <w:r w:rsidR="00786C83" w:rsidRPr="00F377F5">
        <w:t>centre</w:t>
      </w:r>
      <w:r w:rsidR="00161EDB" w:rsidRPr="00F377F5">
        <w:t>. This can be seen</w:t>
      </w:r>
      <w:r w:rsidR="004D1162" w:rsidRPr="00F377F5">
        <w:t xml:space="preserve"> </w:t>
      </w:r>
      <w:r w:rsidR="00161EDB" w:rsidRPr="00F377F5">
        <w:t xml:space="preserve">in </w:t>
      </w:r>
      <w:r w:rsidR="00237F4A">
        <w:t>points connecting</w:t>
      </w:r>
      <w:r w:rsidR="00161EDB" w:rsidRPr="00F377F5">
        <w:t xml:space="preserve"> </w:t>
      </w:r>
      <w:r w:rsidR="007E1E4F" w:rsidRPr="00F377F5">
        <w:t xml:space="preserve">Edgware </w:t>
      </w:r>
      <w:r w:rsidR="00A16CD8">
        <w:t>to</w:t>
      </w:r>
      <w:r w:rsidR="00161EDB" w:rsidRPr="00F377F5">
        <w:t xml:space="preserve"> </w:t>
      </w:r>
      <w:r w:rsidR="00786C83">
        <w:t>centralized regions</w:t>
      </w:r>
      <w:r w:rsidR="0087369A" w:rsidRPr="00F377F5">
        <w:t xml:space="preserve">, and </w:t>
      </w:r>
      <w:r w:rsidR="002F35DE">
        <w:t>possible</w:t>
      </w:r>
      <w:r w:rsidR="0087369A" w:rsidRPr="00F377F5">
        <w:t xml:space="preserve"> </w:t>
      </w:r>
      <w:r w:rsidR="002222D5" w:rsidRPr="00F377F5">
        <w:t>explanations</w:t>
      </w:r>
      <w:r w:rsidR="0087369A" w:rsidRPr="00F377F5">
        <w:t xml:space="preserve"> include people commuting or using roads </w:t>
      </w:r>
      <w:r w:rsidR="001F1284" w:rsidRPr="00F377F5">
        <w:t xml:space="preserve">to </w:t>
      </w:r>
      <w:r w:rsidR="0087369A" w:rsidRPr="00F377F5">
        <w:t xml:space="preserve">reach other </w:t>
      </w:r>
      <w:r w:rsidR="00E86ED4">
        <w:t>cities or parts of London</w:t>
      </w:r>
      <w:r w:rsidR="0087369A" w:rsidRPr="00F377F5">
        <w:t>.</w:t>
      </w:r>
      <w:r w:rsidR="00FC5447">
        <w:t xml:space="preserve"> </w:t>
      </w:r>
      <w:r w:rsidR="00E96D46">
        <w:t>Usually,</w:t>
      </w:r>
      <w:r w:rsidR="007E1E4F" w:rsidRPr="00F377F5">
        <w:t xml:space="preserve"> </w:t>
      </w:r>
      <w:r w:rsidR="00B54D01">
        <w:t>southern</w:t>
      </w:r>
      <w:r w:rsidR="007E1E4F" w:rsidRPr="00F377F5">
        <w:t xml:space="preserve"> </w:t>
      </w:r>
      <w:r w:rsidR="00291353">
        <w:t>boroughs</w:t>
      </w:r>
      <w:r w:rsidR="007E1E4F" w:rsidRPr="00F377F5">
        <w:t xml:space="preserve"> </w:t>
      </w:r>
      <w:r w:rsidR="00B44D4A" w:rsidRPr="00F377F5">
        <w:t>have</w:t>
      </w:r>
      <w:r w:rsidR="007E1E4F" w:rsidRPr="00F377F5">
        <w:t xml:space="preserve"> </w:t>
      </w:r>
      <w:r w:rsidR="00161EDB" w:rsidRPr="00F377F5">
        <w:t xml:space="preserve">fewer </w:t>
      </w:r>
      <w:r w:rsidR="0087369A" w:rsidRPr="00F377F5">
        <w:t>accidents,</w:t>
      </w:r>
      <w:r w:rsidR="007E1E4F" w:rsidRPr="00F377F5">
        <w:t xml:space="preserve"> but th</w:t>
      </w:r>
      <w:r w:rsidR="009C577E">
        <w:t xml:space="preserve">e </w:t>
      </w:r>
      <w:r w:rsidR="007E1E4F" w:rsidRPr="00F377F5">
        <w:t>population density of those areas</w:t>
      </w:r>
      <w:r w:rsidR="009C577E">
        <w:t xml:space="preserve"> might explain this</w:t>
      </w:r>
      <w:r w:rsidR="007E1E4F" w:rsidRPr="00F377F5">
        <w:t>.</w:t>
      </w:r>
      <w:r w:rsidR="00626E1A">
        <w:t xml:space="preserve"> O</w:t>
      </w:r>
      <w:r w:rsidR="0087369A" w:rsidRPr="00F377F5">
        <w:t xml:space="preserve">bservations of accidents after 20:00 are </w:t>
      </w:r>
      <w:r w:rsidR="00A74847" w:rsidRPr="00F377F5">
        <w:t>sparse across the city</w:t>
      </w:r>
      <w:r w:rsidR="0087369A" w:rsidRPr="00F377F5">
        <w:t xml:space="preserve">, </w:t>
      </w:r>
      <w:r w:rsidR="00793AB8">
        <w:t>suggesting</w:t>
      </w:r>
      <w:r w:rsidR="002B2469">
        <w:t xml:space="preserve"> </w:t>
      </w:r>
      <w:r w:rsidR="00793AB8">
        <w:t xml:space="preserve">closeness to </w:t>
      </w:r>
      <w:r w:rsidR="00A74847" w:rsidRPr="00F377F5">
        <w:t xml:space="preserve">places near </w:t>
      </w:r>
      <w:r w:rsidR="001F1284" w:rsidRPr="00F377F5">
        <w:t>night destinations</w:t>
      </w:r>
      <w:r w:rsidR="00336693">
        <w:t xml:space="preserve"> like pubs and restaurants</w:t>
      </w:r>
      <w:r w:rsidR="00A74847" w:rsidRPr="00F377F5">
        <w:t xml:space="preserve">. The </w:t>
      </w:r>
      <w:r w:rsidR="00E23CD2" w:rsidRPr="00F377F5">
        <w:t>bottom</w:t>
      </w:r>
      <w:r w:rsidR="00A74847" w:rsidRPr="00F377F5">
        <w:t xml:space="preserve"> map shows the speed limit</w:t>
      </w:r>
      <w:r w:rsidR="001F1284" w:rsidRPr="00F377F5">
        <w:t xml:space="preserve"> </w:t>
      </w:r>
      <w:r w:rsidR="00E23CD2" w:rsidRPr="00F377F5">
        <w:t>for</w:t>
      </w:r>
      <w:r w:rsidR="001F1284" w:rsidRPr="00F377F5">
        <w:t xml:space="preserve"> most </w:t>
      </w:r>
      <w:r w:rsidR="003361D6">
        <w:t>locations</w:t>
      </w:r>
      <w:r w:rsidR="00E23CD2" w:rsidRPr="00F377F5">
        <w:t xml:space="preserve"> </w:t>
      </w:r>
      <w:r w:rsidR="002A50FF">
        <w:t>is</w:t>
      </w:r>
      <w:r w:rsidR="001F1284" w:rsidRPr="00F377F5">
        <w:t xml:space="preserve"> within 20</w:t>
      </w:r>
      <w:r w:rsidR="00B44D4A">
        <w:t>-</w:t>
      </w:r>
      <w:r w:rsidR="001F1284" w:rsidRPr="00F377F5">
        <w:t xml:space="preserve">30 mph, but accidents in roads with higher limits are frequent in outer zones and we </w:t>
      </w:r>
      <w:r w:rsidR="005E013E">
        <w:t>distinguish</w:t>
      </w:r>
      <w:r w:rsidR="001F1284" w:rsidRPr="00F377F5">
        <w:t xml:space="preserve"> accidents over the north circular road</w:t>
      </w:r>
      <w:r w:rsidR="00F141BB">
        <w:t>,</w:t>
      </w:r>
      <w:r w:rsidR="001F1284" w:rsidRPr="00F377F5">
        <w:t xml:space="preserve"> which has up to 50mph restriction. In </w:t>
      </w:r>
      <w:r w:rsidR="003C26C8">
        <w:t>city</w:t>
      </w:r>
      <w:r w:rsidR="001F1284" w:rsidRPr="00F377F5">
        <w:t xml:space="preserve"> borders we </w:t>
      </w:r>
      <w:r w:rsidR="004E7EE3" w:rsidRPr="00F377F5">
        <w:t xml:space="preserve">locate accidents </w:t>
      </w:r>
      <w:r w:rsidR="00A65665">
        <w:t xml:space="preserve">within </w:t>
      </w:r>
      <w:r w:rsidR="007A2E69">
        <w:t xml:space="preserve">the highest </w:t>
      </w:r>
      <w:r w:rsidR="00275E84">
        <w:t>limits,</w:t>
      </w:r>
      <w:r w:rsidR="007A2E69">
        <w:t xml:space="preserve"> </w:t>
      </w:r>
      <w:r w:rsidR="00E75E37">
        <w:t>which</w:t>
      </w:r>
      <w:r w:rsidR="007A2E69">
        <w:t xml:space="preserve"> is </w:t>
      </w:r>
      <w:r w:rsidR="004E7EE3" w:rsidRPr="00F377F5">
        <w:t>aligned to</w:t>
      </w:r>
      <w:r w:rsidR="001F1284" w:rsidRPr="00F377F5">
        <w:t xml:space="preserve"> the</w:t>
      </w:r>
      <w:r w:rsidR="00B25C68">
        <w:t xml:space="preserve"> </w:t>
      </w:r>
      <w:r w:rsidR="00EC7090">
        <w:t xml:space="preserve">70mph </w:t>
      </w:r>
      <w:r w:rsidR="001F1284" w:rsidRPr="00F377F5">
        <w:t xml:space="preserve">national </w:t>
      </w:r>
      <w:r w:rsidR="007A2E69">
        <w:t>restriction</w:t>
      </w:r>
      <w:r w:rsidR="001F1284" w:rsidRPr="00F377F5">
        <w:t xml:space="preserve"> of dual carriageways and motorways</w:t>
      </w:r>
      <w:r w:rsidR="00FF6129" w:rsidRPr="00F377F5">
        <w:t>.</w:t>
      </w:r>
    </w:p>
    <w:p w14:paraId="7D67D1EF" w14:textId="77777777" w:rsidR="00DC3D1A" w:rsidRDefault="00DC3D1A" w:rsidP="000352B6">
      <w:pPr>
        <w:pStyle w:val="Body"/>
        <w:rPr>
          <w:i/>
          <w:iCs/>
          <w:lang w:eastAsia="en-GB"/>
        </w:rPr>
      </w:pPr>
    </w:p>
    <w:p w14:paraId="13079ACA" w14:textId="239372CC" w:rsidR="008F4C8E" w:rsidRDefault="008F4C8E" w:rsidP="008F4C8E">
      <w:pPr>
        <w:pStyle w:val="Body"/>
        <w:numPr>
          <w:ilvl w:val="0"/>
          <w:numId w:val="11"/>
        </w:numPr>
        <w:rPr>
          <w:b/>
          <w:bCs/>
        </w:rPr>
      </w:pPr>
      <w:r>
        <w:rPr>
          <w:b/>
          <w:bCs/>
        </w:rPr>
        <w:t>Clustering</w:t>
      </w:r>
    </w:p>
    <w:p w14:paraId="6AA7BC05" w14:textId="77777777" w:rsidR="008F4C8E" w:rsidRDefault="008F4C8E" w:rsidP="000352B6">
      <w:pPr>
        <w:pStyle w:val="Body"/>
        <w:rPr>
          <w:b/>
          <w:bCs/>
        </w:rPr>
      </w:pPr>
    </w:p>
    <w:p w14:paraId="7ED05662" w14:textId="5918B184" w:rsidR="00FF34FE" w:rsidRPr="002E6BA3" w:rsidRDefault="00FF34FE" w:rsidP="000352B6">
      <w:pPr>
        <w:pStyle w:val="Body"/>
        <w:rPr>
          <w:b/>
          <w:bCs/>
        </w:rPr>
      </w:pPr>
      <w:r w:rsidRPr="002E6BA3">
        <w:rPr>
          <w:b/>
          <w:bCs/>
        </w:rPr>
        <w:t>DBSCAN</w:t>
      </w:r>
      <w:r w:rsidR="00FC4990" w:rsidRPr="002E6BA3">
        <w:rPr>
          <w:b/>
          <w:bCs/>
        </w:rPr>
        <w:t>-UK</w:t>
      </w:r>
    </w:p>
    <w:p w14:paraId="2A344887" w14:textId="31BE1FA1" w:rsidR="00FF34FE" w:rsidRDefault="00FF34FE" w:rsidP="000352B6">
      <w:pPr>
        <w:pStyle w:val="Body"/>
        <w:rPr>
          <w:i/>
          <w:iCs/>
          <w:lang w:eastAsia="en-GB"/>
        </w:rPr>
      </w:pPr>
    </w:p>
    <w:p w14:paraId="6553BF97" w14:textId="4215F5C4" w:rsidR="00FF34FE" w:rsidRPr="00AA4C40" w:rsidRDefault="0096403A" w:rsidP="00F377F5">
      <w:pPr>
        <w:pStyle w:val="Body"/>
      </w:pPr>
      <w:r>
        <w:t>T</w:t>
      </w:r>
      <w:r w:rsidR="00301EA8">
        <w:t xml:space="preserve">o </w:t>
      </w:r>
      <w:r w:rsidR="00CF657D">
        <w:t>visuali</w:t>
      </w:r>
      <w:r w:rsidR="005B0A4F">
        <w:t>s</w:t>
      </w:r>
      <w:r w:rsidR="00CF657D">
        <w:t>e</w:t>
      </w:r>
      <w:r w:rsidR="005C536B">
        <w:t xml:space="preserve"> high severity accident</w:t>
      </w:r>
      <w:r w:rsidR="00F377F5">
        <w:t>s</w:t>
      </w:r>
      <w:r>
        <w:t xml:space="preserve"> </w:t>
      </w:r>
      <w:r w:rsidR="002F0C66">
        <w:t xml:space="preserve">locations </w:t>
      </w:r>
      <w:r>
        <w:t>and c</w:t>
      </w:r>
      <w:r w:rsidR="005C536B">
        <w:t xml:space="preserve">onsidering </w:t>
      </w:r>
      <w:r w:rsidR="000827BE">
        <w:t>fig.</w:t>
      </w:r>
      <w:r w:rsidR="008B359B">
        <w:t>6</w:t>
      </w:r>
      <w:r w:rsidR="005C536B">
        <w:t xml:space="preserve"> </w:t>
      </w:r>
      <w:r w:rsidR="00B706A6">
        <w:t xml:space="preserve">results </w:t>
      </w:r>
      <w:r w:rsidR="000827BE">
        <w:t xml:space="preserve">we know </w:t>
      </w:r>
      <w:r w:rsidR="005C536B">
        <w:t xml:space="preserve">London </w:t>
      </w:r>
      <w:r w:rsidR="00145331">
        <w:t>is</w:t>
      </w:r>
      <w:r w:rsidR="005C536B">
        <w:t xml:space="preserve"> the </w:t>
      </w:r>
      <w:r w:rsidR="00104F1E">
        <w:t>single region</w:t>
      </w:r>
      <w:r w:rsidR="005C536B">
        <w:t xml:space="preserve"> with most accidents </w:t>
      </w:r>
      <w:r w:rsidR="0016017B">
        <w:t>considering</w:t>
      </w:r>
      <w:r w:rsidR="005C536B">
        <w:t xml:space="preserve"> </w:t>
      </w:r>
      <w:r w:rsidR="000827BE">
        <w:t xml:space="preserve">32 </w:t>
      </w:r>
      <w:r w:rsidR="005C536B">
        <w:t>local authorities</w:t>
      </w:r>
      <w:r w:rsidR="000827BE">
        <w:t xml:space="preserve"> and City of London</w:t>
      </w:r>
      <w:r w:rsidR="005C536B">
        <w:t xml:space="preserve">. </w:t>
      </w:r>
      <w:r w:rsidR="000827BE">
        <w:t xml:space="preserve">To </w:t>
      </w:r>
      <w:r w:rsidR="00B97785">
        <w:t xml:space="preserve">address this </w:t>
      </w:r>
      <w:r w:rsidR="00091238">
        <w:t>task,</w:t>
      </w:r>
      <w:r w:rsidR="00B97785">
        <w:t xml:space="preserve"> w</w:t>
      </w:r>
      <w:r w:rsidR="005C536B">
        <w:t>e performed DBSCAN</w:t>
      </w:r>
      <w:r w:rsidR="009706ED">
        <w:t xml:space="preserve"> </w:t>
      </w:r>
      <w:r w:rsidR="005C536B">
        <w:t xml:space="preserve">on </w:t>
      </w:r>
      <w:r w:rsidR="00D422AB">
        <w:t>geographic</w:t>
      </w:r>
      <w:r w:rsidR="000827BE">
        <w:t xml:space="preserve"> coordinates</w:t>
      </w:r>
      <w:r w:rsidR="00091238">
        <w:t xml:space="preserve"> in radians</w:t>
      </w:r>
      <w:r w:rsidR="007773AF">
        <w:t xml:space="preserve"> from UK high severity accidents </w:t>
      </w:r>
      <w:r w:rsidR="004A266A">
        <w:t xml:space="preserve">locations </w:t>
      </w:r>
      <w:r w:rsidR="007773AF">
        <w:t>in 2017</w:t>
      </w:r>
      <w:r w:rsidR="00746FA4">
        <w:t xml:space="preserve">, </w:t>
      </w:r>
      <w:r w:rsidR="00F60CAC">
        <w:t>because points were crowded in larger periods</w:t>
      </w:r>
      <w:r w:rsidR="005C536B">
        <w:t xml:space="preserve">. </w:t>
      </w:r>
      <w:r w:rsidR="00DC3D1A" w:rsidRPr="005C536B">
        <w:t>This method utilizes two parameters</w:t>
      </w:r>
      <w:r w:rsidR="00087057">
        <w:t xml:space="preserve"> being one</w:t>
      </w:r>
      <w:r w:rsidR="00DC3D1A" w:rsidRPr="005C536B">
        <w:t xml:space="preserve"> </w:t>
      </w:r>
      <w:r w:rsidR="00B272A4">
        <w:t>called</w:t>
      </w:r>
      <w:r w:rsidR="00DC3D1A" w:rsidRPr="005C536B">
        <w:t xml:space="preserve"> epsilon </w:t>
      </w:r>
      <w:r w:rsidR="00B272A4">
        <w:t xml:space="preserve">as </w:t>
      </w:r>
      <w:r w:rsidR="00091238">
        <w:t xml:space="preserve">a distance threshold for neighbourhood search </w:t>
      </w:r>
      <w:r w:rsidR="00DC3D1A" w:rsidRPr="005C536B">
        <w:t>and min</w:t>
      </w:r>
      <w:r w:rsidR="00091238">
        <w:t>p</w:t>
      </w:r>
      <w:r w:rsidR="00DC3D1A" w:rsidRPr="005C536B">
        <w:t>ts</w:t>
      </w:r>
      <w:r w:rsidR="00091238">
        <w:t xml:space="preserve"> </w:t>
      </w:r>
      <w:r w:rsidR="00BE6A87">
        <w:t>as</w:t>
      </w:r>
      <w:r w:rsidR="00091238">
        <w:t xml:space="preserve"> the </w:t>
      </w:r>
      <w:r w:rsidR="00DC3D1A" w:rsidRPr="005C536B">
        <w:t xml:space="preserve">minimum </w:t>
      </w:r>
      <w:r w:rsidR="00087057">
        <w:t>number of</w:t>
      </w:r>
      <w:r w:rsidR="00DC3D1A" w:rsidRPr="005C536B">
        <w:t xml:space="preserve"> </w:t>
      </w:r>
      <w:r w:rsidR="00087057">
        <w:t xml:space="preserve">neighbours </w:t>
      </w:r>
      <w:r w:rsidR="00DC3D1A" w:rsidRPr="005C536B">
        <w:t xml:space="preserve">for </w:t>
      </w:r>
      <w:r w:rsidR="00087057">
        <w:t xml:space="preserve">each </w:t>
      </w:r>
      <w:r w:rsidR="00DC3D1A" w:rsidRPr="005C536B">
        <w:t>cluster</w:t>
      </w:r>
      <w:r w:rsidR="00091238">
        <w:fldChar w:fldCharType="begin"/>
      </w:r>
      <w:r w:rsidR="00356388">
        <w:instrText xml:space="preserve"> ADDIN ZOTERO_ITEM CSL_CITATION {"citationID":"ddyxKzFd","properties":{"formattedCitation":"[10]","plainCitation":"[10]","noteIndex":0},"citationItems":[{"id":42,"uris":["http://zotero.org/users/local/7ZxxZ3ML/items/BJV9CPRC"],"uri":["http://zotero.org/users/local/7ZxxZ3ML/items/BJV9CPRC"],"itemData":{"id":42,"type":"article-journal","abstract":"Clustering is the most used technique in data mining. Clustering maximize the intra-cluster similarity and minimize the inter clusters similarity. DBSCAN is the basic density based clustering algorithm. Cluster is defined as regions of high density are separated from regions that are less dense. DBSCAN algorithm can discover clusters of arbitrary shapes and size in large spatial databases. Beside its popularity, DBSCAN has drawbacks that its worst time complexity reaches to O (n2). Similarly, it cannot deal with varied densities. It is hard to know the initial value of input parameters. In this study, we have studied and discussed some significant enhancement of DBSCAN algorithm to tackle with these problems. We analysed all the enhancements to computational time and output to the original DBSCAN. Majority of variations adopted hybrid techniques and use partitioning to overcome the limitations of DBSCAN algorithm. Some of which performs better and some have their own usefulness and characteristics.","container-title":"International Journal of Database Theory and Application","DOI":"10.14257/ijdta.2014.7.5.02","ISSN":"20054270","issue":"5","journalAbbreviation":"IJDTA","language":"en","page":"17-28","source":"DOI.org (Crossref)","title":"Critical Analysis of Density-based Spatial Clustering of Applications with Noise (DBSCAN) Techniques","volume":"7","author":[{"family":"Akbar","given":"Said"},{"family":"Khan","given":"M.N.A."}],"issued":{"date-parts":[["2014",10,31]]}}}],"schema":"https://github.com/citation-style-language/schema/raw/master/csl-citation.json"} </w:instrText>
      </w:r>
      <w:r w:rsidR="00091238">
        <w:fldChar w:fldCharType="separate"/>
      </w:r>
      <w:r w:rsidR="00356388" w:rsidRPr="00356388">
        <w:rPr>
          <w:rFonts w:cs="Times"/>
        </w:rPr>
        <w:t>[10]</w:t>
      </w:r>
      <w:r w:rsidR="00091238">
        <w:fldChar w:fldCharType="end"/>
      </w:r>
      <w:r w:rsidR="00091238">
        <w:t>.</w:t>
      </w:r>
      <w:r w:rsidR="00DC3D1A" w:rsidRPr="005C536B">
        <w:t xml:space="preserve"> </w:t>
      </w:r>
      <w:r w:rsidR="00091238">
        <w:t xml:space="preserve">We </w:t>
      </w:r>
      <w:r w:rsidR="002E0D06">
        <w:t xml:space="preserve">used </w:t>
      </w:r>
      <w:r w:rsidR="00ED6D0C">
        <w:t>haversine as</w:t>
      </w:r>
      <w:r w:rsidR="00091238">
        <w:t xml:space="preserve"> </w:t>
      </w:r>
      <w:r w:rsidR="00DC3D1A" w:rsidRPr="005C536B">
        <w:t>distance function</w:t>
      </w:r>
      <w:r w:rsidR="00F450C3">
        <w:t>,</w:t>
      </w:r>
      <w:r w:rsidR="00091238">
        <w:t xml:space="preserve"> largely </w:t>
      </w:r>
      <w:r w:rsidR="00747F8C">
        <w:t>recommended</w:t>
      </w:r>
      <w:r w:rsidR="00091238">
        <w:t xml:space="preserve"> for geographic distance</w:t>
      </w:r>
      <w:r w:rsidR="00F450C3">
        <w:t>,</w:t>
      </w:r>
      <w:r w:rsidR="00091238">
        <w:t xml:space="preserve"> and optimi</w:t>
      </w:r>
      <w:r w:rsidR="0018666B">
        <w:t>s</w:t>
      </w:r>
      <w:r w:rsidR="00091238">
        <w:t>ed parameters with</w:t>
      </w:r>
      <w:r w:rsidR="00DC3D1A" w:rsidRPr="005C536B">
        <w:t xml:space="preserve"> </w:t>
      </w:r>
      <w:r w:rsidR="00091238">
        <w:t>k</w:t>
      </w:r>
      <w:r w:rsidR="00DC3D1A" w:rsidRPr="005C536B">
        <w:t xml:space="preserve">-NN </w:t>
      </w:r>
      <w:r w:rsidR="0074395A">
        <w:t xml:space="preserve">distance plot </w:t>
      </w:r>
      <w:r w:rsidR="00091238">
        <w:t>and visual approaches.</w:t>
      </w:r>
      <w:r w:rsidR="000331E1">
        <w:t xml:space="preserve"> </w:t>
      </w:r>
      <w:r w:rsidR="0063238B">
        <w:t xml:space="preserve">From </w:t>
      </w:r>
      <w:r w:rsidR="0053494B">
        <w:t>a</w:t>
      </w:r>
      <w:r w:rsidR="0063238B">
        <w:t xml:space="preserve"> total of </w:t>
      </w:r>
      <w:r w:rsidR="00747F8C">
        <w:t>24</w:t>
      </w:r>
      <w:r w:rsidR="00820814">
        <w:t>,</w:t>
      </w:r>
      <w:r w:rsidR="00747F8C">
        <w:t xml:space="preserve">204 </w:t>
      </w:r>
      <w:r w:rsidR="00AF3EAA">
        <w:t>accidents,</w:t>
      </w:r>
      <w:r w:rsidR="0063238B">
        <w:t xml:space="preserve"> </w:t>
      </w:r>
      <w:r w:rsidR="000331E1">
        <w:t>results in fig.</w:t>
      </w:r>
      <w:r w:rsidR="00602CBB">
        <w:t>8</w:t>
      </w:r>
      <w:r w:rsidR="000331E1">
        <w:t xml:space="preserve"> show </w:t>
      </w:r>
      <w:r w:rsidR="00495F20">
        <w:t xml:space="preserve">114 clusters with </w:t>
      </w:r>
      <w:r w:rsidR="00F801D8">
        <w:t>1</w:t>
      </w:r>
      <w:r w:rsidR="00820814">
        <w:t>,</w:t>
      </w:r>
      <w:r w:rsidR="00F801D8">
        <w:t>513 noise</w:t>
      </w:r>
      <w:r w:rsidR="00E53E61">
        <w:t>s</w:t>
      </w:r>
      <w:r w:rsidR="00F801D8">
        <w:t xml:space="preserve"> and </w:t>
      </w:r>
      <w:r w:rsidR="0063238B">
        <w:t xml:space="preserve">a large cluster of </w:t>
      </w:r>
      <w:r w:rsidR="00747F8C">
        <w:t>14</w:t>
      </w:r>
      <w:r w:rsidR="00820814">
        <w:t>,</w:t>
      </w:r>
      <w:r w:rsidR="00747F8C">
        <w:t xml:space="preserve">424 </w:t>
      </w:r>
      <w:r w:rsidR="0063238B">
        <w:t>members</w:t>
      </w:r>
      <w:r w:rsidR="004C6FC6">
        <w:t xml:space="preserve"> </w:t>
      </w:r>
      <w:r w:rsidR="00E53E61">
        <w:t xml:space="preserve">was created over </w:t>
      </w:r>
      <w:r w:rsidR="00D33EC0">
        <w:t>Greater London</w:t>
      </w:r>
      <w:r w:rsidR="00617500">
        <w:t xml:space="preserve">, </w:t>
      </w:r>
      <w:r w:rsidR="00D33EC0">
        <w:t xml:space="preserve">Birmingham, Leeds and other </w:t>
      </w:r>
      <w:r w:rsidR="00617500">
        <w:t>locations</w:t>
      </w:r>
      <w:r w:rsidR="00D33EC0">
        <w:t xml:space="preserve">. This is </w:t>
      </w:r>
      <w:r w:rsidR="0094623F">
        <w:t>un</w:t>
      </w:r>
      <w:r w:rsidR="00D33EC0">
        <w:t xml:space="preserve">expected because in </w:t>
      </w:r>
      <w:r w:rsidR="009E2767">
        <w:t xml:space="preserve">density </w:t>
      </w:r>
      <w:r w:rsidR="003C447B">
        <w:t>maps</w:t>
      </w:r>
      <w:r w:rsidR="00D33EC0">
        <w:t xml:space="preserve"> London </w:t>
      </w:r>
      <w:r w:rsidR="00A87408">
        <w:t xml:space="preserve">is recognized </w:t>
      </w:r>
      <w:r w:rsidR="00D33EC0">
        <w:t xml:space="preserve">as a </w:t>
      </w:r>
      <w:r w:rsidR="00D27A64">
        <w:t xml:space="preserve">unique </w:t>
      </w:r>
      <w:r w:rsidR="00495F20">
        <w:t>high-density</w:t>
      </w:r>
      <w:r w:rsidR="00D33EC0">
        <w:t xml:space="preserve"> cluster, however the algorithm </w:t>
      </w:r>
      <w:r w:rsidR="00495F20">
        <w:t>does</w:t>
      </w:r>
      <w:r w:rsidR="00D33EC0">
        <w:t xml:space="preserve"> not success</w:t>
      </w:r>
      <w:r w:rsidR="00D27A64">
        <w:t>fully detect</w:t>
      </w:r>
      <w:r w:rsidR="00D33EC0">
        <w:t xml:space="preserve"> clusters with variable density</w:t>
      </w:r>
      <w:r w:rsidR="006D0504">
        <w:t xml:space="preserve">. </w:t>
      </w:r>
      <w:r w:rsidR="004F73F1">
        <w:t>C</w:t>
      </w:r>
      <w:r w:rsidR="006D0504">
        <w:t xml:space="preserve">lusters formed </w:t>
      </w:r>
      <w:r w:rsidR="0005290A">
        <w:t>over</w:t>
      </w:r>
      <w:r w:rsidR="006D0504">
        <w:t xml:space="preserve"> Cardiff and Newcastle seem to have </w:t>
      </w:r>
      <w:r w:rsidR="00495F20">
        <w:t xml:space="preserve">a </w:t>
      </w:r>
      <w:r w:rsidR="00CC685B">
        <w:t>more homogenous</w:t>
      </w:r>
      <w:r w:rsidR="00495F20">
        <w:t xml:space="preserve"> </w:t>
      </w:r>
      <w:r w:rsidR="002D6989">
        <w:rPr>
          <w:noProof/>
        </w:rPr>
        <mc:AlternateContent>
          <mc:Choice Requires="wps">
            <w:drawing>
              <wp:anchor distT="0" distB="0" distL="114300" distR="114300" simplePos="0" relativeHeight="251651584" behindDoc="0" locked="0" layoutInCell="1" allowOverlap="1" wp14:anchorId="409F4FF0" wp14:editId="7EF5E242">
                <wp:simplePos x="0" y="0"/>
                <wp:positionH relativeFrom="column">
                  <wp:posOffset>3708730</wp:posOffset>
                </wp:positionH>
                <wp:positionV relativeFrom="paragraph">
                  <wp:posOffset>1770482</wp:posOffset>
                </wp:positionV>
                <wp:extent cx="754380" cy="270510"/>
                <wp:effectExtent l="57150" t="209550" r="83820" b="91440"/>
                <wp:wrapNone/>
                <wp:docPr id="35" name="Callout: Line 35"/>
                <wp:cNvGraphicFramePr/>
                <a:graphic xmlns:a="http://schemas.openxmlformats.org/drawingml/2006/main">
                  <a:graphicData uri="http://schemas.microsoft.com/office/word/2010/wordprocessingShape">
                    <wps:wsp>
                      <wps:cNvSpPr/>
                      <wps:spPr>
                        <a:xfrm rot="10800000" flipH="1" flipV="1">
                          <a:off x="0" y="0"/>
                          <a:ext cx="754380" cy="270510"/>
                        </a:xfrm>
                        <a:prstGeom prst="borderCallout1">
                          <a:avLst>
                            <a:gd name="adj1" fmla="val -1154"/>
                            <a:gd name="adj2" fmla="val 46144"/>
                            <a:gd name="adj3" fmla="val -71664"/>
                            <a:gd name="adj4" fmla="val 87478"/>
                          </a:avLst>
                        </a:prstGeom>
                        <a:solidFill>
                          <a:schemeClr val="bg1"/>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7B79A4E4" w14:textId="0CEDD623" w:rsidR="00122963" w:rsidRPr="00572CC8" w:rsidRDefault="00122963" w:rsidP="00572CC8">
                            <w:pPr>
                              <w:jc w:val="center"/>
                              <w:rPr>
                                <w:b/>
                                <w:bCs/>
                                <w:color w:val="000000" w:themeColor="text1"/>
                                <w:sz w:val="12"/>
                                <w:szCs w:val="16"/>
                              </w:rPr>
                            </w:pPr>
                            <w:r w:rsidRPr="00572CC8">
                              <w:rPr>
                                <w:b/>
                                <w:bCs/>
                                <w:color w:val="000000" w:themeColor="text1"/>
                                <w:sz w:val="12"/>
                                <w:szCs w:val="16"/>
                              </w:rPr>
                              <w:t>Kingston upon Tham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9F4FF0" id="Callout: Line 35" o:spid="_x0000_s1033" type="#_x0000_t47" style="position:absolute;left:0;text-align:left;margin-left:292.05pt;margin-top:139.4pt;width:59.4pt;height:21.3pt;rotation:180;flip:x y;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" adj="18895,-15479,9967,-249" fillcolor="white [3212]" strokecolor="black [3213]">
                <v:shadow on="t" color="black" opacity="22937f" origin=",.5" offset="0,.63889mm"/>
                <v:textbox>
                  <w:txbxContent>
                    <w:p w14:paraId="7B79A4E4" w14:textId="0CEDD623" w:rsidR="00122963" w:rsidRPr="00572CC8" w:rsidRDefault="00122963" w:rsidP="00572CC8">
                      <w:pPr>
                        <w:jc w:val="center"/>
                        <w:rPr>
                          <w:b/>
                          <w:bCs/>
                          <w:color w:val="000000" w:themeColor="text1"/>
                          <w:sz w:val="12"/>
                          <w:szCs w:val="16"/>
                        </w:rPr>
                      </w:pPr>
                      <w:r w:rsidRPr="00572CC8">
                        <w:rPr>
                          <w:b/>
                          <w:bCs/>
                          <w:color w:val="000000" w:themeColor="text1"/>
                          <w:sz w:val="12"/>
                          <w:szCs w:val="16"/>
                        </w:rPr>
                        <w:t>Kingston upon Thames</w:t>
                      </w:r>
                    </w:p>
                  </w:txbxContent>
                </v:textbox>
                <o:callout v:ext="edit" minusx="t"/>
              </v:shape>
            </w:pict>
          </mc:Fallback>
        </mc:AlternateContent>
      </w:r>
      <w:r w:rsidR="00CC685B">
        <w:t>density.</w:t>
      </w:r>
      <w:r w:rsidR="00C500A9">
        <w:t xml:space="preserve"> </w:t>
      </w:r>
      <w:r w:rsidR="007F636A">
        <w:t xml:space="preserve">One </w:t>
      </w:r>
      <w:r w:rsidR="00400BEB">
        <w:t>example</w:t>
      </w:r>
      <w:r w:rsidR="00A21D0A">
        <w:t xml:space="preserve"> of low efficiency </w:t>
      </w:r>
      <w:r w:rsidR="00B64B04">
        <w:t xml:space="preserve">of </w:t>
      </w:r>
      <w:r w:rsidR="00A21D0A">
        <w:t xml:space="preserve">epsilon </w:t>
      </w:r>
      <w:r w:rsidR="007F0F9C">
        <w:t>choice</w:t>
      </w:r>
      <w:r w:rsidR="007F636A">
        <w:t xml:space="preserve"> is </w:t>
      </w:r>
      <w:r w:rsidR="00C500A9">
        <w:t xml:space="preserve">the association of Glasgow and Edinburgh to the same cluster, </w:t>
      </w:r>
      <w:r w:rsidR="00A21D0A">
        <w:t xml:space="preserve">because </w:t>
      </w:r>
      <w:r w:rsidR="00C500A9">
        <w:t xml:space="preserve">lower-density regions </w:t>
      </w:r>
      <w:r w:rsidR="00A21D0A">
        <w:t>(e.g.</w:t>
      </w:r>
      <w:r w:rsidR="00D6307A">
        <w:t>,</w:t>
      </w:r>
      <w:r w:rsidR="00A21D0A">
        <w:t xml:space="preserve"> </w:t>
      </w:r>
      <w:r w:rsidR="00C500A9">
        <w:t>Falkirk</w:t>
      </w:r>
      <w:r w:rsidR="00A21D0A">
        <w:t>)</w:t>
      </w:r>
      <w:r w:rsidR="00C500A9">
        <w:t xml:space="preserve"> </w:t>
      </w:r>
      <w:r w:rsidR="00A21D0A">
        <w:t>between the two larger cities</w:t>
      </w:r>
      <w:r w:rsidR="00091022">
        <w:t xml:space="preserve"> were identified</w:t>
      </w:r>
      <w:r w:rsidR="00A21D0A">
        <w:t>.</w:t>
      </w:r>
      <w:r w:rsidR="00602CBB">
        <w:t xml:space="preserve"> We ran DBSCAN </w:t>
      </w:r>
      <w:r w:rsidR="001C4BAE">
        <w:t xml:space="preserve">again </w:t>
      </w:r>
      <w:r w:rsidR="00B739A8">
        <w:t xml:space="preserve">(rightmost) </w:t>
      </w:r>
      <w:r w:rsidR="00602CBB">
        <w:t xml:space="preserve">on largest cluster </w:t>
      </w:r>
      <w:r w:rsidR="002B1FFE">
        <w:t xml:space="preserve">members </w:t>
      </w:r>
      <w:r w:rsidR="00B739A8">
        <w:t>with improved results</w:t>
      </w:r>
      <w:r w:rsidR="006D75B4">
        <w:t xml:space="preserve"> and</w:t>
      </w:r>
      <w:r w:rsidR="00F8342B">
        <w:t xml:space="preserve"> a</w:t>
      </w:r>
      <w:r w:rsidR="00B739A8">
        <w:t xml:space="preserve"> differentiat</w:t>
      </w:r>
      <w:r w:rsidR="006651C3">
        <w:t>ion</w:t>
      </w:r>
      <w:r w:rsidR="00B739A8">
        <w:t xml:space="preserve"> </w:t>
      </w:r>
      <w:r w:rsidR="006651C3">
        <w:t xml:space="preserve">of London </w:t>
      </w:r>
      <w:r w:rsidR="00B739A8">
        <w:t xml:space="preserve">cluster from </w:t>
      </w:r>
      <w:r w:rsidR="00AD522A">
        <w:t xml:space="preserve">smaller </w:t>
      </w:r>
      <w:r w:rsidR="00B739A8">
        <w:t>cities</w:t>
      </w:r>
      <w:r w:rsidR="00997362" w:rsidRPr="00997362">
        <w:t xml:space="preserve"> </w:t>
      </w:r>
      <w:r w:rsidR="00997362">
        <w:t>as Birmingham and Leeds</w:t>
      </w:r>
      <w:r w:rsidR="00B739A8">
        <w:t>.</w:t>
      </w:r>
    </w:p>
    <w:p w14:paraId="475D7052" w14:textId="7E28D67B" w:rsidR="00DC3D1A" w:rsidRDefault="00DC3D1A" w:rsidP="000352B6">
      <w:pPr>
        <w:pStyle w:val="Body"/>
        <w:rPr>
          <w:i/>
          <w:iCs/>
          <w:lang w:eastAsia="en-GB"/>
        </w:rPr>
      </w:pPr>
    </w:p>
    <w:p w14:paraId="7FB91E92" w14:textId="43F01FA2" w:rsidR="005F4B78" w:rsidRDefault="005B5E9C" w:rsidP="000352B6">
      <w:pPr>
        <w:pStyle w:val="Body"/>
        <w:rPr>
          <w:i/>
          <w:iCs/>
          <w:lang w:eastAsia="en-GB"/>
        </w:rPr>
      </w:pPr>
      <w:r>
        <w:rPr>
          <w:i/>
          <w:iCs/>
          <w:noProof/>
          <w:lang w:eastAsia="en-GB"/>
        </w:rPr>
        <w:lastRenderedPageBreak/>
        <w:drawing>
          <wp:inline distT="0" distB="0" distL="0" distR="0" wp14:anchorId="4D3A6B25" wp14:editId="088F93A7">
            <wp:extent cx="2980182" cy="1205413"/>
            <wp:effectExtent l="19050" t="19050" r="10795" b="13970"/>
            <wp:docPr id="41" name="Picture 4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fig8a.png"/>
                    <pic:cNvPicPr/>
                  </pic:nvPicPr>
                  <pic:blipFill>
                    <a:blip r:embed="rId16"/>
                    <a:stretch>
                      <a:fillRect/>
                    </a:stretch>
                  </pic:blipFill>
                  <pic:spPr>
                    <a:xfrm>
                      <a:off x="0" y="0"/>
                      <a:ext cx="3027552" cy="1224573"/>
                    </a:xfrm>
                    <a:prstGeom prst="rect">
                      <a:avLst/>
                    </a:prstGeom>
                    <a:ln>
                      <a:solidFill>
                        <a:schemeClr val="tx1"/>
                      </a:solidFill>
                    </a:ln>
                  </pic:spPr>
                </pic:pic>
              </a:graphicData>
            </a:graphic>
          </wp:inline>
        </w:drawing>
      </w:r>
    </w:p>
    <w:p w14:paraId="7A30610F" w14:textId="0B3394D5" w:rsidR="005F4B78" w:rsidRPr="00666FC9" w:rsidRDefault="005F4B78" w:rsidP="000352B6">
      <w:pPr>
        <w:pStyle w:val="Body"/>
      </w:pPr>
      <w:r w:rsidRPr="00666FC9">
        <w:t>Fig.</w:t>
      </w:r>
      <w:r w:rsidR="00AD6AF6">
        <w:t>8</w:t>
      </w:r>
      <w:r w:rsidRPr="00666FC9">
        <w:t>. DBSCAN Clustering of high severity accidents in 2017.</w:t>
      </w:r>
    </w:p>
    <w:p w14:paraId="1355EEC0" w14:textId="192BF00E" w:rsidR="005F4B78" w:rsidRDefault="005F4B78" w:rsidP="000352B6">
      <w:pPr>
        <w:pStyle w:val="Body"/>
        <w:rPr>
          <w:i/>
          <w:iCs/>
          <w:lang w:eastAsia="en-GB"/>
        </w:rPr>
      </w:pPr>
    </w:p>
    <w:p w14:paraId="1EFEF755" w14:textId="66BD1E66" w:rsidR="00ED61CA" w:rsidRDefault="00DF6464" w:rsidP="00510831">
      <w:pPr>
        <w:pStyle w:val="Body"/>
        <w:rPr>
          <w:b/>
          <w:bCs/>
        </w:rPr>
      </w:pPr>
      <w:r w:rsidRPr="00510831">
        <w:rPr>
          <w:b/>
          <w:bCs/>
        </w:rPr>
        <w:t>DBSCAN</w:t>
      </w:r>
      <w:r w:rsidR="00510831">
        <w:rPr>
          <w:b/>
          <w:bCs/>
        </w:rPr>
        <w:t>-</w:t>
      </w:r>
      <w:r w:rsidRPr="00510831">
        <w:rPr>
          <w:b/>
          <w:bCs/>
        </w:rPr>
        <w:t>London</w:t>
      </w:r>
    </w:p>
    <w:p w14:paraId="5C9C40EF" w14:textId="43C3284B" w:rsidR="00510831" w:rsidRPr="00510831" w:rsidRDefault="00510831" w:rsidP="00510831">
      <w:pPr>
        <w:pStyle w:val="Body"/>
        <w:rPr>
          <w:b/>
          <w:bCs/>
        </w:rPr>
      </w:pPr>
    </w:p>
    <w:p w14:paraId="6CAA29C2" w14:textId="556499DA" w:rsidR="00B746BE" w:rsidRDefault="006C3793" w:rsidP="007E4E93">
      <w:pPr>
        <w:pStyle w:val="Body"/>
      </w:pPr>
      <w:r>
        <w:t>Motivated by previous results and based on</w:t>
      </w:r>
      <w:r w:rsidR="00037E6B">
        <w:t xml:space="preserve"> </w:t>
      </w:r>
      <w:r>
        <w:t>accidents per region</w:t>
      </w:r>
      <w:r w:rsidR="00336C18">
        <w:t xml:space="preserve"> (fig.1)</w:t>
      </w:r>
      <w:r>
        <w:t xml:space="preserve"> we </w:t>
      </w:r>
      <w:r w:rsidR="00DF022A">
        <w:t>ran DBSCAN</w:t>
      </w:r>
      <w:r>
        <w:t xml:space="preserve"> </w:t>
      </w:r>
      <w:r w:rsidR="00AF5489">
        <w:t>on</w:t>
      </w:r>
      <w:r>
        <w:t xml:space="preserve"> </w:t>
      </w:r>
      <w:r w:rsidR="00E84805">
        <w:t>8</w:t>
      </w:r>
      <w:r w:rsidR="00D84227">
        <w:t>,</w:t>
      </w:r>
      <w:r w:rsidR="00E84805">
        <w:t xml:space="preserve">769 observations in </w:t>
      </w:r>
      <w:r>
        <w:t>London</w:t>
      </w:r>
      <w:r w:rsidR="00336C18">
        <w:t xml:space="preserve"> </w:t>
      </w:r>
      <w:r w:rsidR="00087057">
        <w:t>(fig.</w:t>
      </w:r>
      <w:r w:rsidR="00FE6D0C">
        <w:t>9</w:t>
      </w:r>
      <w:r w:rsidR="00087057">
        <w:t>)</w:t>
      </w:r>
      <w:r>
        <w:t xml:space="preserve">. </w:t>
      </w:r>
      <w:r w:rsidR="006D5E4D">
        <w:t xml:space="preserve">Data </w:t>
      </w:r>
      <w:r w:rsidR="00536EC5">
        <w:t>was filtered</w:t>
      </w:r>
      <w:r w:rsidR="006D5E4D">
        <w:t xml:space="preserve"> </w:t>
      </w:r>
      <w:r w:rsidR="00000905">
        <w:t>between 2015</w:t>
      </w:r>
      <w:r w:rsidR="00D84227">
        <w:t>-</w:t>
      </w:r>
      <w:r w:rsidR="00000905">
        <w:t>2017</w:t>
      </w:r>
      <w:r w:rsidR="00D06A2F">
        <w:t xml:space="preserve"> </w:t>
      </w:r>
      <w:r w:rsidR="007A2697">
        <w:t xml:space="preserve">and </w:t>
      </w:r>
      <w:r w:rsidR="00031C73">
        <w:t>l</w:t>
      </w:r>
      <w:r w:rsidR="005F0234">
        <w:t xml:space="preserve">ongitudes </w:t>
      </w:r>
      <w:r w:rsidR="000A4141">
        <w:t xml:space="preserve">and latitudes of </w:t>
      </w:r>
      <w:r w:rsidR="005F0234" w:rsidRPr="005F0234">
        <w:t>-0.</w:t>
      </w:r>
      <w:r w:rsidR="005F0234">
        <w:t>50</w:t>
      </w:r>
      <w:r w:rsidR="000A4141">
        <w:t>/</w:t>
      </w:r>
      <w:r w:rsidR="005F0234" w:rsidRPr="005F0234">
        <w:t>0.30</w:t>
      </w:r>
      <w:r w:rsidR="005F0234">
        <w:t xml:space="preserve">°E </w:t>
      </w:r>
      <w:r w:rsidR="00031C73">
        <w:t xml:space="preserve">and </w:t>
      </w:r>
      <w:r w:rsidR="00F754C3">
        <w:t>51.29</w:t>
      </w:r>
      <w:r w:rsidR="00FF0872">
        <w:t>/</w:t>
      </w:r>
      <w:r w:rsidR="00F754C3">
        <w:t>51.68</w:t>
      </w:r>
      <w:r w:rsidR="005F0234" w:rsidRPr="005F0234">
        <w:t xml:space="preserve"> </w:t>
      </w:r>
      <w:r w:rsidR="005F0234">
        <w:t>8°N</w:t>
      </w:r>
      <w:r w:rsidR="00031C73">
        <w:t xml:space="preserve">. </w:t>
      </w:r>
      <w:r w:rsidR="00E84805">
        <w:t>The optimi</w:t>
      </w:r>
      <w:r w:rsidR="00086F02">
        <w:t>s</w:t>
      </w:r>
      <w:r w:rsidR="00E84805">
        <w:t xml:space="preserve">ed algorithm </w:t>
      </w:r>
      <w:r w:rsidR="00F243EA">
        <w:t>displayed</w:t>
      </w:r>
      <w:r w:rsidR="00E84805">
        <w:t xml:space="preserve"> 34 clusters</w:t>
      </w:r>
      <w:r w:rsidR="000720AB">
        <w:t xml:space="preserve"> </w:t>
      </w:r>
      <w:r w:rsidR="00A45FFC">
        <w:t>and</w:t>
      </w:r>
      <w:r w:rsidR="000720AB">
        <w:t xml:space="preserve"> 464 </w:t>
      </w:r>
      <w:r w:rsidR="00086F02">
        <w:t>noises</w:t>
      </w:r>
      <w:r w:rsidR="00E84805">
        <w:t xml:space="preserve">, </w:t>
      </w:r>
      <w:r w:rsidR="00086F02">
        <w:t xml:space="preserve">with </w:t>
      </w:r>
      <w:r w:rsidR="00E84805">
        <w:t xml:space="preserve">a cluster </w:t>
      </w:r>
      <w:r w:rsidR="00B556AB">
        <w:t>of 7</w:t>
      </w:r>
      <w:r w:rsidR="00C83EDE">
        <w:t>,</w:t>
      </w:r>
      <w:r w:rsidR="00B556AB">
        <w:t xml:space="preserve">045 members </w:t>
      </w:r>
      <w:r w:rsidR="00086F02">
        <w:t xml:space="preserve">and </w:t>
      </w:r>
      <w:r w:rsidR="003B4169">
        <w:t>higher density in</w:t>
      </w:r>
      <w:r w:rsidR="00E84805">
        <w:t xml:space="preserve"> central region</w:t>
      </w:r>
      <w:r w:rsidR="000720AB">
        <w:t>s</w:t>
      </w:r>
      <w:r w:rsidR="00E84805">
        <w:t xml:space="preserve"> </w:t>
      </w:r>
      <w:r w:rsidR="009C52CC">
        <w:t>than in</w:t>
      </w:r>
      <w:r w:rsidR="00086F02">
        <w:t xml:space="preserve"> borders</w:t>
      </w:r>
      <w:r w:rsidR="003B4169">
        <w:t xml:space="preserve">. The characteristics of the phenomena </w:t>
      </w:r>
      <w:r w:rsidR="00CD3793">
        <w:t xml:space="preserve">and distribution show a </w:t>
      </w:r>
      <w:r w:rsidR="00C02E60">
        <w:t xml:space="preserve">low </w:t>
      </w:r>
      <w:r w:rsidR="003C6C86">
        <w:t>clustering</w:t>
      </w:r>
      <w:r w:rsidR="00E57B7F">
        <w:t xml:space="preserve"> efficiency, and</w:t>
      </w:r>
      <w:r w:rsidR="00CA367F">
        <w:t xml:space="preserve"> </w:t>
      </w:r>
      <w:r w:rsidR="00E57B7F">
        <w:t>o</w:t>
      </w:r>
      <w:r w:rsidR="00572CC8">
        <w:t xml:space="preserve">ne interpretation from </w:t>
      </w:r>
      <w:r w:rsidR="00580072">
        <w:t>the</w:t>
      </w:r>
      <w:r w:rsidR="0022448E">
        <w:t xml:space="preserve"> large </w:t>
      </w:r>
      <w:r w:rsidR="00572CC8">
        <w:t xml:space="preserve">cluster </w:t>
      </w:r>
      <w:r w:rsidR="003C6C86">
        <w:t xml:space="preserve">formation might be </w:t>
      </w:r>
      <w:r w:rsidR="00572CC8">
        <w:t xml:space="preserve">the similarity between accidents </w:t>
      </w:r>
      <w:r w:rsidR="00F523FA">
        <w:t>in</w:t>
      </w:r>
      <w:r w:rsidR="00572CC8">
        <w:t xml:space="preserve"> most roads connecting suburbs to the </w:t>
      </w:r>
      <w:r w:rsidR="00F523FA">
        <w:t>centre</w:t>
      </w:r>
      <w:r w:rsidR="00A17122">
        <w:t>,</w:t>
      </w:r>
      <w:r w:rsidR="00F523FA">
        <w:t xml:space="preserve"> that are not identified </w:t>
      </w:r>
      <w:r w:rsidR="00D06A2F">
        <w:t>as</w:t>
      </w:r>
      <w:r w:rsidR="0022448E">
        <w:t xml:space="preserve"> other clusters or </w:t>
      </w:r>
      <w:r w:rsidR="00F523FA">
        <w:t>noise</w:t>
      </w:r>
      <w:r w:rsidR="0022448E">
        <w:t>s</w:t>
      </w:r>
      <w:r w:rsidR="00F523FA">
        <w:t>.</w:t>
      </w:r>
      <w:r w:rsidR="00374B48">
        <w:t xml:space="preserve"> </w:t>
      </w:r>
      <w:r w:rsidR="00613B1E">
        <w:t xml:space="preserve">Moreover, </w:t>
      </w:r>
      <w:r w:rsidR="00463106">
        <w:t xml:space="preserve">in the same cluster </w:t>
      </w:r>
      <w:r w:rsidR="00745BD0">
        <w:t xml:space="preserve">we see </w:t>
      </w:r>
      <w:r w:rsidR="00613B1E">
        <w:t>hotspots in Westminster, Tower Hamlets and surrounding boroughs</w:t>
      </w:r>
      <w:r w:rsidR="00C91B1B">
        <w:t xml:space="preserve">, </w:t>
      </w:r>
      <w:r w:rsidR="00540569">
        <w:t xml:space="preserve">with </w:t>
      </w:r>
      <w:r w:rsidR="00374B48">
        <w:t>smaller clusters found close to Kingston</w:t>
      </w:r>
      <w:r w:rsidR="00C91B1B">
        <w:t>-</w:t>
      </w:r>
      <w:r w:rsidR="00374B48">
        <w:t>upon</w:t>
      </w:r>
      <w:r w:rsidR="00C91B1B">
        <w:t>-</w:t>
      </w:r>
      <w:r w:rsidR="00374B48">
        <w:t xml:space="preserve">Thames, Romford and other </w:t>
      </w:r>
      <w:r w:rsidR="009475D2">
        <w:t>arbitrary shape</w:t>
      </w:r>
      <w:r w:rsidR="002E218E">
        <w:t>d</w:t>
      </w:r>
      <w:r w:rsidR="009475D2">
        <w:t xml:space="preserve"> clusters</w:t>
      </w:r>
      <w:r w:rsidR="00D6199C">
        <w:t>.</w:t>
      </w:r>
    </w:p>
    <w:p w14:paraId="01085267" w14:textId="0D4C3715" w:rsidR="0023500F" w:rsidRDefault="00616F72" w:rsidP="000352B6">
      <w:pPr>
        <w:pStyle w:val="Picture"/>
      </w:pPr>
      <w:r>
        <w:rPr>
          <w:noProof/>
        </w:rPr>
        <mc:AlternateContent>
          <mc:Choice Requires="wps">
            <w:drawing>
              <wp:anchor distT="0" distB="0" distL="114300" distR="114300" simplePos="0" relativeHeight="251671040" behindDoc="0" locked="0" layoutInCell="1" allowOverlap="1" wp14:anchorId="3FE9E6D6" wp14:editId="796572FB">
                <wp:simplePos x="0" y="0"/>
                <wp:positionH relativeFrom="column">
                  <wp:posOffset>235288</wp:posOffset>
                </wp:positionH>
                <wp:positionV relativeFrom="paragraph">
                  <wp:posOffset>1814962</wp:posOffset>
                </wp:positionV>
                <wp:extent cx="754380" cy="304800"/>
                <wp:effectExtent l="57150" t="190500" r="121920" b="95250"/>
                <wp:wrapNone/>
                <wp:docPr id="11" name="Callout: Line 11"/>
                <wp:cNvGraphicFramePr/>
                <a:graphic xmlns:a="http://schemas.openxmlformats.org/drawingml/2006/main">
                  <a:graphicData uri="http://schemas.microsoft.com/office/word/2010/wordprocessingShape">
                    <wps:wsp>
                      <wps:cNvSpPr/>
                      <wps:spPr>
                        <a:xfrm flipH="1">
                          <a:off x="0" y="0"/>
                          <a:ext cx="754380" cy="304800"/>
                        </a:xfrm>
                        <a:prstGeom prst="borderCallout1">
                          <a:avLst>
                            <a:gd name="adj1" fmla="val 3974"/>
                            <a:gd name="adj2" fmla="val 50068"/>
                            <a:gd name="adj3" fmla="val -53424"/>
                            <a:gd name="adj4" fmla="val -6752"/>
                          </a:avLst>
                        </a:prstGeom>
                        <a:solidFill>
                          <a:schemeClr val="bg1"/>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533E2EA1" w14:textId="235476FF" w:rsidR="00616F72" w:rsidRPr="00572CC8" w:rsidRDefault="00616F72" w:rsidP="00616F72">
                            <w:pPr>
                              <w:jc w:val="center"/>
                              <w:rPr>
                                <w:b/>
                                <w:bCs/>
                                <w:color w:val="000000" w:themeColor="text1"/>
                                <w:sz w:val="12"/>
                                <w:szCs w:val="16"/>
                              </w:rPr>
                            </w:pPr>
                            <w:r>
                              <w:rPr>
                                <w:b/>
                                <w:bCs/>
                                <w:color w:val="000000" w:themeColor="text1"/>
                                <w:sz w:val="12"/>
                                <w:szCs w:val="16"/>
                              </w:rPr>
                              <w:t>Kingston upon Tham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E9E6D6" id="Callout: Line 11" o:spid="_x0000_s1034" type="#_x0000_t47" style="position:absolute;left:0;text-align:left;margin-left:18.55pt;margin-top:142.9pt;width:59.4pt;height:24pt;flip:x;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" adj="-1458,-11540,10815,858" fillcolor="white [3212]" strokecolor="black [3213]">
                <v:shadow on="t" color="black" opacity="22937f" origin=",.5" offset="0,.63889mm"/>
                <v:textbox>
                  <w:txbxContent>
                    <w:p w14:paraId="533E2EA1" w14:textId="235476FF" w:rsidR="00616F72" w:rsidRPr="00572CC8" w:rsidRDefault="00616F72" w:rsidP="00616F72">
                      <w:pPr>
                        <w:jc w:val="center"/>
                        <w:rPr>
                          <w:b/>
                          <w:bCs/>
                          <w:color w:val="000000" w:themeColor="text1"/>
                          <w:sz w:val="12"/>
                          <w:szCs w:val="16"/>
                        </w:rPr>
                      </w:pPr>
                      <w:r>
                        <w:rPr>
                          <w:b/>
                          <w:bCs/>
                          <w:color w:val="000000" w:themeColor="text1"/>
                          <w:sz w:val="12"/>
                          <w:szCs w:val="16"/>
                        </w:rPr>
                        <w:t>Kingston upon Thames</w:t>
                      </w:r>
                    </w:p>
                  </w:txbxContent>
                </v:textbox>
              </v:shape>
            </w:pict>
          </mc:Fallback>
        </mc:AlternateContent>
      </w:r>
      <w:r w:rsidR="00CC3D15">
        <w:rPr>
          <w:noProof/>
        </w:rPr>
        <mc:AlternateContent>
          <mc:Choice Requires="wps">
            <w:drawing>
              <wp:anchor distT="0" distB="0" distL="114300" distR="114300" simplePos="0" relativeHeight="251652608" behindDoc="0" locked="0" layoutInCell="1" allowOverlap="1" wp14:anchorId="2DC2D315" wp14:editId="408D70D1">
                <wp:simplePos x="0" y="0"/>
                <wp:positionH relativeFrom="column">
                  <wp:posOffset>2054192</wp:posOffset>
                </wp:positionH>
                <wp:positionV relativeFrom="paragraph">
                  <wp:posOffset>1840231</wp:posOffset>
                </wp:positionV>
                <wp:extent cx="754380" cy="192405"/>
                <wp:effectExtent l="38100" t="209550" r="83820" b="93345"/>
                <wp:wrapNone/>
                <wp:docPr id="37" name="Callout: Line 37"/>
                <wp:cNvGraphicFramePr/>
                <a:graphic xmlns:a="http://schemas.openxmlformats.org/drawingml/2006/main">
                  <a:graphicData uri="http://schemas.microsoft.com/office/word/2010/wordprocessingShape">
                    <wps:wsp>
                      <wps:cNvSpPr/>
                      <wps:spPr>
                        <a:xfrm rot="10800000" flipH="1" flipV="1">
                          <a:off x="0" y="0"/>
                          <a:ext cx="754380" cy="192405"/>
                        </a:xfrm>
                        <a:prstGeom prst="borderCallout1">
                          <a:avLst>
                            <a:gd name="adj1" fmla="val 3974"/>
                            <a:gd name="adj2" fmla="val 50068"/>
                            <a:gd name="adj3" fmla="val -98711"/>
                            <a:gd name="adj4" fmla="val 1119"/>
                          </a:avLst>
                        </a:prstGeom>
                        <a:solidFill>
                          <a:schemeClr val="bg1"/>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63684C1" w14:textId="40E5EC4E" w:rsidR="00122963" w:rsidRPr="00572CC8" w:rsidRDefault="00122963" w:rsidP="00572CC8">
                            <w:pPr>
                              <w:jc w:val="center"/>
                              <w:rPr>
                                <w:b/>
                                <w:bCs/>
                                <w:color w:val="000000" w:themeColor="text1"/>
                                <w:sz w:val="12"/>
                                <w:szCs w:val="16"/>
                              </w:rPr>
                            </w:pPr>
                            <w:r>
                              <w:rPr>
                                <w:b/>
                                <w:bCs/>
                                <w:color w:val="000000" w:themeColor="text1"/>
                                <w:sz w:val="12"/>
                                <w:szCs w:val="16"/>
                              </w:rPr>
                              <w:t>Orpingt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C2D315" id="Callout: Line 37" o:spid="_x0000_s1035" type="#_x0000_t47" style="position:absolute;left:0;text-align:left;margin-left:161.75pt;margin-top:144.9pt;width:59.4pt;height:15.15pt;rotation:180;flip:x y;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" adj="242,-21322,10815,858" fillcolor="white [3212]" strokecolor="black [3213]">
                <v:shadow on="t" color="black" opacity="22937f" origin=",.5" offset="0,.63889mm"/>
                <v:textbox>
                  <w:txbxContent>
                    <w:p w14:paraId="663684C1" w14:textId="40E5EC4E" w:rsidR="00122963" w:rsidRPr="00572CC8" w:rsidRDefault="00122963" w:rsidP="00572CC8">
                      <w:pPr>
                        <w:jc w:val="center"/>
                        <w:rPr>
                          <w:b/>
                          <w:bCs/>
                          <w:color w:val="000000" w:themeColor="text1"/>
                          <w:sz w:val="12"/>
                          <w:szCs w:val="16"/>
                        </w:rPr>
                      </w:pPr>
                      <w:r>
                        <w:rPr>
                          <w:b/>
                          <w:bCs/>
                          <w:color w:val="000000" w:themeColor="text1"/>
                          <w:sz w:val="12"/>
                          <w:szCs w:val="16"/>
                        </w:rPr>
                        <w:t>Orpington</w:t>
                      </w:r>
                    </w:p>
                  </w:txbxContent>
                </v:textbox>
              </v:shape>
            </w:pict>
          </mc:Fallback>
        </mc:AlternateContent>
      </w:r>
      <w:r w:rsidR="00CC3D15">
        <w:rPr>
          <w:noProof/>
        </w:rPr>
        <mc:AlternateContent>
          <mc:Choice Requires="wps">
            <w:drawing>
              <wp:anchor distT="0" distB="0" distL="114300" distR="114300" simplePos="0" relativeHeight="251654656" behindDoc="0" locked="0" layoutInCell="1" allowOverlap="1" wp14:anchorId="60F19E90" wp14:editId="140A4512">
                <wp:simplePos x="0" y="0"/>
                <wp:positionH relativeFrom="column">
                  <wp:posOffset>2366546</wp:posOffset>
                </wp:positionH>
                <wp:positionV relativeFrom="paragraph">
                  <wp:posOffset>1013459</wp:posOffset>
                </wp:positionV>
                <wp:extent cx="754380" cy="192405"/>
                <wp:effectExtent l="247650" t="19050" r="83820" b="283845"/>
                <wp:wrapNone/>
                <wp:docPr id="40" name="Callout: Line 40"/>
                <wp:cNvGraphicFramePr/>
                <a:graphic xmlns:a="http://schemas.openxmlformats.org/drawingml/2006/main">
                  <a:graphicData uri="http://schemas.microsoft.com/office/word/2010/wordprocessingShape">
                    <wps:wsp>
                      <wps:cNvSpPr/>
                      <wps:spPr>
                        <a:xfrm rot="10800000" flipH="1" flipV="1">
                          <a:off x="0" y="0"/>
                          <a:ext cx="754380" cy="192405"/>
                        </a:xfrm>
                        <a:prstGeom prst="borderCallout1">
                          <a:avLst>
                            <a:gd name="adj1" fmla="val 99707"/>
                            <a:gd name="adj2" fmla="val 50068"/>
                            <a:gd name="adj3" fmla="val 205585"/>
                            <a:gd name="adj4" fmla="val -25913"/>
                          </a:avLst>
                        </a:prstGeom>
                        <a:solidFill>
                          <a:schemeClr val="bg1"/>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400B36B9" w14:textId="163F1831" w:rsidR="00122963" w:rsidRPr="00572CC8" w:rsidRDefault="00122963" w:rsidP="0093663A">
                            <w:pPr>
                              <w:jc w:val="center"/>
                              <w:rPr>
                                <w:b/>
                                <w:bCs/>
                                <w:color w:val="000000" w:themeColor="text1"/>
                                <w:sz w:val="12"/>
                                <w:szCs w:val="16"/>
                              </w:rPr>
                            </w:pPr>
                            <w:r>
                              <w:rPr>
                                <w:b/>
                                <w:bCs/>
                                <w:color w:val="000000" w:themeColor="text1"/>
                                <w:sz w:val="12"/>
                                <w:szCs w:val="16"/>
                              </w:rPr>
                              <w:t>Bexleyhea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F19E90" id="Callout: Line 40" o:spid="_x0000_s1036" type="#_x0000_t47" style="position:absolute;left:0;text-align:left;margin-left:186.35pt;margin-top:79.8pt;width:59.4pt;height:15.15pt;rotation:180;flip:x y;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" adj="-5597,44406,10815,21537" fillcolor="white [3212]" strokecolor="black [3213]">
                <v:shadow on="t" color="black" opacity="22937f" origin=",.5" offset="0,.63889mm"/>
                <v:textbox>
                  <w:txbxContent>
                    <w:p w14:paraId="400B36B9" w14:textId="163F1831" w:rsidR="00122963" w:rsidRPr="00572CC8" w:rsidRDefault="00122963" w:rsidP="0093663A">
                      <w:pPr>
                        <w:jc w:val="center"/>
                        <w:rPr>
                          <w:b/>
                          <w:bCs/>
                          <w:color w:val="000000" w:themeColor="text1"/>
                          <w:sz w:val="12"/>
                          <w:szCs w:val="16"/>
                        </w:rPr>
                      </w:pPr>
                      <w:r>
                        <w:rPr>
                          <w:b/>
                          <w:bCs/>
                          <w:color w:val="000000" w:themeColor="text1"/>
                          <w:sz w:val="12"/>
                          <w:szCs w:val="16"/>
                        </w:rPr>
                        <w:t>Bexleyheath</w:t>
                      </w:r>
                    </w:p>
                  </w:txbxContent>
                </v:textbox>
                <o:callout v:ext="edit" minusy="t"/>
              </v:shape>
            </w:pict>
          </mc:Fallback>
        </mc:AlternateContent>
      </w:r>
      <w:r w:rsidR="00A81E53">
        <w:rPr>
          <w:noProof/>
        </w:rPr>
        <mc:AlternateContent>
          <mc:Choice Requires="wps">
            <w:drawing>
              <wp:anchor distT="0" distB="0" distL="114300" distR="114300" simplePos="0" relativeHeight="251653632" behindDoc="0" locked="0" layoutInCell="1" allowOverlap="1" wp14:anchorId="66D2B009" wp14:editId="6BC70E34">
                <wp:simplePos x="0" y="0"/>
                <wp:positionH relativeFrom="column">
                  <wp:posOffset>1919160</wp:posOffset>
                </wp:positionH>
                <wp:positionV relativeFrom="paragraph">
                  <wp:posOffset>409608</wp:posOffset>
                </wp:positionV>
                <wp:extent cx="754380" cy="192405"/>
                <wp:effectExtent l="57150" t="19050" r="83820" b="379095"/>
                <wp:wrapNone/>
                <wp:docPr id="38" name="Callout: Line 38"/>
                <wp:cNvGraphicFramePr/>
                <a:graphic xmlns:a="http://schemas.openxmlformats.org/drawingml/2006/main">
                  <a:graphicData uri="http://schemas.microsoft.com/office/word/2010/wordprocessingShape">
                    <wps:wsp>
                      <wps:cNvSpPr/>
                      <wps:spPr>
                        <a:xfrm rot="10800000" flipH="1" flipV="1">
                          <a:off x="0" y="0"/>
                          <a:ext cx="754380" cy="192405"/>
                        </a:xfrm>
                        <a:prstGeom prst="borderCallout1">
                          <a:avLst>
                            <a:gd name="adj1" fmla="val 99707"/>
                            <a:gd name="adj2" fmla="val 50068"/>
                            <a:gd name="adj3" fmla="val 248594"/>
                            <a:gd name="adj4" fmla="val 35254"/>
                          </a:avLst>
                        </a:prstGeom>
                        <a:solidFill>
                          <a:schemeClr val="bg1"/>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34B08F2" w14:textId="62A42565" w:rsidR="00122963" w:rsidRPr="00572CC8" w:rsidRDefault="00122963" w:rsidP="0093663A">
                            <w:pPr>
                              <w:jc w:val="center"/>
                              <w:rPr>
                                <w:b/>
                                <w:bCs/>
                                <w:color w:val="000000" w:themeColor="text1"/>
                                <w:sz w:val="12"/>
                                <w:szCs w:val="16"/>
                              </w:rPr>
                            </w:pPr>
                            <w:r>
                              <w:rPr>
                                <w:b/>
                                <w:bCs/>
                                <w:color w:val="000000" w:themeColor="text1"/>
                                <w:sz w:val="12"/>
                                <w:szCs w:val="16"/>
                              </w:rPr>
                              <w:t>Romfo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D2B009" id="Callout: Line 38" o:spid="_x0000_s1037" type="#_x0000_t47" style="position:absolute;left:0;text-align:left;margin-left:151.1pt;margin-top:32.25pt;width:59.4pt;height:15.15pt;rotation:180;flip:x y;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" adj="7615,53696,10815,21537" fillcolor="white [3212]" strokecolor="black [3213]">
                <v:shadow on="t" color="black" opacity="22937f" origin=",.5" offset="0,.63889mm"/>
                <v:textbox>
                  <w:txbxContent>
                    <w:p w14:paraId="634B08F2" w14:textId="62A42565" w:rsidR="00122963" w:rsidRPr="00572CC8" w:rsidRDefault="00122963" w:rsidP="0093663A">
                      <w:pPr>
                        <w:jc w:val="center"/>
                        <w:rPr>
                          <w:b/>
                          <w:bCs/>
                          <w:color w:val="000000" w:themeColor="text1"/>
                          <w:sz w:val="12"/>
                          <w:szCs w:val="16"/>
                        </w:rPr>
                      </w:pPr>
                      <w:r>
                        <w:rPr>
                          <w:b/>
                          <w:bCs/>
                          <w:color w:val="000000" w:themeColor="text1"/>
                          <w:sz w:val="12"/>
                          <w:szCs w:val="16"/>
                        </w:rPr>
                        <w:t>Romford</w:t>
                      </w:r>
                    </w:p>
                  </w:txbxContent>
                </v:textbox>
                <o:callout v:ext="edit" minusy="t"/>
              </v:shape>
            </w:pict>
          </mc:Fallback>
        </mc:AlternateContent>
      </w:r>
      <w:r w:rsidR="0037643C">
        <w:rPr>
          <w:noProof/>
        </w:rPr>
        <w:drawing>
          <wp:inline distT="0" distB="0" distL="0" distR="0" wp14:anchorId="405BB8D7" wp14:editId="33130AC8">
            <wp:extent cx="3177540" cy="2163445"/>
            <wp:effectExtent l="19050" t="19050" r="22860" b="27305"/>
            <wp:docPr id="20" name="Picture 2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ap_lon_hs_dbscan.png"/>
                    <pic:cNvPicPr/>
                  </pic:nvPicPr>
                  <pic:blipFill>
                    <a:blip r:embed="rId17"/>
                    <a:stretch>
                      <a:fillRect/>
                    </a:stretch>
                  </pic:blipFill>
                  <pic:spPr>
                    <a:xfrm>
                      <a:off x="0" y="0"/>
                      <a:ext cx="3177540" cy="2163445"/>
                    </a:xfrm>
                    <a:prstGeom prst="rect">
                      <a:avLst/>
                    </a:prstGeom>
                    <a:ln>
                      <a:solidFill>
                        <a:schemeClr val="tx1"/>
                      </a:solidFill>
                    </a:ln>
                  </pic:spPr>
                </pic:pic>
              </a:graphicData>
            </a:graphic>
          </wp:inline>
        </w:drawing>
      </w:r>
    </w:p>
    <w:p w14:paraId="0F3C0B14" w14:textId="2086BCE2" w:rsidR="00B1569D" w:rsidRPr="00867B53" w:rsidRDefault="0037643C" w:rsidP="0023500F">
      <w:pPr>
        <w:pStyle w:val="FigureCaption"/>
        <w:rPr>
          <w:rFonts w:ascii="Times" w:hAnsi="Times"/>
          <w:sz w:val="20"/>
          <w:szCs w:val="20"/>
          <w:lang w:val="en-GB"/>
        </w:rPr>
      </w:pPr>
      <w:r w:rsidRPr="00867B53">
        <w:rPr>
          <w:rFonts w:ascii="Times" w:hAnsi="Times"/>
          <w:sz w:val="20"/>
          <w:szCs w:val="20"/>
          <w:lang w:val="en-GB"/>
        </w:rPr>
        <w:t>Fig.</w:t>
      </w:r>
      <w:r w:rsidR="00AD6AF6" w:rsidRPr="00867B53">
        <w:rPr>
          <w:rFonts w:ascii="Times" w:hAnsi="Times"/>
          <w:sz w:val="20"/>
          <w:szCs w:val="20"/>
          <w:lang w:val="en-GB"/>
        </w:rPr>
        <w:t>9</w:t>
      </w:r>
      <w:r w:rsidRPr="00867B53">
        <w:rPr>
          <w:rFonts w:ascii="Times" w:hAnsi="Times"/>
          <w:sz w:val="20"/>
          <w:szCs w:val="20"/>
          <w:lang w:val="en-GB"/>
        </w:rPr>
        <w:t xml:space="preserve">.  </w:t>
      </w:r>
      <w:r w:rsidR="006C3793" w:rsidRPr="00867B53">
        <w:rPr>
          <w:rFonts w:ascii="Times" w:hAnsi="Times"/>
          <w:sz w:val="20"/>
          <w:szCs w:val="20"/>
          <w:lang w:val="en-GB"/>
        </w:rPr>
        <w:t>DBSCAN Clustering of London high severity accidents</w:t>
      </w:r>
      <w:r w:rsidR="00D14F7F">
        <w:rPr>
          <w:rFonts w:ascii="Times" w:hAnsi="Times"/>
          <w:sz w:val="20"/>
          <w:szCs w:val="20"/>
          <w:lang w:val="en-GB"/>
        </w:rPr>
        <w:t xml:space="preserve"> in 2015-2017</w:t>
      </w:r>
      <w:r w:rsidR="006C3793" w:rsidRPr="00867B53">
        <w:rPr>
          <w:rFonts w:ascii="Times" w:hAnsi="Times"/>
          <w:sz w:val="20"/>
          <w:szCs w:val="20"/>
          <w:lang w:val="en-GB"/>
        </w:rPr>
        <w:t>.</w:t>
      </w:r>
    </w:p>
    <w:p w14:paraId="669045E2" w14:textId="6F7F620F" w:rsidR="00B746BE" w:rsidRDefault="00B746BE" w:rsidP="0023500F">
      <w:pPr>
        <w:pStyle w:val="FigureCaption"/>
      </w:pPr>
    </w:p>
    <w:p w14:paraId="543BFA2A" w14:textId="3B8E8727" w:rsidR="00B746BE" w:rsidRPr="00FE3BA3" w:rsidRDefault="0037643C" w:rsidP="00FE3BA3">
      <w:pPr>
        <w:pStyle w:val="Body"/>
        <w:rPr>
          <w:b/>
          <w:bCs/>
        </w:rPr>
      </w:pPr>
      <w:r w:rsidRPr="00FE3BA3">
        <w:rPr>
          <w:b/>
          <w:bCs/>
        </w:rPr>
        <w:t>DBSCAN</w:t>
      </w:r>
      <w:r w:rsidR="00E96D46">
        <w:rPr>
          <w:b/>
          <w:bCs/>
        </w:rPr>
        <w:t>-</w:t>
      </w:r>
      <w:r w:rsidRPr="00FE3BA3">
        <w:rPr>
          <w:b/>
          <w:bCs/>
        </w:rPr>
        <w:t>Light condition</w:t>
      </w:r>
    </w:p>
    <w:p w14:paraId="229C476A" w14:textId="0D4EE108" w:rsidR="00FE3BA3" w:rsidRDefault="00FE3BA3" w:rsidP="00D510ED">
      <w:pPr>
        <w:pStyle w:val="Body"/>
        <w:ind w:firstLine="0"/>
      </w:pPr>
      <w:r>
        <w:tab/>
      </w:r>
    </w:p>
    <w:p w14:paraId="6E67B628" w14:textId="171B5495" w:rsidR="00AD6AF6" w:rsidRDefault="002D6989" w:rsidP="002D6989">
      <w:pPr>
        <w:pStyle w:val="Body"/>
      </w:pPr>
      <w:r>
        <w:t xml:space="preserve">To understand how accidents are affected by light conditions we grouped data </w:t>
      </w:r>
      <w:r w:rsidR="006D2A77">
        <w:t xml:space="preserve">(fig.10) </w:t>
      </w:r>
      <w:r>
        <w:t>and found different</w:t>
      </w:r>
      <w:r w:rsidR="006D2A77">
        <w:t xml:space="preserve"> clusters </w:t>
      </w:r>
      <w:r w:rsidR="000C2746">
        <w:t xml:space="preserve">structure </w:t>
      </w:r>
      <w:r w:rsidR="008020CE">
        <w:t xml:space="preserve">and number </w:t>
      </w:r>
      <w:r>
        <w:t>of clusters</w:t>
      </w:r>
      <w:r w:rsidR="00D3064B">
        <w:t>,</w:t>
      </w:r>
      <w:r w:rsidR="008020CE">
        <w:t xml:space="preserve"> with </w:t>
      </w:r>
      <w:r w:rsidR="00174313">
        <w:t xml:space="preserve">darkness </w:t>
      </w:r>
      <w:r w:rsidR="009F1259">
        <w:t xml:space="preserve">unidentified </w:t>
      </w:r>
      <w:r w:rsidR="006C359F">
        <w:t xml:space="preserve">regions </w:t>
      </w:r>
      <w:r w:rsidR="00EE4113">
        <w:t xml:space="preserve">appearing </w:t>
      </w:r>
      <w:r w:rsidR="008020CE">
        <w:t>in daylight</w:t>
      </w:r>
      <w:r w:rsidR="000F05D4">
        <w:t xml:space="preserve"> </w:t>
      </w:r>
      <w:r w:rsidR="00FC531B">
        <w:t>suggesting</w:t>
      </w:r>
      <w:r w:rsidR="009E1D28">
        <w:t xml:space="preserve"> </w:t>
      </w:r>
      <w:r w:rsidR="00EE4113">
        <w:t xml:space="preserve">a </w:t>
      </w:r>
      <w:r w:rsidR="009E1D28">
        <w:t xml:space="preserve">higher </w:t>
      </w:r>
      <w:r w:rsidR="000F05D4">
        <w:t>dens</w:t>
      </w:r>
      <w:r w:rsidR="009E1D28">
        <w:t>ity</w:t>
      </w:r>
      <w:r w:rsidR="000F05D4">
        <w:t xml:space="preserve"> </w:t>
      </w:r>
      <w:r w:rsidR="00880597">
        <w:t>of</w:t>
      </w:r>
      <w:r w:rsidR="000F05D4">
        <w:t xml:space="preserve"> </w:t>
      </w:r>
      <w:r w:rsidR="009E1D28">
        <w:t xml:space="preserve">accidents </w:t>
      </w:r>
      <w:r w:rsidR="000F05D4">
        <w:t xml:space="preserve">near </w:t>
      </w:r>
      <w:r w:rsidR="00AB4C48">
        <w:t>Bromley</w:t>
      </w:r>
      <w:r w:rsidR="000F05D4">
        <w:t xml:space="preserve"> and Hillingdon</w:t>
      </w:r>
      <w:r w:rsidR="008020CE">
        <w:t xml:space="preserve">. </w:t>
      </w:r>
      <w:r w:rsidR="00AD7BC6">
        <w:t>Thus, e</w:t>
      </w:r>
      <w:r w:rsidR="00BF51A7">
        <w:t xml:space="preserve">ven considering darkness as </w:t>
      </w:r>
      <w:r w:rsidR="00966ABD">
        <w:t xml:space="preserve">contributing </w:t>
      </w:r>
      <w:r w:rsidR="00BF51A7">
        <w:t>factor</w:t>
      </w:r>
      <w:r w:rsidR="007745A5">
        <w:t>,</w:t>
      </w:r>
      <w:r w:rsidR="00BF51A7">
        <w:t xml:space="preserve"> </w:t>
      </w:r>
      <w:r w:rsidR="008F75F7">
        <w:t>we</w:t>
      </w:r>
      <w:r w:rsidR="00BF51A7">
        <w:t xml:space="preserve"> know </w:t>
      </w:r>
      <w:r w:rsidR="00DF3650">
        <w:t xml:space="preserve">people </w:t>
      </w:r>
      <w:r w:rsidR="007745A5">
        <w:t xml:space="preserve">usually </w:t>
      </w:r>
      <w:r w:rsidR="00BF51A7">
        <w:t>have</w:t>
      </w:r>
      <w:r w:rsidR="00DF3650">
        <w:t xml:space="preserve"> diurnal habits and are more active during daylight, except for winter.</w:t>
      </w:r>
    </w:p>
    <w:p w14:paraId="4861F7BC" w14:textId="77777777" w:rsidR="00E20E56" w:rsidRDefault="00E20E56" w:rsidP="002D6989">
      <w:pPr>
        <w:pStyle w:val="Body"/>
      </w:pPr>
    </w:p>
    <w:p w14:paraId="2277E564" w14:textId="4EFD4607" w:rsidR="0037643C" w:rsidRDefault="00F82BCF" w:rsidP="0023500F">
      <w:pPr>
        <w:pStyle w:val="FigureCaption"/>
      </w:pPr>
      <w:r>
        <w:rPr>
          <w:noProof/>
        </w:rPr>
        <mc:AlternateContent>
          <mc:Choice Requires="wps">
            <w:drawing>
              <wp:anchor distT="0" distB="0" distL="114300" distR="114300" simplePos="0" relativeHeight="251668992" behindDoc="0" locked="0" layoutInCell="1" allowOverlap="1" wp14:anchorId="6347D013" wp14:editId="299258E7">
                <wp:simplePos x="0" y="0"/>
                <wp:positionH relativeFrom="column">
                  <wp:posOffset>1138555</wp:posOffset>
                </wp:positionH>
                <wp:positionV relativeFrom="paragraph">
                  <wp:posOffset>78105</wp:posOffset>
                </wp:positionV>
                <wp:extent cx="754380" cy="270510"/>
                <wp:effectExtent l="247650" t="19050" r="83820" b="701040"/>
                <wp:wrapNone/>
                <wp:docPr id="3" name="Callout: Line 3"/>
                <wp:cNvGraphicFramePr/>
                <a:graphic xmlns:a="http://schemas.openxmlformats.org/drawingml/2006/main">
                  <a:graphicData uri="http://schemas.microsoft.com/office/word/2010/wordprocessingShape">
                    <wps:wsp>
                      <wps:cNvSpPr/>
                      <wps:spPr>
                        <a:xfrm rot="10800000" flipH="1" flipV="1">
                          <a:off x="0" y="0"/>
                          <a:ext cx="754380" cy="270510"/>
                        </a:xfrm>
                        <a:prstGeom prst="borderCallout1">
                          <a:avLst>
                            <a:gd name="adj1" fmla="val 97620"/>
                            <a:gd name="adj2" fmla="val 50867"/>
                            <a:gd name="adj3" fmla="val 331690"/>
                            <a:gd name="adj4" fmla="val -27242"/>
                          </a:avLst>
                        </a:prstGeom>
                        <a:solidFill>
                          <a:schemeClr val="bg1"/>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1B649C80" w14:textId="6CF8CC33" w:rsidR="00122963" w:rsidRPr="00572CC8" w:rsidRDefault="00122963" w:rsidP="000F05D4">
                            <w:pPr>
                              <w:jc w:val="center"/>
                              <w:rPr>
                                <w:b/>
                                <w:bCs/>
                                <w:color w:val="000000" w:themeColor="text1"/>
                                <w:sz w:val="12"/>
                                <w:szCs w:val="16"/>
                              </w:rPr>
                            </w:pPr>
                            <w:r>
                              <w:rPr>
                                <w:b/>
                                <w:bCs/>
                                <w:color w:val="000000" w:themeColor="text1"/>
                                <w:sz w:val="12"/>
                                <w:szCs w:val="16"/>
                              </w:rPr>
                              <w:t>Bromle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47D013" id="Callout: Line 3" o:spid="_x0000_s1038" type="#_x0000_t47" style="position:absolute;margin-left:89.65pt;margin-top:6.15pt;width:59.4pt;height:21.3pt;rotation:180;flip:x y;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" adj="-5884,71645,10987,21086" fillcolor="white [3212]" strokecolor="black [3213]">
                <v:shadow on="t" color="black" opacity="22937f" origin=",.5" offset="0,.63889mm"/>
                <v:textbox>
                  <w:txbxContent>
                    <w:p w14:paraId="1B649C80" w14:textId="6CF8CC33" w:rsidR="00122963" w:rsidRPr="00572CC8" w:rsidRDefault="00122963" w:rsidP="000F05D4">
                      <w:pPr>
                        <w:jc w:val="center"/>
                        <w:rPr>
                          <w:b/>
                          <w:bCs/>
                          <w:color w:val="000000" w:themeColor="text1"/>
                          <w:sz w:val="12"/>
                          <w:szCs w:val="16"/>
                        </w:rPr>
                      </w:pPr>
                      <w:r>
                        <w:rPr>
                          <w:b/>
                          <w:bCs/>
                          <w:color w:val="000000" w:themeColor="text1"/>
                          <w:sz w:val="12"/>
                          <w:szCs w:val="16"/>
                        </w:rPr>
                        <w:t>Bromley</w:t>
                      </w:r>
                    </w:p>
                  </w:txbxContent>
                </v:textbox>
                <o:callout v:ext="edit" minusy="t"/>
              </v:shape>
            </w:pict>
          </mc:Fallback>
        </mc:AlternateContent>
      </w:r>
      <w:r w:rsidR="000F05D4">
        <w:rPr>
          <w:noProof/>
        </w:rPr>
        <mc:AlternateContent>
          <mc:Choice Requires="wps">
            <w:drawing>
              <wp:anchor distT="0" distB="0" distL="114300" distR="114300" simplePos="0" relativeHeight="251666944" behindDoc="0" locked="0" layoutInCell="1" allowOverlap="1" wp14:anchorId="4DB8853D" wp14:editId="6574588A">
                <wp:simplePos x="0" y="0"/>
                <wp:positionH relativeFrom="column">
                  <wp:posOffset>-55162</wp:posOffset>
                </wp:positionH>
                <wp:positionV relativeFrom="paragraph">
                  <wp:posOffset>75758</wp:posOffset>
                </wp:positionV>
                <wp:extent cx="754380" cy="270510"/>
                <wp:effectExtent l="57150" t="19050" r="83820" b="434340"/>
                <wp:wrapNone/>
                <wp:docPr id="2" name="Callout: Line 2"/>
                <wp:cNvGraphicFramePr/>
                <a:graphic xmlns:a="http://schemas.openxmlformats.org/drawingml/2006/main">
                  <a:graphicData uri="http://schemas.microsoft.com/office/word/2010/wordprocessingShape">
                    <wps:wsp>
                      <wps:cNvSpPr/>
                      <wps:spPr>
                        <a:xfrm rot="10800000" flipH="1" flipV="1">
                          <a:off x="0" y="0"/>
                          <a:ext cx="754380" cy="270510"/>
                        </a:xfrm>
                        <a:prstGeom prst="borderCallout1">
                          <a:avLst>
                            <a:gd name="adj1" fmla="val 97620"/>
                            <a:gd name="adj2" fmla="val 50867"/>
                            <a:gd name="adj3" fmla="val 229164"/>
                            <a:gd name="adj4" fmla="val 58355"/>
                          </a:avLst>
                        </a:prstGeom>
                        <a:solidFill>
                          <a:schemeClr val="bg1"/>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44C78789" w14:textId="62F825FE" w:rsidR="00122963" w:rsidRPr="00572CC8" w:rsidRDefault="00122963" w:rsidP="000F05D4">
                            <w:pPr>
                              <w:jc w:val="center"/>
                              <w:rPr>
                                <w:b/>
                                <w:bCs/>
                                <w:color w:val="000000" w:themeColor="text1"/>
                                <w:sz w:val="12"/>
                                <w:szCs w:val="16"/>
                              </w:rPr>
                            </w:pPr>
                            <w:r>
                              <w:rPr>
                                <w:b/>
                                <w:bCs/>
                                <w:color w:val="000000" w:themeColor="text1"/>
                                <w:sz w:val="12"/>
                                <w:szCs w:val="16"/>
                              </w:rPr>
                              <w:t>Hillingd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B8853D" id="Callout: Line 2" o:spid="_x0000_s1039" type="#_x0000_t47" style="position:absolute;margin-left:-4.35pt;margin-top:5.95pt;width:59.4pt;height:21.3pt;rotation:180;flip:x y;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" adj="12605,49499,10987,21086" fillcolor="white [3212]" strokecolor="black [3213]">
                <v:shadow on="t" color="black" opacity="22937f" origin=",.5" offset="0,.63889mm"/>
                <v:textbox>
                  <w:txbxContent>
                    <w:p w14:paraId="44C78789" w14:textId="62F825FE" w:rsidR="00122963" w:rsidRPr="00572CC8" w:rsidRDefault="00122963" w:rsidP="000F05D4">
                      <w:pPr>
                        <w:jc w:val="center"/>
                        <w:rPr>
                          <w:b/>
                          <w:bCs/>
                          <w:color w:val="000000" w:themeColor="text1"/>
                          <w:sz w:val="12"/>
                          <w:szCs w:val="16"/>
                        </w:rPr>
                      </w:pPr>
                      <w:r>
                        <w:rPr>
                          <w:b/>
                          <w:bCs/>
                          <w:color w:val="000000" w:themeColor="text1"/>
                          <w:sz w:val="12"/>
                          <w:szCs w:val="16"/>
                        </w:rPr>
                        <w:t>Hillingdon</w:t>
                      </w:r>
                    </w:p>
                  </w:txbxContent>
                </v:textbox>
                <o:callout v:ext="edit" minusx="t" minusy="t"/>
              </v:shape>
            </w:pict>
          </mc:Fallback>
        </mc:AlternateContent>
      </w:r>
    </w:p>
    <w:p w14:paraId="3B17D5A4" w14:textId="71A8E677" w:rsidR="00B746BE" w:rsidRDefault="00A11CB9" w:rsidP="0058047D">
      <w:pPr>
        <w:pStyle w:val="Body"/>
        <w:ind w:firstLine="0"/>
      </w:pPr>
      <w:r>
        <w:rPr>
          <w:noProof/>
        </w:rPr>
        <w:drawing>
          <wp:inline distT="0" distB="0" distL="0" distR="0" wp14:anchorId="2C37F2C4" wp14:editId="466515BD">
            <wp:extent cx="3167380" cy="1043305"/>
            <wp:effectExtent l="19050" t="19050" r="13970" b="2349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67380" cy="1043305"/>
                    </a:xfrm>
                    <a:prstGeom prst="rect">
                      <a:avLst/>
                    </a:prstGeom>
                    <a:noFill/>
                    <a:ln>
                      <a:solidFill>
                        <a:schemeClr val="tx1"/>
                      </a:solidFill>
                    </a:ln>
                  </pic:spPr>
                </pic:pic>
              </a:graphicData>
            </a:graphic>
          </wp:inline>
        </w:drawing>
      </w:r>
      <w:r>
        <w:t>F</w:t>
      </w:r>
      <w:r w:rsidR="0037643C">
        <w:t>ig.</w:t>
      </w:r>
      <w:r w:rsidR="00AD6AF6">
        <w:t>10</w:t>
      </w:r>
      <w:r w:rsidR="0037643C">
        <w:t xml:space="preserve">. </w:t>
      </w:r>
      <w:r w:rsidR="00CC5398">
        <w:t xml:space="preserve">DBSCAN Clustering </w:t>
      </w:r>
      <w:r w:rsidR="009C2653" w:rsidRPr="00867B53">
        <w:t>of London high severity accidents</w:t>
      </w:r>
      <w:r w:rsidR="009C2653">
        <w:t xml:space="preserve"> in 2015-2017 </w:t>
      </w:r>
      <w:r w:rsidR="00AD6AF6">
        <w:t>aggregated by l</w:t>
      </w:r>
      <w:r w:rsidR="00CC5398">
        <w:t>ight conditions</w:t>
      </w:r>
      <w:r w:rsidR="00DF3650">
        <w:t>. Left: Daylight. Right: Darkness</w:t>
      </w:r>
    </w:p>
    <w:p w14:paraId="30FE4A20" w14:textId="51E0E919" w:rsidR="00FE3BA3" w:rsidRDefault="00FE3BA3" w:rsidP="0023500F">
      <w:pPr>
        <w:pStyle w:val="FigureCaption"/>
      </w:pPr>
    </w:p>
    <w:p w14:paraId="6B59A915" w14:textId="6559E6BA" w:rsidR="004412F5" w:rsidRPr="00510831" w:rsidRDefault="00BF1C78" w:rsidP="00510831">
      <w:pPr>
        <w:pStyle w:val="Body"/>
        <w:rPr>
          <w:b/>
          <w:bCs/>
        </w:rPr>
      </w:pPr>
      <w:r w:rsidRPr="00510831">
        <w:rPr>
          <w:b/>
          <w:bCs/>
        </w:rPr>
        <w:t>K-DBSCAN</w:t>
      </w:r>
      <w:r w:rsidR="00510831">
        <w:rPr>
          <w:b/>
          <w:bCs/>
        </w:rPr>
        <w:t>-</w:t>
      </w:r>
      <w:r w:rsidR="00B044F1" w:rsidRPr="00510831">
        <w:rPr>
          <w:b/>
          <w:bCs/>
        </w:rPr>
        <w:t>London</w:t>
      </w:r>
    </w:p>
    <w:p w14:paraId="677B0E43" w14:textId="1A153128" w:rsidR="00B83E2A" w:rsidRPr="000B317E" w:rsidRDefault="00B83E2A" w:rsidP="0023500F">
      <w:pPr>
        <w:pStyle w:val="FigureCaption"/>
      </w:pPr>
    </w:p>
    <w:p w14:paraId="3533D945" w14:textId="5CB43FA9" w:rsidR="00B1569D" w:rsidRDefault="000B317E" w:rsidP="00B1569D">
      <w:pPr>
        <w:pStyle w:val="Body"/>
      </w:pPr>
      <w:r>
        <w:rPr>
          <w:noProof/>
        </w:rPr>
        <w:drawing>
          <wp:inline distT="0" distB="0" distL="0" distR="0" wp14:anchorId="19C58A84" wp14:editId="29772928">
            <wp:extent cx="2990850" cy="3324361"/>
            <wp:effectExtent l="19050" t="19050" r="19050" b="28575"/>
            <wp:docPr id="10" name="Picture 1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10b.png"/>
                    <pic:cNvPicPr/>
                  </pic:nvPicPr>
                  <pic:blipFill>
                    <a:blip r:embed="rId19"/>
                    <a:stretch>
                      <a:fillRect/>
                    </a:stretch>
                  </pic:blipFill>
                  <pic:spPr>
                    <a:xfrm>
                      <a:off x="0" y="0"/>
                      <a:ext cx="3015407" cy="3351656"/>
                    </a:xfrm>
                    <a:prstGeom prst="rect">
                      <a:avLst/>
                    </a:prstGeom>
                    <a:ln>
                      <a:solidFill>
                        <a:schemeClr val="tx1"/>
                      </a:solidFill>
                    </a:ln>
                  </pic:spPr>
                </pic:pic>
              </a:graphicData>
            </a:graphic>
          </wp:inline>
        </w:drawing>
      </w:r>
    </w:p>
    <w:p w14:paraId="676F177F" w14:textId="2393A45D" w:rsidR="00B83E2A" w:rsidRDefault="00B83E2A" w:rsidP="006C3793">
      <w:pPr>
        <w:pStyle w:val="Body"/>
      </w:pPr>
      <w:r>
        <w:t>Fig.1</w:t>
      </w:r>
      <w:r w:rsidR="000647B2">
        <w:t>1</w:t>
      </w:r>
      <w:r>
        <w:t>. K-DBSCAN</w:t>
      </w:r>
      <w:r w:rsidR="00C833B5">
        <w:t xml:space="preserve"> of accidents in 2017</w:t>
      </w:r>
      <w:r w:rsidR="00CD0CF0">
        <w:t xml:space="preserve"> </w:t>
      </w:r>
      <w:r w:rsidR="00546D90">
        <w:t xml:space="preserve">(Top) </w:t>
      </w:r>
      <w:r w:rsidR="00CD0CF0">
        <w:t>and representation of centroids in c</w:t>
      </w:r>
      <w:r w:rsidR="008D19A8">
        <w:t>h</w:t>
      </w:r>
      <w:r w:rsidR="00CD0CF0">
        <w:t>oropleth map</w:t>
      </w:r>
      <w:r w:rsidR="00546D90">
        <w:t xml:space="preserve"> (Bottom)</w:t>
      </w:r>
      <w:r w:rsidR="00C833B5">
        <w:t xml:space="preserve">. Valid cluster centroids in magenta and noise </w:t>
      </w:r>
      <w:r w:rsidR="00CA6B45">
        <w:t>cluster</w:t>
      </w:r>
      <w:r w:rsidR="00C12F5D">
        <w:t xml:space="preserve"> centroids</w:t>
      </w:r>
      <w:r w:rsidR="00CA6B45">
        <w:t xml:space="preserve"> in black.</w:t>
      </w:r>
    </w:p>
    <w:p w14:paraId="3A5F088B" w14:textId="77777777" w:rsidR="00FC4990" w:rsidRDefault="00FC4990" w:rsidP="00B1569D">
      <w:pPr>
        <w:pStyle w:val="FigureCaption"/>
      </w:pPr>
    </w:p>
    <w:p w14:paraId="50A8B907" w14:textId="5A38CE21" w:rsidR="00F24980" w:rsidRDefault="004C6C09" w:rsidP="00BB5A45">
      <w:pPr>
        <w:pStyle w:val="Body"/>
      </w:pPr>
      <w:r>
        <w:t>In this work</w:t>
      </w:r>
      <w:r w:rsidR="0018721B">
        <w:fldChar w:fldCharType="begin"/>
      </w:r>
      <w:r w:rsidR="008453E9">
        <w:instrText xml:space="preserve"> ADDIN ZOTERO_ITEM CSL_CITATION {"citationID":"an8XqMVi","properties":{"formattedCitation":"[6]","plainCitation":"[6]","noteIndex":0},"citationItems":[{"id":48,"uris":["http://zotero.org/users/local/7ZxxZ3ML/items/MXTUTMYB"],"uri":["http://zotero.org/users/local/7ZxxZ3ML/items/MXTUTMYB"],"itemData":{"id":48,"type":"article-journal","container-title":"Expert Systems with Applications","DOI":"10.1016/j.eswa.2019.01.046","ISSN":"09574174","journalAbbreviation":"Expert Systems with Applications","language":"en","page":"315-327","source":"DOI.org (Crossref)","title":"Finding landmarks within settled areas using hierarchical density-based clustering and meta-data from publicly available images","volume":"123","author":[{"family":"Pla-Sacristán","given":"Eduardo"},{"family":"González-Díaz","given":"Iván"},{"family":"Martínez-Cortés","given":"Tomás"},{"family":"Díaz-de-María","given":"Fernando"}],"issued":{"date-parts":[["2019",6]]}}}],"schema":"https://github.com/citation-style-language/schema/raw/master/csl-citation.json"} </w:instrText>
      </w:r>
      <w:r w:rsidR="0018721B">
        <w:fldChar w:fldCharType="separate"/>
      </w:r>
      <w:r w:rsidR="008453E9" w:rsidRPr="008453E9">
        <w:rPr>
          <w:rFonts w:cs="Times"/>
        </w:rPr>
        <w:t>[6]</w:t>
      </w:r>
      <w:r w:rsidR="0018721B">
        <w:fldChar w:fldCharType="end"/>
      </w:r>
      <w:r>
        <w:t>, authors proposed a DBSCAN</w:t>
      </w:r>
      <w:r w:rsidR="005C454F">
        <w:t xml:space="preserve"> </w:t>
      </w:r>
      <w:r w:rsidR="00996EF4">
        <w:t xml:space="preserve">variation </w:t>
      </w:r>
      <w:r w:rsidR="00640789">
        <w:t>(</w:t>
      </w:r>
      <w:r w:rsidR="005C454F">
        <w:t>K</w:t>
      </w:r>
      <w:r w:rsidR="00E23EA7">
        <w:t>-</w:t>
      </w:r>
      <w:r w:rsidR="005C454F">
        <w:t>DBSCAN</w:t>
      </w:r>
      <w:r w:rsidR="00640789">
        <w:t>)</w:t>
      </w:r>
      <w:r w:rsidR="003513C4">
        <w:t xml:space="preserve"> to address </w:t>
      </w:r>
      <w:r w:rsidR="003443DD">
        <w:t>variable</w:t>
      </w:r>
      <w:r w:rsidR="003513C4">
        <w:t xml:space="preserve"> density regions</w:t>
      </w:r>
      <w:r w:rsidR="005C454F">
        <w:t xml:space="preserve">, </w:t>
      </w:r>
      <w:r w:rsidR="003513C4">
        <w:t>that</w:t>
      </w:r>
      <w:r w:rsidR="00C86973">
        <w:t xml:space="preserve"> </w:t>
      </w:r>
      <w:r w:rsidR="003513C4">
        <w:t>instead of</w:t>
      </w:r>
      <w:r w:rsidR="00C86973">
        <w:t xml:space="preserve"> </w:t>
      </w:r>
      <w:r w:rsidR="003513C4">
        <w:t xml:space="preserve">relying on a </w:t>
      </w:r>
      <w:r w:rsidR="00C86973">
        <w:t xml:space="preserve">global parameter </w:t>
      </w:r>
      <w:r w:rsidR="003513C4">
        <w:t xml:space="preserve">to calculate clusters the algorithm looks at the local maxima from the KDE distribution to </w:t>
      </w:r>
      <w:r w:rsidR="008010A9">
        <w:t>find the number of valid clusters</w:t>
      </w:r>
      <w:r w:rsidR="009D2AC7">
        <w:t xml:space="preserve"> and centroids before the clustering</w:t>
      </w:r>
      <w:r w:rsidR="0019084A">
        <w:t xml:space="preserve"> </w:t>
      </w:r>
      <w:r w:rsidR="00332E43">
        <w:t>itself</w:t>
      </w:r>
      <w:r>
        <w:t xml:space="preserve">. </w:t>
      </w:r>
      <w:r w:rsidR="00E23EA7">
        <w:t>Inspired</w:t>
      </w:r>
      <w:r w:rsidR="00B044F1">
        <w:t xml:space="preserve"> </w:t>
      </w:r>
      <w:r w:rsidR="00E23EA7">
        <w:t xml:space="preserve">by </w:t>
      </w:r>
      <w:r>
        <w:t xml:space="preserve">this work </w:t>
      </w:r>
      <w:r w:rsidR="00B044F1">
        <w:t xml:space="preserve">we </w:t>
      </w:r>
      <w:r w:rsidR="00931CCF">
        <w:t xml:space="preserve">implemented </w:t>
      </w:r>
      <w:r w:rsidR="000227C8">
        <w:t xml:space="preserve">K-DBSCAN </w:t>
      </w:r>
      <w:r w:rsidR="005B3594">
        <w:t xml:space="preserve">and </w:t>
      </w:r>
      <w:r w:rsidR="008521A6">
        <w:t xml:space="preserve">results </w:t>
      </w:r>
      <w:r w:rsidR="005B3594">
        <w:t>(</w:t>
      </w:r>
      <w:r w:rsidR="008521A6">
        <w:t>fig.1</w:t>
      </w:r>
      <w:r w:rsidR="000647B2">
        <w:t>1</w:t>
      </w:r>
      <w:r w:rsidR="005B3594">
        <w:t>)</w:t>
      </w:r>
      <w:r w:rsidR="002B0F3D">
        <w:t xml:space="preserve"> </w:t>
      </w:r>
      <w:r w:rsidR="00403743">
        <w:t>exhibited</w:t>
      </w:r>
      <w:r w:rsidR="002B0F3D">
        <w:t xml:space="preserve"> </w:t>
      </w:r>
      <w:r w:rsidR="00332E43">
        <w:t xml:space="preserve">12 </w:t>
      </w:r>
      <w:r w:rsidR="008521A6">
        <w:t xml:space="preserve">smaller clusters </w:t>
      </w:r>
      <w:r w:rsidR="00042ADD">
        <w:t>in boundar</w:t>
      </w:r>
      <w:r w:rsidR="00332E43">
        <w:t>ies instead of assign</w:t>
      </w:r>
      <w:r w:rsidR="000227C8">
        <w:t>ing</w:t>
      </w:r>
      <w:r w:rsidR="00332E43">
        <w:t xml:space="preserve"> </w:t>
      </w:r>
      <w:r w:rsidR="00045BCB">
        <w:t>points to the</w:t>
      </w:r>
      <w:r w:rsidR="00332E43">
        <w:t xml:space="preserve"> largest cluster or noises</w:t>
      </w:r>
      <w:r w:rsidR="008521A6">
        <w:t>.</w:t>
      </w:r>
      <w:r w:rsidR="00042ADD">
        <w:t xml:space="preserve"> </w:t>
      </w:r>
      <w:r w:rsidR="00E4766E">
        <w:t xml:space="preserve">Those </w:t>
      </w:r>
      <w:r w:rsidR="003D5D31">
        <w:t xml:space="preserve">regions </w:t>
      </w:r>
      <w:r w:rsidR="00E4766E">
        <w:t xml:space="preserve">account for </w:t>
      </w:r>
      <w:r w:rsidR="00042ADD">
        <w:t xml:space="preserve">less </w:t>
      </w:r>
      <w:r w:rsidR="00E4766E">
        <w:t xml:space="preserve">accidents </w:t>
      </w:r>
      <w:r w:rsidR="00042ADD">
        <w:t xml:space="preserve">compared to </w:t>
      </w:r>
      <w:r w:rsidR="000E2CBC">
        <w:t xml:space="preserve">Central </w:t>
      </w:r>
      <w:r w:rsidR="00042ADD">
        <w:t>London</w:t>
      </w:r>
      <w:r w:rsidR="00747D98">
        <w:t>,</w:t>
      </w:r>
      <w:r w:rsidR="00074E07">
        <w:t xml:space="preserve"> </w:t>
      </w:r>
      <w:r w:rsidR="00C068BC">
        <w:t>as we see</w:t>
      </w:r>
      <w:r w:rsidR="00CD0CF0">
        <w:t xml:space="preserve"> </w:t>
      </w:r>
      <w:r w:rsidR="006F4AA4">
        <w:t xml:space="preserve">on </w:t>
      </w:r>
      <w:r w:rsidR="008D19A8">
        <w:t xml:space="preserve">choropleth </w:t>
      </w:r>
      <w:r w:rsidR="00CD0CF0">
        <w:t>map</w:t>
      </w:r>
      <w:r w:rsidR="00074E07">
        <w:t>. However, we</w:t>
      </w:r>
      <w:r w:rsidR="008F166E">
        <w:t xml:space="preserve"> </w:t>
      </w:r>
      <w:r w:rsidR="00074E07">
        <w:t xml:space="preserve">note that due to </w:t>
      </w:r>
      <w:r w:rsidR="00EA3E2A">
        <w:t xml:space="preserve">the </w:t>
      </w:r>
      <w:r w:rsidR="00074E07">
        <w:t xml:space="preserve">distribution </w:t>
      </w:r>
      <w:r w:rsidR="00EA3E2A">
        <w:t xml:space="preserve">of major roads from boroughs to the centre we </w:t>
      </w:r>
      <w:r w:rsidR="004316A2">
        <w:t>fail to</w:t>
      </w:r>
      <w:r w:rsidR="00EA3E2A">
        <w:t xml:space="preserve"> identify </w:t>
      </w:r>
      <w:r w:rsidR="00747D98">
        <w:t>clusters</w:t>
      </w:r>
      <w:r w:rsidR="00EA3E2A">
        <w:t xml:space="preserve"> </w:t>
      </w:r>
      <w:r w:rsidR="00271556">
        <w:t>in less dense locations</w:t>
      </w:r>
      <w:r w:rsidR="001C232A">
        <w:t xml:space="preserve"> </w:t>
      </w:r>
      <w:r w:rsidR="00931F1C">
        <w:t xml:space="preserve">containing </w:t>
      </w:r>
      <w:r w:rsidR="001C232A">
        <w:t xml:space="preserve">similar </w:t>
      </w:r>
      <w:r w:rsidR="00ED2883">
        <w:t>effect size</w:t>
      </w:r>
      <w:r w:rsidR="00EA3E2A">
        <w:t>, with the distance between accidents as an important factor.</w:t>
      </w:r>
    </w:p>
    <w:p w14:paraId="6A0CDF46" w14:textId="1610336D" w:rsidR="00F24980" w:rsidRDefault="00F24980" w:rsidP="004412F5">
      <w:pPr>
        <w:pStyle w:val="FigureCaption"/>
        <w:ind w:left="720"/>
      </w:pPr>
    </w:p>
    <w:p w14:paraId="62E61DC6" w14:textId="299C7DD8" w:rsidR="00330D0F" w:rsidRPr="00944298" w:rsidRDefault="000D72ED" w:rsidP="00944298">
      <w:pPr>
        <w:pStyle w:val="Heading2"/>
        <w:rPr>
          <w:lang w:val="en-GB"/>
        </w:rPr>
      </w:pPr>
      <w:r w:rsidRPr="000D72ED">
        <w:rPr>
          <w:lang w:val="en-GB"/>
        </w:rPr>
        <w:t>Results</w:t>
      </w:r>
    </w:p>
    <w:p w14:paraId="23B45ABD" w14:textId="77777777" w:rsidR="0042159E" w:rsidRDefault="0042159E" w:rsidP="00944298">
      <w:pPr>
        <w:pStyle w:val="Body"/>
        <w:ind w:firstLine="0"/>
      </w:pPr>
    </w:p>
    <w:p w14:paraId="5EE0C996" w14:textId="4A59E737" w:rsidR="008521A6" w:rsidRDefault="00AF7C0E" w:rsidP="00AF7C0E">
      <w:pPr>
        <w:pStyle w:val="Body"/>
        <w:numPr>
          <w:ilvl w:val="0"/>
          <w:numId w:val="13"/>
        </w:numPr>
      </w:pPr>
      <w:r>
        <w:t xml:space="preserve">    </w:t>
      </w:r>
      <w:r w:rsidR="008521A6">
        <w:t>Analysis shows declining trends of accidents, but serious</w:t>
      </w:r>
      <w:r w:rsidR="00377718">
        <w:t>/</w:t>
      </w:r>
      <w:r w:rsidR="008521A6">
        <w:t xml:space="preserve">fatal </w:t>
      </w:r>
      <w:r w:rsidR="00E55F20">
        <w:t>had opposi</w:t>
      </w:r>
      <w:r w:rsidR="00C230C1">
        <w:t>te</w:t>
      </w:r>
      <w:r w:rsidR="00E55F20">
        <w:t xml:space="preserve"> effect</w:t>
      </w:r>
      <w:r w:rsidR="000F70BF">
        <w:t xml:space="preserve"> since 2015</w:t>
      </w:r>
      <w:r w:rsidR="00E55F20">
        <w:t xml:space="preserve">. Monthly patterns </w:t>
      </w:r>
      <w:r w:rsidR="00A86D2F">
        <w:t xml:space="preserve">across years </w:t>
      </w:r>
      <w:r w:rsidR="00AE4B58">
        <w:t xml:space="preserve">have accidents </w:t>
      </w:r>
      <w:r w:rsidR="0010265D">
        <w:t xml:space="preserve">dropping from </w:t>
      </w:r>
      <w:r w:rsidR="00A86D2F">
        <w:t xml:space="preserve">January </w:t>
      </w:r>
      <w:r w:rsidR="007A2065">
        <w:t>to</w:t>
      </w:r>
      <w:r w:rsidR="00A86D2F">
        <w:t xml:space="preserve"> </w:t>
      </w:r>
      <w:r w:rsidR="0010265D">
        <w:t xml:space="preserve">March, then </w:t>
      </w:r>
      <w:r w:rsidR="00AE4B58">
        <w:t xml:space="preserve">increasing </w:t>
      </w:r>
      <w:r w:rsidR="001E1C57">
        <w:t>until Ju</w:t>
      </w:r>
      <w:r w:rsidR="00AE4B58">
        <w:t>ly</w:t>
      </w:r>
      <w:r w:rsidR="00DD4B58">
        <w:t xml:space="preserve">, </w:t>
      </w:r>
      <w:r w:rsidR="00AE4B58">
        <w:t xml:space="preserve">a second drop in </w:t>
      </w:r>
      <w:r w:rsidR="001E1C57">
        <w:t>August</w:t>
      </w:r>
      <w:r w:rsidR="00DD4B58">
        <w:t>, and growing from September-November with slight</w:t>
      </w:r>
      <w:r w:rsidR="00E70EE6">
        <w:t>ly</w:t>
      </w:r>
      <w:r w:rsidR="00DD4B58">
        <w:t xml:space="preserve"> decrease in December</w:t>
      </w:r>
      <w:r w:rsidR="001E1C57">
        <w:t xml:space="preserve">. Friday </w:t>
      </w:r>
      <w:r w:rsidR="00DD4B58">
        <w:t>is</w:t>
      </w:r>
      <w:r w:rsidR="001E1C57">
        <w:t xml:space="preserve"> the most impacted day </w:t>
      </w:r>
      <w:r w:rsidR="0090458D">
        <w:t>followed by Tuesday</w:t>
      </w:r>
      <w:r w:rsidR="00FF0872">
        <w:t>-</w:t>
      </w:r>
      <w:r w:rsidR="0090458D">
        <w:t>Wednesday</w:t>
      </w:r>
      <w:r w:rsidR="00FF0872">
        <w:t>-</w:t>
      </w:r>
      <w:r w:rsidR="0090458D">
        <w:t>Thursday sharing simila</w:t>
      </w:r>
      <w:r w:rsidR="00802053">
        <w:t>rities</w:t>
      </w:r>
      <w:r w:rsidR="0090458D">
        <w:t>, then Monday</w:t>
      </w:r>
      <w:r w:rsidR="00E70EE6">
        <w:t xml:space="preserve">, </w:t>
      </w:r>
      <w:r w:rsidR="0090458D">
        <w:t>Saturday and Sunday having lowest frequency</w:t>
      </w:r>
      <w:r w:rsidR="00DD4B58">
        <w:t xml:space="preserve"> respectively</w:t>
      </w:r>
      <w:r w:rsidR="0090458D">
        <w:t>.</w:t>
      </w:r>
      <w:r w:rsidR="00BB204D">
        <w:t xml:space="preserve"> </w:t>
      </w:r>
      <w:r w:rsidR="00893E44">
        <w:t xml:space="preserve">Hours of day </w:t>
      </w:r>
      <w:r w:rsidR="00BB204D">
        <w:t xml:space="preserve">peak occurs at 08:00-09:00 and </w:t>
      </w:r>
      <w:r w:rsidR="00944298">
        <w:t>another</w:t>
      </w:r>
      <w:r w:rsidR="00BB204D">
        <w:t xml:space="preserve"> at 17:00-18:00</w:t>
      </w:r>
      <w:r w:rsidR="00944298">
        <w:t>,</w:t>
      </w:r>
      <w:r w:rsidR="00BB204D">
        <w:t xml:space="preserve"> closely followed by </w:t>
      </w:r>
      <w:r w:rsidR="009156CD">
        <w:t xml:space="preserve">15:00-17:00 </w:t>
      </w:r>
      <w:r w:rsidR="00BB204D">
        <w:t xml:space="preserve">and </w:t>
      </w:r>
      <w:r w:rsidR="009156CD">
        <w:t>18:00-19:00</w:t>
      </w:r>
      <w:r w:rsidR="00BB204D">
        <w:t>.</w:t>
      </w:r>
    </w:p>
    <w:p w14:paraId="2ACAB706" w14:textId="77777777" w:rsidR="008521A6" w:rsidRDefault="008521A6" w:rsidP="008521A6">
      <w:pPr>
        <w:pStyle w:val="Body"/>
        <w:ind w:left="360"/>
      </w:pPr>
    </w:p>
    <w:p w14:paraId="14A1E1E1" w14:textId="3242ACF5" w:rsidR="00D715BC" w:rsidRDefault="00AF7C0E" w:rsidP="00552C0B">
      <w:pPr>
        <w:pStyle w:val="Body"/>
        <w:numPr>
          <w:ilvl w:val="0"/>
          <w:numId w:val="13"/>
        </w:numPr>
      </w:pPr>
      <w:r>
        <w:t xml:space="preserve">    </w:t>
      </w:r>
      <w:r w:rsidR="00232F62">
        <w:t xml:space="preserve">Accidents are </w:t>
      </w:r>
      <w:r w:rsidR="001E1664">
        <w:t xml:space="preserve">mostly </w:t>
      </w:r>
      <w:r w:rsidR="00232F62">
        <w:t>frequent in large urban areas</w:t>
      </w:r>
      <w:r w:rsidR="004B19A6">
        <w:t xml:space="preserve"> </w:t>
      </w:r>
      <w:r w:rsidR="00B0755E">
        <w:t xml:space="preserve">with </w:t>
      </w:r>
      <w:r w:rsidR="003B70E3">
        <w:t xml:space="preserve">Greater </w:t>
      </w:r>
      <w:r w:rsidR="00B0755E">
        <w:t>London</w:t>
      </w:r>
      <w:r w:rsidR="004B19A6">
        <w:t xml:space="preserve"> </w:t>
      </w:r>
      <w:r w:rsidR="00B0755E">
        <w:t xml:space="preserve">responsible for 20% of UK, </w:t>
      </w:r>
      <w:r w:rsidR="00D93C0D">
        <w:t xml:space="preserve">then </w:t>
      </w:r>
      <w:r w:rsidR="004B19A6">
        <w:t xml:space="preserve">Birmingham, Leeds and </w:t>
      </w:r>
      <w:r w:rsidR="00611021">
        <w:t>remaining</w:t>
      </w:r>
      <w:r w:rsidR="00B0755E">
        <w:t xml:space="preserve"> cities</w:t>
      </w:r>
      <w:r w:rsidR="007A398B">
        <w:t xml:space="preserve">, and London, </w:t>
      </w:r>
      <w:r w:rsidR="00E70EE6">
        <w:t xml:space="preserve">South East, North West and East </w:t>
      </w:r>
      <w:r w:rsidR="007A398B">
        <w:t xml:space="preserve">regions </w:t>
      </w:r>
      <w:r w:rsidR="00E70EE6">
        <w:t xml:space="preserve">have the highest figures </w:t>
      </w:r>
      <w:r w:rsidR="007A398B">
        <w:t>respectively</w:t>
      </w:r>
      <w:r w:rsidR="00E70EE6">
        <w:t xml:space="preserve">. This pattern is also present considering only </w:t>
      </w:r>
      <w:r w:rsidR="004B19A6">
        <w:t>high severity accidents</w:t>
      </w:r>
      <w:r w:rsidR="00232F62">
        <w:t xml:space="preserve">. </w:t>
      </w:r>
      <w:r w:rsidR="00BE7043">
        <w:t>Ideally,</w:t>
      </w:r>
      <w:r w:rsidR="00232F62">
        <w:t xml:space="preserve"> we would like to see numbers </w:t>
      </w:r>
      <w:r w:rsidR="0070517C">
        <w:t>for regions proportionally to</w:t>
      </w:r>
      <w:r w:rsidR="00E70EE6">
        <w:t xml:space="preserve"> </w:t>
      </w:r>
      <w:r w:rsidR="009D38C7">
        <w:t>populations,</w:t>
      </w:r>
      <w:r w:rsidR="0070517C">
        <w:t xml:space="preserve"> but results might be biased.</w:t>
      </w:r>
    </w:p>
    <w:p w14:paraId="563D0564" w14:textId="77777777" w:rsidR="00D715BC" w:rsidRPr="00180C88" w:rsidRDefault="00D715BC" w:rsidP="00232F62">
      <w:pPr>
        <w:pStyle w:val="Body"/>
        <w:ind w:left="604" w:firstLine="0"/>
      </w:pPr>
    </w:p>
    <w:p w14:paraId="52FD6D4C" w14:textId="4DFB6AC5" w:rsidR="008C2FD4" w:rsidRDefault="00D715BC" w:rsidP="00D715BC">
      <w:pPr>
        <w:pStyle w:val="Body"/>
        <w:numPr>
          <w:ilvl w:val="0"/>
          <w:numId w:val="13"/>
        </w:numPr>
      </w:pPr>
      <w:r>
        <w:t xml:space="preserve">As opposed to belief, accidents happen more frequently on 30mph roads then 70mph, due to </w:t>
      </w:r>
      <w:r w:rsidR="004C47A2">
        <w:t>stress levels</w:t>
      </w:r>
      <w:r>
        <w:t xml:space="preserve"> or distraction from false sense of security. N</w:t>
      </w:r>
      <w:r w:rsidR="008C2FD4">
        <w:t>umber of casualties</w:t>
      </w:r>
      <w:r w:rsidR="002817BE">
        <w:t xml:space="preserve">, </w:t>
      </w:r>
      <w:r w:rsidR="008C2FD4">
        <w:t>vehicles</w:t>
      </w:r>
      <w:r w:rsidR="00552C0B">
        <w:t>,</w:t>
      </w:r>
      <w:r>
        <w:t xml:space="preserve"> </w:t>
      </w:r>
      <w:r w:rsidR="002817BE">
        <w:t xml:space="preserve">and road type </w:t>
      </w:r>
      <w:r w:rsidR="008C2FD4">
        <w:t>were useful to</w:t>
      </w:r>
      <w:r w:rsidR="00AF5ECC">
        <w:t>o</w:t>
      </w:r>
      <w:r w:rsidR="008C2FD4">
        <w:t xml:space="preserve">, </w:t>
      </w:r>
      <w:r w:rsidR="00AF5ECC">
        <w:t xml:space="preserve">because </w:t>
      </w:r>
      <w:r w:rsidR="008C2FD4">
        <w:t xml:space="preserve">we can find higher frequency of accidents in </w:t>
      </w:r>
      <w:r w:rsidR="00FF685F">
        <w:t xml:space="preserve">major roads from </w:t>
      </w:r>
      <w:r w:rsidR="008C2FD4">
        <w:t xml:space="preserve">large population cities </w:t>
      </w:r>
      <w:r w:rsidR="00767144">
        <w:t xml:space="preserve">with </w:t>
      </w:r>
      <w:r w:rsidR="008C2FD4">
        <w:t xml:space="preserve">more </w:t>
      </w:r>
      <w:r w:rsidR="00955F5B">
        <w:t>vehicle</w:t>
      </w:r>
      <w:r w:rsidR="00EF088C">
        <w:t>s and</w:t>
      </w:r>
      <w:r w:rsidR="00955F5B">
        <w:t xml:space="preserve"> </w:t>
      </w:r>
      <w:r w:rsidR="008C2FD4">
        <w:t>casualties then in remote places.</w:t>
      </w:r>
    </w:p>
    <w:p w14:paraId="6E373467" w14:textId="64BC888E" w:rsidR="00330D0F" w:rsidRDefault="00330D0F" w:rsidP="001C1B1F">
      <w:pPr>
        <w:pStyle w:val="Body"/>
      </w:pPr>
    </w:p>
    <w:p w14:paraId="7B361645" w14:textId="1F96E842" w:rsidR="00330D0F" w:rsidRDefault="00330D0F" w:rsidP="001C1B1F">
      <w:pPr>
        <w:pStyle w:val="Body"/>
      </w:pPr>
    </w:p>
    <w:p w14:paraId="0C64DAF5" w14:textId="760277D2" w:rsidR="005E4DAA" w:rsidRDefault="005E4DAA" w:rsidP="001C1B1F">
      <w:pPr>
        <w:pStyle w:val="Body"/>
      </w:pPr>
    </w:p>
    <w:p w14:paraId="3333CE7E" w14:textId="0CA7E3AA" w:rsidR="00C6388E" w:rsidRDefault="00C6388E" w:rsidP="001C1B1F">
      <w:pPr>
        <w:pStyle w:val="Body"/>
        <w:rPr>
          <w:i/>
          <w:iCs/>
          <w:lang w:eastAsia="en-GB"/>
        </w:rPr>
      </w:pPr>
    </w:p>
    <w:p w14:paraId="4FABCBA8" w14:textId="36757A40" w:rsidR="00C6388E" w:rsidRDefault="00C6388E" w:rsidP="00C6388E">
      <w:pPr>
        <w:pStyle w:val="Body"/>
        <w:rPr>
          <w:iCs/>
          <w:lang w:eastAsia="en-GB"/>
        </w:rPr>
      </w:pPr>
    </w:p>
    <w:p w14:paraId="319E91E6" w14:textId="51F4D817" w:rsidR="00473180" w:rsidRDefault="00A11CB9" w:rsidP="00C6388E">
      <w:pPr>
        <w:pStyle w:val="Body"/>
        <w:rPr>
          <w:iCs/>
          <w:lang w:eastAsia="en-GB"/>
        </w:rPr>
      </w:pPr>
      <w:r>
        <w:rPr>
          <w:iCs/>
          <w:noProof/>
          <w:lang w:eastAsia="en-GB"/>
        </w:rPr>
        <w:drawing>
          <wp:inline distT="0" distB="0" distL="0" distR="0" wp14:anchorId="6144681B" wp14:editId="185ACFF8">
            <wp:extent cx="2986205" cy="2503424"/>
            <wp:effectExtent l="19050" t="19050" r="24130" b="11430"/>
            <wp:docPr id="43" name="Picture 4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fig11a.png"/>
                    <pic:cNvPicPr/>
                  </pic:nvPicPr>
                  <pic:blipFill>
                    <a:blip r:embed="rId20"/>
                    <a:stretch>
                      <a:fillRect/>
                    </a:stretch>
                  </pic:blipFill>
                  <pic:spPr>
                    <a:xfrm>
                      <a:off x="0" y="0"/>
                      <a:ext cx="2997859" cy="2513194"/>
                    </a:xfrm>
                    <a:prstGeom prst="rect">
                      <a:avLst/>
                    </a:prstGeom>
                    <a:ln>
                      <a:solidFill>
                        <a:schemeClr val="tx1"/>
                      </a:solidFill>
                    </a:ln>
                  </pic:spPr>
                </pic:pic>
              </a:graphicData>
            </a:graphic>
          </wp:inline>
        </w:drawing>
      </w:r>
    </w:p>
    <w:p w14:paraId="233BD9F8" w14:textId="15603EF1" w:rsidR="00C833B5" w:rsidRDefault="00C833B5" w:rsidP="00C6388E">
      <w:pPr>
        <w:pStyle w:val="Body"/>
        <w:rPr>
          <w:iCs/>
          <w:lang w:eastAsia="en-GB"/>
        </w:rPr>
      </w:pPr>
      <w:r>
        <w:rPr>
          <w:iCs/>
          <w:lang w:eastAsia="en-GB"/>
        </w:rPr>
        <w:t>Fig.11. MDS projection</w:t>
      </w:r>
      <w:r w:rsidR="00E63982">
        <w:rPr>
          <w:iCs/>
          <w:lang w:eastAsia="en-GB"/>
        </w:rPr>
        <w:t xml:space="preserve">, </w:t>
      </w:r>
      <w:r w:rsidR="00543297">
        <w:rPr>
          <w:iCs/>
          <w:lang w:eastAsia="en-GB"/>
        </w:rPr>
        <w:t xml:space="preserve">representation of </w:t>
      </w:r>
      <w:r>
        <w:rPr>
          <w:iCs/>
          <w:lang w:eastAsia="en-GB"/>
        </w:rPr>
        <w:t>space</w:t>
      </w:r>
      <w:r w:rsidR="00A81C1F">
        <w:rPr>
          <w:iCs/>
          <w:lang w:eastAsia="en-GB"/>
        </w:rPr>
        <w:t>-time</w:t>
      </w:r>
      <w:r>
        <w:rPr>
          <w:iCs/>
          <w:lang w:eastAsia="en-GB"/>
        </w:rPr>
        <w:t xml:space="preserve"> cube</w:t>
      </w:r>
      <w:r w:rsidR="00461F50">
        <w:rPr>
          <w:iCs/>
          <w:lang w:eastAsia="en-GB"/>
        </w:rPr>
        <w:t xml:space="preserve"> </w:t>
      </w:r>
      <w:r w:rsidR="00543297">
        <w:rPr>
          <w:iCs/>
          <w:lang w:eastAsia="en-GB"/>
        </w:rPr>
        <w:t xml:space="preserve">and distribution of local authorities from </w:t>
      </w:r>
      <w:r w:rsidR="00E63982">
        <w:rPr>
          <w:iCs/>
          <w:lang w:eastAsia="en-GB"/>
        </w:rPr>
        <w:t xml:space="preserve">DBSCAN </w:t>
      </w:r>
      <w:r w:rsidR="00543297">
        <w:rPr>
          <w:iCs/>
          <w:lang w:eastAsia="en-GB"/>
        </w:rPr>
        <w:t>clusters</w:t>
      </w:r>
      <w:r>
        <w:rPr>
          <w:iCs/>
          <w:lang w:eastAsia="en-GB"/>
        </w:rPr>
        <w:t>.</w:t>
      </w:r>
      <w:r w:rsidR="00473180">
        <w:rPr>
          <w:iCs/>
          <w:lang w:eastAsia="en-GB"/>
        </w:rPr>
        <w:t xml:space="preserve"> </w:t>
      </w:r>
      <w:r w:rsidR="00543297">
        <w:rPr>
          <w:iCs/>
          <w:lang w:eastAsia="en-GB"/>
        </w:rPr>
        <w:t xml:space="preserve">Top left: space and time variables projection. Top right: projection using geographic coordinates in x and y-axis and days of the year along the z-axis. </w:t>
      </w:r>
      <w:r w:rsidR="00473180">
        <w:rPr>
          <w:iCs/>
          <w:lang w:eastAsia="en-GB"/>
        </w:rPr>
        <w:t>Bottom</w:t>
      </w:r>
      <w:r w:rsidR="00543297">
        <w:rPr>
          <w:iCs/>
          <w:lang w:eastAsia="en-GB"/>
        </w:rPr>
        <w:t xml:space="preserve"> left:</w:t>
      </w:r>
      <w:r w:rsidR="00473180">
        <w:rPr>
          <w:iCs/>
          <w:lang w:eastAsia="en-GB"/>
        </w:rPr>
        <w:t xml:space="preserve"> local authorities with </w:t>
      </w:r>
      <w:r w:rsidR="00180A53">
        <w:rPr>
          <w:iCs/>
          <w:lang w:eastAsia="en-GB"/>
        </w:rPr>
        <w:t xml:space="preserve">maximum </w:t>
      </w:r>
      <w:r w:rsidR="00473180">
        <w:rPr>
          <w:iCs/>
          <w:lang w:eastAsia="en-GB"/>
        </w:rPr>
        <w:t xml:space="preserve">number of </w:t>
      </w:r>
      <w:r w:rsidR="00180A53">
        <w:rPr>
          <w:iCs/>
          <w:lang w:eastAsia="en-GB"/>
        </w:rPr>
        <w:t xml:space="preserve">cluster </w:t>
      </w:r>
      <w:r w:rsidR="00473180">
        <w:rPr>
          <w:iCs/>
          <w:lang w:eastAsia="en-GB"/>
        </w:rPr>
        <w:t xml:space="preserve">items among top </w:t>
      </w:r>
      <w:r w:rsidR="00180A53">
        <w:rPr>
          <w:iCs/>
          <w:lang w:eastAsia="en-GB"/>
        </w:rPr>
        <w:t xml:space="preserve">15 </w:t>
      </w:r>
      <w:r w:rsidR="00473180">
        <w:rPr>
          <w:iCs/>
          <w:lang w:eastAsia="en-GB"/>
        </w:rPr>
        <w:t xml:space="preserve">UK </w:t>
      </w:r>
      <w:r w:rsidR="00180A53">
        <w:rPr>
          <w:iCs/>
          <w:lang w:eastAsia="en-GB"/>
        </w:rPr>
        <w:t>clusters. Bottom right: same distribution</w:t>
      </w:r>
      <w:r w:rsidR="00473180">
        <w:rPr>
          <w:iCs/>
          <w:lang w:eastAsia="en-GB"/>
        </w:rPr>
        <w:t xml:space="preserve"> </w:t>
      </w:r>
      <w:r w:rsidR="00180A53">
        <w:rPr>
          <w:iCs/>
          <w:lang w:eastAsia="en-GB"/>
        </w:rPr>
        <w:t xml:space="preserve">as bottom left based on </w:t>
      </w:r>
      <w:r w:rsidR="00473180">
        <w:rPr>
          <w:iCs/>
          <w:lang w:eastAsia="en-GB"/>
        </w:rPr>
        <w:t>the main cluster within the UK.</w:t>
      </w:r>
    </w:p>
    <w:p w14:paraId="17FFAF69" w14:textId="3D1C7E4B" w:rsidR="00AD6AF6" w:rsidRDefault="00AD6AF6" w:rsidP="00C6388E">
      <w:pPr>
        <w:pStyle w:val="Body"/>
        <w:rPr>
          <w:iCs/>
          <w:lang w:eastAsia="en-GB"/>
        </w:rPr>
      </w:pPr>
    </w:p>
    <w:p w14:paraId="2947CF8A" w14:textId="48CF9006" w:rsidR="00BE7551" w:rsidRDefault="00BE7551" w:rsidP="00C6388E">
      <w:pPr>
        <w:pStyle w:val="Body"/>
        <w:rPr>
          <w:iCs/>
          <w:lang w:eastAsia="en-GB"/>
        </w:rPr>
      </w:pPr>
    </w:p>
    <w:p w14:paraId="5DD511E4" w14:textId="184DA15E" w:rsidR="006626E1" w:rsidRDefault="00B268A7" w:rsidP="00C6388E">
      <w:pPr>
        <w:pStyle w:val="Body"/>
        <w:rPr>
          <w:iCs/>
          <w:lang w:eastAsia="en-GB"/>
        </w:rPr>
      </w:pPr>
      <w:r>
        <w:rPr>
          <w:iCs/>
          <w:noProof/>
          <w:lang w:eastAsia="en-GB"/>
        </w:rPr>
        <w:drawing>
          <wp:inline distT="0" distB="0" distL="0" distR="0" wp14:anchorId="753447E5" wp14:editId="7A0893DF">
            <wp:extent cx="3005671" cy="1502836"/>
            <wp:effectExtent l="19050" t="19050" r="23495" b="21590"/>
            <wp:docPr id="45" name="Picture 4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fig12c.png"/>
                    <pic:cNvPicPr/>
                  </pic:nvPicPr>
                  <pic:blipFill>
                    <a:blip r:embed="rId21"/>
                    <a:stretch>
                      <a:fillRect/>
                    </a:stretch>
                  </pic:blipFill>
                  <pic:spPr>
                    <a:xfrm>
                      <a:off x="0" y="0"/>
                      <a:ext cx="3005671" cy="1502836"/>
                    </a:xfrm>
                    <a:prstGeom prst="rect">
                      <a:avLst/>
                    </a:prstGeom>
                    <a:ln>
                      <a:solidFill>
                        <a:schemeClr val="tx1"/>
                      </a:solidFill>
                    </a:ln>
                  </pic:spPr>
                </pic:pic>
              </a:graphicData>
            </a:graphic>
          </wp:inline>
        </w:drawing>
      </w:r>
    </w:p>
    <w:p w14:paraId="0925C93C" w14:textId="042FC5BD" w:rsidR="00AD6AF6" w:rsidRDefault="00AD6AF6" w:rsidP="00C6388E">
      <w:pPr>
        <w:pStyle w:val="Body"/>
        <w:rPr>
          <w:iCs/>
          <w:lang w:eastAsia="en-GB"/>
        </w:rPr>
      </w:pPr>
      <w:r>
        <w:rPr>
          <w:iCs/>
          <w:lang w:eastAsia="en-GB"/>
        </w:rPr>
        <w:t>Fig.12.</w:t>
      </w:r>
      <w:r w:rsidR="00BE7551">
        <w:rPr>
          <w:iCs/>
          <w:lang w:eastAsia="en-GB"/>
        </w:rPr>
        <w:t xml:space="preserve"> </w:t>
      </w:r>
      <w:r w:rsidR="0012720F">
        <w:rPr>
          <w:iCs/>
          <w:lang w:eastAsia="en-GB"/>
        </w:rPr>
        <w:t xml:space="preserve">Summary statistics of temporal variables from high severity accidents for all locations within the UK between 2005 and 2017. </w:t>
      </w:r>
    </w:p>
    <w:p w14:paraId="5AD85109" w14:textId="359FE7ED" w:rsidR="00D34F0D" w:rsidRPr="00D3108D" w:rsidRDefault="001C1B1F" w:rsidP="00D3108D">
      <w:pPr>
        <w:pStyle w:val="Heading1"/>
        <w:rPr>
          <w:lang w:val="en-GB"/>
        </w:rPr>
      </w:pPr>
      <w:r>
        <w:rPr>
          <w:lang w:eastAsia="en-GB"/>
        </w:rPr>
        <w:t>Critical reflection</w:t>
      </w:r>
      <w:bookmarkStart w:id="1" w:name="_GoBack"/>
      <w:bookmarkEnd w:id="1"/>
    </w:p>
    <w:p w14:paraId="4ECD9AC3" w14:textId="25BD7C10" w:rsidR="006A3B8E" w:rsidRDefault="005704E8" w:rsidP="00205262">
      <w:pPr>
        <w:pStyle w:val="Body"/>
      </w:pPr>
      <w:r>
        <w:t xml:space="preserve">The process of data collection and understanding </w:t>
      </w:r>
      <w:r w:rsidR="00FE6B78">
        <w:t>was</w:t>
      </w:r>
      <w:r>
        <w:t xml:space="preserve"> crucial to propose research questions to a well-defined problem</w:t>
      </w:r>
      <w:r w:rsidR="00FE6B78">
        <w:t>,</w:t>
      </w:r>
      <w:r>
        <w:t xml:space="preserve"> since we explored statistics and data properties before. </w:t>
      </w:r>
    </w:p>
    <w:p w14:paraId="21DAAEF1" w14:textId="44AAF0BA" w:rsidR="00E97F6B" w:rsidRDefault="00DD5231" w:rsidP="00B17442">
      <w:pPr>
        <w:pStyle w:val="Body"/>
      </w:pPr>
      <w:r>
        <w:t>We</w:t>
      </w:r>
      <w:r w:rsidR="00F201FE">
        <w:t xml:space="preserve"> observe</w:t>
      </w:r>
      <w:r w:rsidR="006A3B8E">
        <w:t>d</w:t>
      </w:r>
      <w:r w:rsidR="00F201FE">
        <w:t xml:space="preserve"> </w:t>
      </w:r>
      <w:r w:rsidR="00B17442">
        <w:t xml:space="preserve">in fig.2 decreasing trends </w:t>
      </w:r>
      <w:r w:rsidR="00576FA0">
        <w:t>o</w:t>
      </w:r>
      <w:r w:rsidR="009F360E">
        <w:t>f</w:t>
      </w:r>
      <w:r w:rsidR="00576FA0">
        <w:t xml:space="preserve"> </w:t>
      </w:r>
      <w:r w:rsidR="00F201FE">
        <w:t>accidents frequency</w:t>
      </w:r>
      <w:r w:rsidR="00576FA0">
        <w:t xml:space="preserve"> and </w:t>
      </w:r>
      <w:r w:rsidR="00A9633F">
        <w:t>temporal</w:t>
      </w:r>
      <w:r w:rsidR="009F360E">
        <w:t xml:space="preserve"> </w:t>
      </w:r>
      <w:r w:rsidR="00576FA0">
        <w:t xml:space="preserve">patterns </w:t>
      </w:r>
      <w:r w:rsidR="009F360E">
        <w:t xml:space="preserve">comparing months against </w:t>
      </w:r>
      <w:r w:rsidR="00FE6B78">
        <w:t>weekdays/weekends</w:t>
      </w:r>
      <w:r w:rsidR="009F360E">
        <w:t xml:space="preserve"> and hours</w:t>
      </w:r>
      <w:r w:rsidR="00A9633F">
        <w:t>, however</w:t>
      </w:r>
      <w:r w:rsidR="00E55D2C">
        <w:t xml:space="preserve"> </w:t>
      </w:r>
      <w:r w:rsidR="000C4417">
        <w:t xml:space="preserve">the trend </w:t>
      </w:r>
      <w:r w:rsidR="000C4417">
        <w:t>in 2013-2017</w:t>
      </w:r>
      <w:r w:rsidR="000C4417">
        <w:t xml:space="preserve"> is</w:t>
      </w:r>
      <w:r w:rsidR="00E55D2C">
        <w:t xml:space="preserve"> </w:t>
      </w:r>
      <w:r w:rsidR="000C4417">
        <w:t xml:space="preserve">different for </w:t>
      </w:r>
      <w:r w:rsidR="00E55D2C">
        <w:t xml:space="preserve">high severity </w:t>
      </w:r>
      <w:r w:rsidR="00D00A59">
        <w:t>accidents</w:t>
      </w:r>
      <w:r w:rsidR="00A9633F">
        <w:t xml:space="preserve"> (</w:t>
      </w:r>
      <w:r w:rsidR="00A9633F">
        <w:t>fig.12</w:t>
      </w:r>
      <w:r w:rsidR="00A9633F">
        <w:t>)</w:t>
      </w:r>
      <w:r w:rsidR="00D00A59">
        <w:t xml:space="preserve">. </w:t>
      </w:r>
      <w:r w:rsidR="00C63EAA">
        <w:t>O</w:t>
      </w:r>
      <w:r w:rsidR="00A57C68">
        <w:t>verall</w:t>
      </w:r>
      <w:r w:rsidR="00C63EAA">
        <w:t xml:space="preserve"> patterns were explored in fig.4</w:t>
      </w:r>
      <w:r w:rsidR="008B62D1">
        <w:t>/</w:t>
      </w:r>
      <w:r w:rsidR="00C63EAA">
        <w:t xml:space="preserve">fig.5 </w:t>
      </w:r>
      <w:r w:rsidR="00D00A59">
        <w:t xml:space="preserve">with </w:t>
      </w:r>
      <w:r w:rsidR="006957CF">
        <w:t>September</w:t>
      </w:r>
      <w:r w:rsidR="00B07F9B">
        <w:t xml:space="preserve">-November being </w:t>
      </w:r>
      <w:r w:rsidR="008B62D1">
        <w:t xml:space="preserve">the </w:t>
      </w:r>
      <w:r w:rsidR="00B07F9B">
        <w:t xml:space="preserve">most affected and </w:t>
      </w:r>
      <w:r w:rsidR="008F6135">
        <w:t>December</w:t>
      </w:r>
      <w:r w:rsidR="00B07F9B">
        <w:t>-</w:t>
      </w:r>
      <w:r w:rsidR="008F6135">
        <w:t xml:space="preserve">February </w:t>
      </w:r>
      <w:r w:rsidR="008B62D1">
        <w:t>the least</w:t>
      </w:r>
      <w:r w:rsidR="00280FCF">
        <w:t>,</w:t>
      </w:r>
      <w:r w:rsidR="008F6135">
        <w:t xml:space="preserve"> </w:t>
      </w:r>
      <w:r w:rsidR="00280FCF">
        <w:t xml:space="preserve">indicating </w:t>
      </w:r>
      <w:r w:rsidR="008F6135">
        <w:t xml:space="preserve">less people using cars at that time combined with other factors as a more careful driving during winter. This was </w:t>
      </w:r>
      <w:r w:rsidR="00B706E9">
        <w:t>une</w:t>
      </w:r>
      <w:r w:rsidR="008F6135">
        <w:t xml:space="preserve">xpected since </w:t>
      </w:r>
      <w:r w:rsidR="008F6135" w:rsidRPr="008F6135">
        <w:t>more challenging road conditions</w:t>
      </w:r>
      <w:r w:rsidR="008F6135">
        <w:t xml:space="preserve"> are </w:t>
      </w:r>
      <w:r w:rsidR="0002049B">
        <w:t>commonly present in winter</w:t>
      </w:r>
      <w:r w:rsidR="008F6135" w:rsidRPr="008F6135">
        <w:t>.</w:t>
      </w:r>
      <w:r w:rsidR="008F6135">
        <w:t xml:space="preserve"> </w:t>
      </w:r>
      <w:r w:rsidR="00772E51">
        <w:t>Fatal</w:t>
      </w:r>
      <w:r w:rsidR="0090325D">
        <w:t xml:space="preserve"> </w:t>
      </w:r>
      <w:r w:rsidR="00F5034E">
        <w:t>accidents</w:t>
      </w:r>
      <w:r w:rsidR="008D056E">
        <w:t xml:space="preserve"> are </w:t>
      </w:r>
      <w:r w:rsidR="000743CD">
        <w:t xml:space="preserve">most </w:t>
      </w:r>
      <w:r w:rsidR="008D056E">
        <w:t xml:space="preserve">likely to occur in </w:t>
      </w:r>
      <w:r w:rsidR="00772E51">
        <w:t xml:space="preserve">summer and </w:t>
      </w:r>
      <w:r w:rsidR="00B268A7">
        <w:t>daylight conditions</w:t>
      </w:r>
      <w:r w:rsidR="008D056E">
        <w:t xml:space="preserve">, except </w:t>
      </w:r>
      <w:r w:rsidR="00B268A7">
        <w:t>from November</w:t>
      </w:r>
      <w:r w:rsidR="00E5197D">
        <w:t>-</w:t>
      </w:r>
      <w:r w:rsidR="00B268A7">
        <w:t>January</w:t>
      </w:r>
      <w:r w:rsidR="008D056E">
        <w:t xml:space="preserve">, </w:t>
      </w:r>
      <w:r w:rsidR="00772E51">
        <w:t xml:space="preserve">because </w:t>
      </w:r>
      <w:r w:rsidR="008D056E">
        <w:t xml:space="preserve">there are </w:t>
      </w:r>
      <w:r w:rsidR="00BB3193">
        <w:t xml:space="preserve">less </w:t>
      </w:r>
      <w:r w:rsidR="00B95AF2">
        <w:t xml:space="preserve">daylight hours </w:t>
      </w:r>
      <w:r w:rsidR="008D056E">
        <w:t xml:space="preserve">per </w:t>
      </w:r>
      <w:r w:rsidR="00B95AF2">
        <w:t>day</w:t>
      </w:r>
      <w:r w:rsidR="00356261">
        <w:t xml:space="preserve">. </w:t>
      </w:r>
      <w:r w:rsidR="0090325D">
        <w:t>In addition</w:t>
      </w:r>
      <w:r w:rsidR="00DD0365">
        <w:t xml:space="preserve">, </w:t>
      </w:r>
      <w:r w:rsidR="004F40D7">
        <w:t xml:space="preserve">the </w:t>
      </w:r>
      <w:r w:rsidR="00DD0365">
        <w:t>most</w:t>
      </w:r>
      <w:r w:rsidR="008D056E">
        <w:t xml:space="preserve"> frequent day </w:t>
      </w:r>
      <w:r w:rsidR="004F40D7">
        <w:t>is</w:t>
      </w:r>
      <w:r w:rsidR="008D056E">
        <w:t xml:space="preserve"> </w:t>
      </w:r>
      <w:r w:rsidR="008F6135">
        <w:t xml:space="preserve">Friday and </w:t>
      </w:r>
      <w:r w:rsidR="008D056E">
        <w:t xml:space="preserve">hours around </w:t>
      </w:r>
      <w:r w:rsidR="003130BB">
        <w:t>15-00:19:00</w:t>
      </w:r>
      <w:r w:rsidR="008D056E">
        <w:t xml:space="preserve">, </w:t>
      </w:r>
      <w:r w:rsidR="003130BB">
        <w:t>with</w:t>
      </w:r>
      <w:r w:rsidR="008D056E">
        <w:t xml:space="preserve"> </w:t>
      </w:r>
      <w:r w:rsidR="0090325D">
        <w:t>lowe</w:t>
      </w:r>
      <w:r w:rsidR="003130BB">
        <w:t>st</w:t>
      </w:r>
      <w:r w:rsidR="0090325D">
        <w:t xml:space="preserve"> numbers over the </w:t>
      </w:r>
      <w:r w:rsidR="008D056E">
        <w:t>weekend</w:t>
      </w:r>
      <w:r w:rsidR="0090325D">
        <w:t>. However, if we</w:t>
      </w:r>
      <w:r w:rsidR="00F33B53">
        <w:t xml:space="preserve"> only</w:t>
      </w:r>
      <w:r w:rsidR="0090325D">
        <w:t xml:space="preserve"> consider </w:t>
      </w:r>
      <w:r w:rsidR="00011319">
        <w:t xml:space="preserve">peak </w:t>
      </w:r>
      <w:r w:rsidR="000F5C38">
        <w:t>hours</w:t>
      </w:r>
      <w:r w:rsidR="0090325D">
        <w:t xml:space="preserve"> then Tuesday would be the day with highest frequency</w:t>
      </w:r>
      <w:r w:rsidR="008D056E">
        <w:t>.</w:t>
      </w:r>
    </w:p>
    <w:p w14:paraId="0036CDC7" w14:textId="4BF88FDF" w:rsidR="00451023" w:rsidRDefault="00EE6A1D" w:rsidP="00C1359D">
      <w:pPr>
        <w:pStyle w:val="Body"/>
      </w:pPr>
      <w:r>
        <w:t xml:space="preserve">Hotspots were found in most central </w:t>
      </w:r>
      <w:r w:rsidR="00106517">
        <w:t>roads</w:t>
      </w:r>
      <w:r>
        <w:t xml:space="preserve"> (</w:t>
      </w:r>
      <w:r w:rsidR="001A4A69">
        <w:t>e.g., City</w:t>
      </w:r>
      <w:r>
        <w:t xml:space="preserve"> Road) and a</w:t>
      </w:r>
      <w:r w:rsidR="00DA1765">
        <w:t xml:space="preserve">ccidents </w:t>
      </w:r>
      <w:r w:rsidR="005078D6">
        <w:t>commonly happen</w:t>
      </w:r>
      <w:r w:rsidR="00DA1765">
        <w:t xml:space="preserve"> in 30mph </w:t>
      </w:r>
      <w:r w:rsidR="00236CE5">
        <w:t>roads,</w:t>
      </w:r>
      <w:r w:rsidR="00DA1765">
        <w:t xml:space="preserve"> </w:t>
      </w:r>
      <w:r w:rsidR="001E2294">
        <w:t xml:space="preserve">but </w:t>
      </w:r>
      <w:r w:rsidR="00654D6F">
        <w:t xml:space="preserve">there were </w:t>
      </w:r>
      <w:r w:rsidR="003E39D3">
        <w:t>different</w:t>
      </w:r>
      <w:r w:rsidR="001E2294">
        <w:t xml:space="preserve"> patterns </w:t>
      </w:r>
      <w:r w:rsidR="00F201FE">
        <w:t>between speed limit</w:t>
      </w:r>
      <w:r w:rsidR="0071461B">
        <w:t>s</w:t>
      </w:r>
      <w:r w:rsidR="00F201FE">
        <w:t xml:space="preserve"> and </w:t>
      </w:r>
      <w:r w:rsidR="001E2294">
        <w:t>fatal</w:t>
      </w:r>
      <w:r w:rsidR="000D1FAD">
        <w:t xml:space="preserve"> </w:t>
      </w:r>
      <w:r w:rsidR="00F201FE">
        <w:t>accidents</w:t>
      </w:r>
      <w:r w:rsidR="001E2294">
        <w:t xml:space="preserve"> in London</w:t>
      </w:r>
      <w:r w:rsidR="000D1FAD">
        <w:t xml:space="preserve">, </w:t>
      </w:r>
      <w:r w:rsidR="00EF6BD0">
        <w:t xml:space="preserve">with </w:t>
      </w:r>
      <w:r w:rsidR="00585F80">
        <w:t xml:space="preserve">most </w:t>
      </w:r>
      <w:r w:rsidR="001E2294">
        <w:t xml:space="preserve">accidents </w:t>
      </w:r>
      <w:r w:rsidR="00585F80">
        <w:t>occurr</w:t>
      </w:r>
      <w:r w:rsidR="00561E0A">
        <w:t>ing</w:t>
      </w:r>
      <w:r w:rsidR="00585F80">
        <w:t xml:space="preserve"> </w:t>
      </w:r>
      <w:r w:rsidR="001837A4" w:rsidRPr="001001FF">
        <w:t>in 70mph roads</w:t>
      </w:r>
      <w:r w:rsidR="001031E3">
        <w:t xml:space="preserve">, meaning </w:t>
      </w:r>
      <w:r w:rsidR="009578B7">
        <w:t>that</w:t>
      </w:r>
      <w:r w:rsidR="001837A4" w:rsidRPr="001001FF">
        <w:t xml:space="preserve"> accident</w:t>
      </w:r>
      <w:r w:rsidR="00F9751D">
        <w:t>s</w:t>
      </w:r>
      <w:r w:rsidR="001837A4" w:rsidRPr="001001FF">
        <w:t xml:space="preserve"> </w:t>
      </w:r>
      <w:r w:rsidR="00F9751D">
        <w:t xml:space="preserve">are </w:t>
      </w:r>
      <w:r w:rsidR="001837A4" w:rsidRPr="001001FF">
        <w:t>more dangerous</w:t>
      </w:r>
      <w:r w:rsidR="00BB6614">
        <w:t xml:space="preserve"> </w:t>
      </w:r>
      <w:r w:rsidR="00BB6614" w:rsidRPr="001001FF">
        <w:t>in high speed roads</w:t>
      </w:r>
      <w:r w:rsidR="001837A4" w:rsidRPr="001001FF">
        <w:t>.</w:t>
      </w:r>
      <w:r w:rsidR="00260E83">
        <w:t xml:space="preserve"> </w:t>
      </w:r>
      <w:r w:rsidR="001001FF">
        <w:t>Th</w:t>
      </w:r>
      <w:r w:rsidR="00932987">
        <w:t>e</w:t>
      </w:r>
      <w:r w:rsidR="001001FF">
        <w:t xml:space="preserve"> </w:t>
      </w:r>
      <w:r w:rsidR="000E40BC">
        <w:t>30mph</w:t>
      </w:r>
      <w:r w:rsidR="001001FF">
        <w:t xml:space="preserve"> </w:t>
      </w:r>
      <w:r w:rsidR="00586666">
        <w:t xml:space="preserve">limit </w:t>
      </w:r>
      <w:r w:rsidR="001001FF">
        <w:t xml:space="preserve">in central regions is </w:t>
      </w:r>
      <w:r w:rsidR="0049783C">
        <w:t>coherent</w:t>
      </w:r>
      <w:r w:rsidR="00932987">
        <w:t xml:space="preserve"> as </w:t>
      </w:r>
      <w:r w:rsidR="00586666">
        <w:t xml:space="preserve">people </w:t>
      </w:r>
      <w:r w:rsidR="001001FF">
        <w:t xml:space="preserve">share </w:t>
      </w:r>
      <w:r w:rsidR="00571622">
        <w:t>smaller</w:t>
      </w:r>
      <w:r w:rsidR="00B077F4">
        <w:t xml:space="preserve"> </w:t>
      </w:r>
      <w:r w:rsidR="00571622">
        <w:t xml:space="preserve">areas </w:t>
      </w:r>
      <w:r w:rsidR="00472674">
        <w:t>during</w:t>
      </w:r>
      <w:r w:rsidR="00586666">
        <w:t xml:space="preserve"> short </w:t>
      </w:r>
      <w:r w:rsidR="008943A3">
        <w:t>periods and</w:t>
      </w:r>
      <w:r w:rsidR="00586666">
        <w:t xml:space="preserve"> </w:t>
      </w:r>
      <w:r w:rsidR="00D0766E">
        <w:t>reduc</w:t>
      </w:r>
      <w:r w:rsidR="00C05F5B">
        <w:t>ed</w:t>
      </w:r>
      <w:r w:rsidR="00D0766E">
        <w:t xml:space="preserve"> limits</w:t>
      </w:r>
      <w:r w:rsidR="00EB09D4">
        <w:t xml:space="preserve"> </w:t>
      </w:r>
      <w:r w:rsidR="00D0766E">
        <w:t>ensure minimum traffic flow.</w:t>
      </w:r>
      <w:r w:rsidR="00586666">
        <w:t xml:space="preserve"> </w:t>
      </w:r>
      <w:r w:rsidR="00451023">
        <w:t xml:space="preserve">We </w:t>
      </w:r>
      <w:r w:rsidR="004D0CE2">
        <w:t>analysed</w:t>
      </w:r>
      <w:r w:rsidR="00451023">
        <w:t xml:space="preserve"> </w:t>
      </w:r>
      <w:r w:rsidR="00DD1984">
        <w:t xml:space="preserve">London </w:t>
      </w:r>
      <w:r w:rsidR="007B202F">
        <w:t xml:space="preserve">offender </w:t>
      </w:r>
      <w:r w:rsidR="00451023">
        <w:t xml:space="preserve">days </w:t>
      </w:r>
      <w:r w:rsidR="00310C88">
        <w:t>to</w:t>
      </w:r>
      <w:r w:rsidR="00451023">
        <w:t xml:space="preserve"> </w:t>
      </w:r>
      <w:r w:rsidR="00310C88">
        <w:t xml:space="preserve">explore </w:t>
      </w:r>
      <w:r w:rsidR="008F6A50">
        <w:t xml:space="preserve">accidents </w:t>
      </w:r>
      <w:r w:rsidR="00310C88">
        <w:t>spatial proximity</w:t>
      </w:r>
      <w:r w:rsidR="00451023">
        <w:t xml:space="preserve"> </w:t>
      </w:r>
      <w:r w:rsidR="00985228">
        <w:t xml:space="preserve">and </w:t>
      </w:r>
      <w:r w:rsidR="00985228">
        <w:t>temporal dependence</w:t>
      </w:r>
      <w:r w:rsidR="00451023">
        <w:t>, though not frequent we identified</w:t>
      </w:r>
      <w:r w:rsidR="00193DF0">
        <w:t xml:space="preserve"> </w:t>
      </w:r>
      <w:r w:rsidR="00451023">
        <w:t xml:space="preserve">accidents with similar location </w:t>
      </w:r>
      <w:r w:rsidR="000778B5">
        <w:t>with</w:t>
      </w:r>
      <w:r w:rsidR="00451023">
        <w:t>in a</w:t>
      </w:r>
      <w:r w:rsidR="002E02D8">
        <w:t>n</w:t>
      </w:r>
      <w:r w:rsidR="00451023">
        <w:t xml:space="preserve"> </w:t>
      </w:r>
      <w:r w:rsidR="00F653EF">
        <w:t xml:space="preserve">hour </w:t>
      </w:r>
      <w:r w:rsidR="00E07C69">
        <w:t>period</w:t>
      </w:r>
      <w:r w:rsidR="00451023">
        <w:t>, but specialized techniques</w:t>
      </w:r>
      <w:r w:rsidR="00F70F6E">
        <w:t xml:space="preserve"> </w:t>
      </w:r>
      <w:r w:rsidR="00125077">
        <w:t xml:space="preserve">are required </w:t>
      </w:r>
      <w:r w:rsidR="00F70F6E">
        <w:t>to improve</w:t>
      </w:r>
      <w:r w:rsidR="00451023">
        <w:t>.</w:t>
      </w:r>
    </w:p>
    <w:p w14:paraId="0FBBCF38" w14:textId="156C19E5" w:rsidR="00BC3FCC" w:rsidRDefault="00500778" w:rsidP="000B08E1">
      <w:pPr>
        <w:pStyle w:val="Body"/>
      </w:pPr>
      <w:r>
        <w:t>DBSCAN c</w:t>
      </w:r>
      <w:r w:rsidR="00BC3FCC">
        <w:t>luster</w:t>
      </w:r>
      <w:r>
        <w:t xml:space="preserve">ing </w:t>
      </w:r>
      <w:r w:rsidR="007142ED">
        <w:t>for high severity accidents</w:t>
      </w:r>
      <w:r w:rsidR="007142ED">
        <w:t xml:space="preserve"> </w:t>
      </w:r>
      <w:r>
        <w:t xml:space="preserve">was helpful </w:t>
      </w:r>
      <w:r w:rsidR="00BC3FCC">
        <w:t>to find high</w:t>
      </w:r>
      <w:r w:rsidR="00AA4845">
        <w:t>-</w:t>
      </w:r>
      <w:r w:rsidR="00BC3FCC">
        <w:t>density locations separated from low</w:t>
      </w:r>
      <w:r w:rsidR="00AE5361">
        <w:t>er</w:t>
      </w:r>
      <w:r w:rsidR="00BC3FCC">
        <w:t xml:space="preserve"> density</w:t>
      </w:r>
      <w:r w:rsidR="004156DD">
        <w:t xml:space="preserve"> regions,</w:t>
      </w:r>
      <w:r w:rsidR="00BC3FCC">
        <w:t xml:space="preserve"> </w:t>
      </w:r>
      <w:r w:rsidR="00B64066">
        <w:t xml:space="preserve">and the </w:t>
      </w:r>
      <w:r w:rsidR="00BC3FCC">
        <w:t xml:space="preserve">best results were </w:t>
      </w:r>
      <w:r>
        <w:t>found in</w:t>
      </w:r>
      <w:r w:rsidR="00DE5DED">
        <w:t xml:space="preserve"> </w:t>
      </w:r>
      <w:r w:rsidR="00BC3FCC">
        <w:t>second clustering</w:t>
      </w:r>
      <w:r w:rsidR="005F7BC6">
        <w:t xml:space="preserve"> </w:t>
      </w:r>
      <w:r w:rsidR="00DE5DED">
        <w:t>(fig.7)</w:t>
      </w:r>
      <w:r w:rsidR="00BC3FCC">
        <w:t xml:space="preserve"> </w:t>
      </w:r>
      <w:r w:rsidR="00BD4057">
        <w:t xml:space="preserve">for </w:t>
      </w:r>
      <w:r w:rsidR="00BD4057">
        <w:t>larger and less variable density regions in England</w:t>
      </w:r>
      <w:r w:rsidR="00BD4057">
        <w:t>. C</w:t>
      </w:r>
      <w:r w:rsidR="00BC3FCC">
        <w:t xml:space="preserve">lusters provided insights about local authorities </w:t>
      </w:r>
      <w:r w:rsidR="00AD4320">
        <w:t>with</w:t>
      </w:r>
      <w:r w:rsidR="00BD2697">
        <w:t xml:space="preserve"> </w:t>
      </w:r>
      <w:r w:rsidR="00AD4320">
        <w:t>distinction</w:t>
      </w:r>
      <w:r w:rsidR="00BC3FCC">
        <w:t xml:space="preserve"> made between London and other cities</w:t>
      </w:r>
      <w:r w:rsidR="008C593E">
        <w:t xml:space="preserve"> (</w:t>
      </w:r>
      <w:r w:rsidR="00AF7177">
        <w:t>fig.</w:t>
      </w:r>
      <w:r w:rsidR="008C593E">
        <w:t>7</w:t>
      </w:r>
      <w:r w:rsidR="00AD4320">
        <w:t>/</w:t>
      </w:r>
      <w:r w:rsidR="008C593E">
        <w:t>fig.11</w:t>
      </w:r>
      <w:r w:rsidR="00AF7177">
        <w:t xml:space="preserve"> histogram</w:t>
      </w:r>
      <w:r w:rsidR="008C593E">
        <w:t>)</w:t>
      </w:r>
      <w:r w:rsidR="00BD4057">
        <w:t xml:space="preserve">. </w:t>
      </w:r>
      <w:r w:rsidR="00BC3FCC">
        <w:t>Swindon</w:t>
      </w:r>
      <w:r w:rsidR="00423975">
        <w:t xml:space="preserve"> and Cambridge</w:t>
      </w:r>
      <w:r w:rsidR="00BC3FCC">
        <w:t xml:space="preserve">, previously hidden, </w:t>
      </w:r>
      <w:r w:rsidR="00BD2697">
        <w:t xml:space="preserve">were </w:t>
      </w:r>
      <w:r w:rsidR="00BC3FCC">
        <w:t xml:space="preserve">recognized as </w:t>
      </w:r>
      <w:r w:rsidR="00DF4785">
        <w:t xml:space="preserve">unique </w:t>
      </w:r>
      <w:r w:rsidR="001011F6">
        <w:t>hotspot</w:t>
      </w:r>
      <w:r w:rsidR="00DF4785">
        <w:t>s</w:t>
      </w:r>
      <w:r w:rsidR="00BD7CD9">
        <w:t>.</w:t>
      </w:r>
      <w:r w:rsidR="000B08E1">
        <w:t xml:space="preserve"> Clustering </w:t>
      </w:r>
      <w:r w:rsidR="00070E30">
        <w:t xml:space="preserve">in London </w:t>
      </w:r>
      <w:r w:rsidR="009D729A">
        <w:t xml:space="preserve">detected </w:t>
      </w:r>
      <w:r w:rsidR="00EF1561">
        <w:lastRenderedPageBreak/>
        <w:t xml:space="preserve">one high-density cluster and </w:t>
      </w:r>
      <w:r w:rsidR="00501BE4">
        <w:t xml:space="preserve">failed to find clusters from </w:t>
      </w:r>
      <w:r w:rsidR="00B557F6">
        <w:t xml:space="preserve">suburbs in </w:t>
      </w:r>
      <w:r w:rsidR="00BC3FCC">
        <w:t xml:space="preserve">variable density regions, </w:t>
      </w:r>
      <w:r w:rsidR="00393D83">
        <w:t xml:space="preserve">being </w:t>
      </w:r>
      <w:r w:rsidR="00B557F6">
        <w:t xml:space="preserve">conurbation in </w:t>
      </w:r>
      <w:r w:rsidR="00536CB3">
        <w:t xml:space="preserve">London </w:t>
      </w:r>
      <w:r w:rsidR="00393D83">
        <w:t xml:space="preserve">a </w:t>
      </w:r>
      <w:r w:rsidR="004F2E3A">
        <w:t>contributing</w:t>
      </w:r>
      <w:r w:rsidR="00B557F6">
        <w:t xml:space="preserve"> factor</w:t>
      </w:r>
      <w:r w:rsidR="00536CB3">
        <w:t>.</w:t>
      </w:r>
      <w:r w:rsidR="005304C4">
        <w:t xml:space="preserve"> </w:t>
      </w:r>
      <w:r w:rsidR="00E161B8">
        <w:t>Therefore</w:t>
      </w:r>
      <w:r w:rsidR="00321FB5">
        <w:t xml:space="preserve">, we </w:t>
      </w:r>
      <w:r w:rsidR="00A76A82">
        <w:t xml:space="preserve">implemented </w:t>
      </w:r>
      <w:r w:rsidR="00321FB5">
        <w:t>K-DBSCAN</w:t>
      </w:r>
      <w:r w:rsidR="00321FB5">
        <w:t xml:space="preserve"> </w:t>
      </w:r>
      <w:r w:rsidR="00C73CEB">
        <w:t xml:space="preserve">in London </w:t>
      </w:r>
      <w:r w:rsidR="00E31B3D">
        <w:t xml:space="preserve">and </w:t>
      </w:r>
      <w:r w:rsidR="00B12BD6">
        <w:t>detect</w:t>
      </w:r>
      <w:r w:rsidR="00E31B3D">
        <w:t>ed</w:t>
      </w:r>
      <w:r w:rsidR="00321FB5">
        <w:t xml:space="preserve"> </w:t>
      </w:r>
      <w:r w:rsidR="00B12BD6">
        <w:t>different and varied</w:t>
      </w:r>
      <w:r w:rsidR="00BC3FCC">
        <w:t xml:space="preserve"> </w:t>
      </w:r>
      <w:r w:rsidR="00C05DE6">
        <w:t xml:space="preserve">clusters </w:t>
      </w:r>
      <w:r w:rsidR="0013708D">
        <w:t xml:space="preserve">distributed among </w:t>
      </w:r>
      <w:r w:rsidR="00321FB5">
        <w:t xml:space="preserve">13 </w:t>
      </w:r>
      <w:r w:rsidR="0094039A">
        <w:t>groups</w:t>
      </w:r>
      <w:r w:rsidR="00BC3FCC">
        <w:t>.</w:t>
      </w:r>
    </w:p>
    <w:p w14:paraId="157959E7" w14:textId="7CFB753F" w:rsidR="00F060AB" w:rsidRDefault="00CB5397" w:rsidP="00492F5C">
      <w:pPr>
        <w:pStyle w:val="Body"/>
      </w:pPr>
      <w:r>
        <w:t>We</w:t>
      </w:r>
      <w:r w:rsidR="00DD5231">
        <w:t xml:space="preserve"> </w:t>
      </w:r>
      <w:r w:rsidR="00106573">
        <w:t>combined</w:t>
      </w:r>
      <w:r>
        <w:t xml:space="preserve"> </w:t>
      </w:r>
      <w:r w:rsidR="00DD5231">
        <w:t>multiple attribute</w:t>
      </w:r>
      <w:r>
        <w:t xml:space="preserve"> values</w:t>
      </w:r>
      <w:r w:rsidR="00BB788D">
        <w:t xml:space="preserve"> </w:t>
      </w:r>
      <w:r w:rsidR="009A746C">
        <w:t xml:space="preserve">to </w:t>
      </w:r>
      <w:r w:rsidR="009260E7">
        <w:t>visualise</w:t>
      </w:r>
      <w:r>
        <w:t xml:space="preserve"> </w:t>
      </w:r>
      <w:r w:rsidR="00106573">
        <w:t xml:space="preserve">clusters </w:t>
      </w:r>
      <w:r>
        <w:t xml:space="preserve">in </w:t>
      </w:r>
      <w:r w:rsidR="0092639A">
        <w:t>single display</w:t>
      </w:r>
      <w:r w:rsidR="00DD46F7">
        <w:t xml:space="preserve">, </w:t>
      </w:r>
      <w:r w:rsidR="00BB788D">
        <w:t xml:space="preserve">but </w:t>
      </w:r>
      <w:r w:rsidR="0092639A">
        <w:t xml:space="preserve">more </w:t>
      </w:r>
      <w:r w:rsidR="00DD46F7">
        <w:t xml:space="preserve">adequate time periods </w:t>
      </w:r>
      <w:r w:rsidR="00BB788D">
        <w:t>would be ne</w:t>
      </w:r>
      <w:r w:rsidR="00BC536C">
        <w:t>cessary</w:t>
      </w:r>
      <w:r w:rsidR="00BB788D">
        <w:t xml:space="preserve"> </w:t>
      </w:r>
      <w:r w:rsidR="00DD46F7">
        <w:t xml:space="preserve">to avoid </w:t>
      </w:r>
      <w:r w:rsidR="00FF05A0">
        <w:t>confusion</w:t>
      </w:r>
      <w:r w:rsidR="00DD46F7">
        <w:t>.</w:t>
      </w:r>
      <w:r w:rsidR="008F7EFF">
        <w:t xml:space="preserve"> </w:t>
      </w:r>
      <w:r w:rsidR="00F270D1">
        <w:t>In addition, c</w:t>
      </w:r>
      <w:r w:rsidR="00A61C47">
        <w:t>onsidering</w:t>
      </w:r>
      <w:r w:rsidR="007F0276">
        <w:t xml:space="preserve"> roads </w:t>
      </w:r>
      <w:r w:rsidR="00E76C90">
        <w:t>as features</w:t>
      </w:r>
      <w:r w:rsidR="007F0276">
        <w:t xml:space="preserve"> into distance functions</w:t>
      </w:r>
      <w:r w:rsidR="00A61C47">
        <w:t xml:space="preserve"> would be </w:t>
      </w:r>
      <w:r w:rsidR="00607D58">
        <w:t>motivating</w:t>
      </w:r>
      <w:r w:rsidR="00E76C90">
        <w:t xml:space="preserve">, </w:t>
      </w:r>
      <w:r w:rsidR="007F0276">
        <w:t xml:space="preserve">but that would require detailed </w:t>
      </w:r>
      <w:r w:rsidR="00E76C90">
        <w:t xml:space="preserve">analysis </w:t>
      </w:r>
      <w:r w:rsidR="007F0276">
        <w:t xml:space="preserve">of London road </w:t>
      </w:r>
      <w:r w:rsidR="00F270D1">
        <w:t xml:space="preserve">and postcode </w:t>
      </w:r>
      <w:r w:rsidR="00E76C90">
        <w:t>distribution</w:t>
      </w:r>
      <w:r w:rsidR="00F270D1">
        <w:t>s</w:t>
      </w:r>
      <w:r w:rsidR="007F0276">
        <w:t xml:space="preserve">. </w:t>
      </w:r>
    </w:p>
    <w:p w14:paraId="0C9CF0E6" w14:textId="5748B490" w:rsidR="00C26867" w:rsidRDefault="00285101" w:rsidP="00955273">
      <w:pPr>
        <w:pStyle w:val="Body"/>
      </w:pPr>
      <w:r>
        <w:t>I</w:t>
      </w:r>
      <w:r w:rsidR="00D35310">
        <w:t xml:space="preserve">t would be </w:t>
      </w:r>
      <w:r w:rsidR="0016503B">
        <w:t>beneficial</w:t>
      </w:r>
      <w:r w:rsidR="00D35310">
        <w:t xml:space="preserve"> to </w:t>
      </w:r>
      <w:r w:rsidR="00B613A4">
        <w:t>apply</w:t>
      </w:r>
      <w:r w:rsidR="00D35310">
        <w:t xml:space="preserve"> </w:t>
      </w:r>
      <w:r w:rsidR="00E8161C">
        <w:t>another clustering</w:t>
      </w:r>
      <w:r>
        <w:t xml:space="preserve"> </w:t>
      </w:r>
      <w:r w:rsidR="00E8161C">
        <w:t xml:space="preserve">methods </w:t>
      </w:r>
      <w:r w:rsidR="00BC2203">
        <w:t xml:space="preserve">in </w:t>
      </w:r>
      <w:r>
        <w:t xml:space="preserve">London </w:t>
      </w:r>
      <w:r w:rsidR="00D35310">
        <w:t>such as V-DBSCAN</w:t>
      </w:r>
      <w:r w:rsidR="0018721B">
        <w:fldChar w:fldCharType="begin"/>
      </w:r>
      <w:r w:rsidR="008453E9">
        <w:instrText xml:space="preserve"> ADDIN ZOTERO_ITEM CSL_CITATION {"citationID":"46U2fwav","properties":{"formattedCitation":"[6]","plainCitation":"[6]","noteIndex":0},"citationItems":[{"id":48,"uris":["http://zotero.org/users/local/7ZxxZ3ML/items/MXTUTMYB"],"uri":["http://zotero.org/users/local/7ZxxZ3ML/items/MXTUTMYB"],"itemData":{"id":48,"type":"article-journal","container-title":"Expert Systems with Applications","DOI":"10.1016/j.eswa.2019.01.046","ISSN":"09574174","journalAbbreviation":"Expert Systems with Applications","language":"en","page":"315-327","source":"DOI.org (Crossref)","title":"Finding landmarks within settled areas using hierarchical density-based clustering and meta-data from publicly available images","volume":"123","author":[{"family":"Pla-Sacristán","given":"Eduardo"},{"family":"González-Díaz","given":"Iván"},{"family":"Martínez-Cortés","given":"Tomás"},{"family":"Díaz-de-María","given":"Fernando"}],"issued":{"date-parts":[["2019",6]]}}}],"schema":"https://github.com/citation-style-language/schema/raw/master/csl-citation.json"} </w:instrText>
      </w:r>
      <w:r w:rsidR="0018721B">
        <w:fldChar w:fldCharType="separate"/>
      </w:r>
      <w:r w:rsidR="008453E9" w:rsidRPr="008453E9">
        <w:rPr>
          <w:rFonts w:cs="Times"/>
        </w:rPr>
        <w:t>[6]</w:t>
      </w:r>
      <w:r w:rsidR="0018721B">
        <w:fldChar w:fldCharType="end"/>
      </w:r>
      <w:r w:rsidR="0016503B">
        <w:t>,</w:t>
      </w:r>
      <w:r w:rsidR="00D35310">
        <w:t xml:space="preserve"> which </w:t>
      </w:r>
      <w:r w:rsidR="00BF3260">
        <w:t>adopts</w:t>
      </w:r>
      <w:r w:rsidR="00E77957">
        <w:t xml:space="preserve"> local density parameters and </w:t>
      </w:r>
      <w:r w:rsidR="00D35310">
        <w:t xml:space="preserve">considers </w:t>
      </w:r>
      <w:r w:rsidR="008B62D1">
        <w:t>density changes</w:t>
      </w:r>
      <w:r w:rsidR="00D35310">
        <w:t xml:space="preserve"> </w:t>
      </w:r>
      <w:r w:rsidR="00ED6FB4">
        <w:t xml:space="preserve">as </w:t>
      </w:r>
      <w:r w:rsidR="008A6590">
        <w:t>regions</w:t>
      </w:r>
      <w:r w:rsidR="00ED6FB4">
        <w:t xml:space="preserve"> become more distant from </w:t>
      </w:r>
      <w:r w:rsidR="0016503B">
        <w:t>centroids</w:t>
      </w:r>
      <w:r w:rsidR="00ED6FB4">
        <w:t>.</w:t>
      </w:r>
      <w:r w:rsidR="00972F9F">
        <w:t xml:space="preserve"> </w:t>
      </w:r>
      <w:r w:rsidR="00301F2A">
        <w:t xml:space="preserve">Another </w:t>
      </w:r>
      <w:r w:rsidR="00852B3E">
        <w:t>approach</w:t>
      </w:r>
      <w:r w:rsidR="00301F2A">
        <w:t xml:space="preserve"> </w:t>
      </w:r>
      <w:r w:rsidR="008B57DE">
        <w:t xml:space="preserve">might </w:t>
      </w:r>
      <w:r w:rsidR="00D14F7F">
        <w:t xml:space="preserve">be </w:t>
      </w:r>
      <w:r w:rsidR="00301F2A">
        <w:t xml:space="preserve">clustering using </w:t>
      </w:r>
      <w:r w:rsidR="008B57DE">
        <w:t>smaller</w:t>
      </w:r>
      <w:r w:rsidR="00301F2A">
        <w:t xml:space="preserve"> spatial distributions </w:t>
      </w:r>
      <w:r w:rsidR="008B57DE">
        <w:t xml:space="preserve">far from Central London </w:t>
      </w:r>
      <w:r w:rsidR="00301F2A">
        <w:t xml:space="preserve">with </w:t>
      </w:r>
      <w:r w:rsidR="00C26867">
        <w:t xml:space="preserve">smaller </w:t>
      </w:r>
      <w:r w:rsidR="00981C3B">
        <w:t xml:space="preserve">temporal </w:t>
      </w:r>
      <w:r w:rsidR="00C26867">
        <w:t xml:space="preserve">intervals and </w:t>
      </w:r>
      <w:r w:rsidR="00026359">
        <w:t>interaction</w:t>
      </w:r>
      <w:r w:rsidR="00C26867">
        <w:t xml:space="preserve">. This might enable patterns </w:t>
      </w:r>
      <w:r w:rsidR="009D07AC">
        <w:t>because</w:t>
      </w:r>
      <w:r w:rsidR="00C26867">
        <w:t xml:space="preserve"> </w:t>
      </w:r>
      <w:r w:rsidR="00DE5DDF">
        <w:t xml:space="preserve">some </w:t>
      </w:r>
      <w:r w:rsidR="00C90301">
        <w:t>points</w:t>
      </w:r>
      <w:r w:rsidR="00DE5DDF">
        <w:t xml:space="preserve"> in</w:t>
      </w:r>
      <w:r w:rsidR="00C26867">
        <w:t xml:space="preserve"> variable density regions </w:t>
      </w:r>
      <w:r w:rsidR="00177061">
        <w:t>could disappear</w:t>
      </w:r>
      <w:r w:rsidR="00CA49C3">
        <w:t xml:space="preserve"> </w:t>
      </w:r>
      <w:r w:rsidR="00C26867">
        <w:t xml:space="preserve">and </w:t>
      </w:r>
      <w:r w:rsidR="00CA67AA">
        <w:t>others</w:t>
      </w:r>
      <w:r w:rsidR="006D408A">
        <w:t xml:space="preserve"> </w:t>
      </w:r>
      <w:r w:rsidR="00CA67AA">
        <w:t>generate</w:t>
      </w:r>
      <w:r w:rsidR="00CA49C3">
        <w:t xml:space="preserve"> </w:t>
      </w:r>
      <w:r w:rsidR="00C26867">
        <w:t>smaller clusters.</w:t>
      </w:r>
      <w:r w:rsidR="00D14F7F">
        <w:t xml:space="preserve"> Finally, vehicles</w:t>
      </w:r>
      <w:r w:rsidR="00583A56">
        <w:t xml:space="preserve"> </w:t>
      </w:r>
      <w:r w:rsidR="00583A56">
        <w:t>metadata</w:t>
      </w:r>
      <w:r w:rsidR="00DA3502">
        <w:t xml:space="preserve"> </w:t>
      </w:r>
      <w:r w:rsidR="00D14F7F">
        <w:t xml:space="preserve">would </w:t>
      </w:r>
      <w:r w:rsidR="00F2441E">
        <w:t>provide</w:t>
      </w:r>
      <w:r w:rsidR="009B1EE9">
        <w:t xml:space="preserve"> </w:t>
      </w:r>
      <w:r w:rsidR="00D14F7F">
        <w:t>valuable</w:t>
      </w:r>
      <w:r w:rsidR="00F2441E">
        <w:t xml:space="preserve"> insights</w:t>
      </w:r>
      <w:r w:rsidR="00DA3502">
        <w:t xml:space="preserve">, </w:t>
      </w:r>
      <w:r w:rsidR="00751A75">
        <w:t>nevertheless</w:t>
      </w:r>
      <w:r w:rsidR="00DA3502">
        <w:t xml:space="preserve"> </w:t>
      </w:r>
      <w:r w:rsidR="00DA3502" w:rsidRPr="00DA3502">
        <w:t xml:space="preserve">we should ponder on ethical considerations </w:t>
      </w:r>
      <w:r w:rsidR="00DA3502">
        <w:t xml:space="preserve">about the use of </w:t>
      </w:r>
      <w:r w:rsidR="00DA3502" w:rsidRPr="00DA3502">
        <w:t>GPS-based movement tracking</w:t>
      </w:r>
      <w:r w:rsidR="00D14F7F">
        <w:t>.</w:t>
      </w:r>
    </w:p>
    <w:p w14:paraId="4FB228EC" w14:textId="77777777" w:rsidR="00EF5131" w:rsidRPr="00EF5131" w:rsidRDefault="00EF5131" w:rsidP="00EF5131">
      <w:pPr>
        <w:rPr>
          <w:lang w:eastAsia="en-GB"/>
        </w:rPr>
      </w:pPr>
    </w:p>
    <w:p w14:paraId="510F9130" w14:textId="5F31C26B" w:rsidR="00141153" w:rsidRDefault="00141153" w:rsidP="00141153">
      <w:pPr>
        <w:pStyle w:val="Caption"/>
        <w:rPr>
          <w:lang w:eastAsia="en-GB"/>
        </w:rPr>
      </w:pPr>
      <w:r>
        <w:rPr>
          <w:lang w:eastAsia="en-GB"/>
        </w:rPr>
        <w:t>Table of word counts</w:t>
      </w:r>
    </w:p>
    <w:tbl>
      <w:tblPr>
        <w:tblStyle w:val="TableGridLight1"/>
        <w:tblW w:w="0" w:type="auto"/>
        <w:tblLook w:val="04A0" w:firstRow="1" w:lastRow="0" w:firstColumn="1" w:lastColumn="0" w:noHBand="0" w:noVBand="1"/>
      </w:tblPr>
      <w:tblGrid>
        <w:gridCol w:w="2235"/>
        <w:gridCol w:w="1275"/>
      </w:tblGrid>
      <w:tr w:rsidR="00141153" w14:paraId="045DCCE0" w14:textId="77777777" w:rsidTr="00A23FFA">
        <w:tc>
          <w:tcPr>
            <w:tcW w:w="2235" w:type="dxa"/>
          </w:tcPr>
          <w:p w14:paraId="3F6EBE53" w14:textId="7E24B19D" w:rsidR="00141153" w:rsidRDefault="00141153" w:rsidP="00141153">
            <w:pPr>
              <w:rPr>
                <w:lang w:eastAsia="en-GB"/>
              </w:rPr>
            </w:pPr>
            <w:r>
              <w:rPr>
                <w:lang w:eastAsia="en-GB"/>
              </w:rPr>
              <w:t>Problem statement</w:t>
            </w:r>
          </w:p>
        </w:tc>
        <w:tc>
          <w:tcPr>
            <w:tcW w:w="1275" w:type="dxa"/>
          </w:tcPr>
          <w:p w14:paraId="16884222" w14:textId="03F9AE68" w:rsidR="00141153" w:rsidRDefault="00141153" w:rsidP="00141153">
            <w:pPr>
              <w:jc w:val="right"/>
              <w:rPr>
                <w:lang w:eastAsia="en-GB"/>
              </w:rPr>
            </w:pPr>
            <w:r>
              <w:rPr>
                <w:lang w:eastAsia="en-GB"/>
              </w:rPr>
              <w:t>25</w:t>
            </w:r>
            <w:r w:rsidR="00330D0F">
              <w:rPr>
                <w:lang w:eastAsia="en-GB"/>
              </w:rPr>
              <w:t>2</w:t>
            </w:r>
          </w:p>
        </w:tc>
      </w:tr>
      <w:tr w:rsidR="00141153" w14:paraId="62512BCD" w14:textId="77777777" w:rsidTr="00A23FFA">
        <w:tc>
          <w:tcPr>
            <w:tcW w:w="2235" w:type="dxa"/>
          </w:tcPr>
          <w:p w14:paraId="1D895B89" w14:textId="25EB3FCE" w:rsidR="00141153" w:rsidRDefault="00141153" w:rsidP="00141153">
            <w:pPr>
              <w:rPr>
                <w:lang w:eastAsia="en-GB"/>
              </w:rPr>
            </w:pPr>
            <w:r>
              <w:rPr>
                <w:lang w:eastAsia="en-GB"/>
              </w:rPr>
              <w:t>State of the art</w:t>
            </w:r>
          </w:p>
        </w:tc>
        <w:tc>
          <w:tcPr>
            <w:tcW w:w="1275" w:type="dxa"/>
          </w:tcPr>
          <w:p w14:paraId="3989460D" w14:textId="6D4857A4" w:rsidR="00141153" w:rsidRDefault="00FA17F8" w:rsidP="00141153">
            <w:pPr>
              <w:jc w:val="right"/>
              <w:rPr>
                <w:lang w:eastAsia="en-GB"/>
              </w:rPr>
            </w:pPr>
            <w:r>
              <w:rPr>
                <w:lang w:eastAsia="en-GB"/>
              </w:rPr>
              <w:t>4</w:t>
            </w:r>
            <w:r w:rsidR="00E93318">
              <w:rPr>
                <w:lang w:eastAsia="en-GB"/>
              </w:rPr>
              <w:t>49</w:t>
            </w:r>
          </w:p>
        </w:tc>
      </w:tr>
      <w:tr w:rsidR="00141153" w14:paraId="327A2878" w14:textId="77777777" w:rsidTr="00A23FFA">
        <w:tc>
          <w:tcPr>
            <w:tcW w:w="2235" w:type="dxa"/>
          </w:tcPr>
          <w:p w14:paraId="5F0A3176" w14:textId="3936DDA4" w:rsidR="00141153" w:rsidRDefault="00141153" w:rsidP="00141153">
            <w:pPr>
              <w:rPr>
                <w:lang w:eastAsia="en-GB"/>
              </w:rPr>
            </w:pPr>
            <w:r>
              <w:rPr>
                <w:lang w:eastAsia="en-GB"/>
              </w:rPr>
              <w:t>Properties of the data</w:t>
            </w:r>
          </w:p>
        </w:tc>
        <w:tc>
          <w:tcPr>
            <w:tcW w:w="1275" w:type="dxa"/>
          </w:tcPr>
          <w:p w14:paraId="25185B7A" w14:textId="09CE0FFD" w:rsidR="00141153" w:rsidRDefault="00141153" w:rsidP="00141153">
            <w:pPr>
              <w:jc w:val="right"/>
              <w:rPr>
                <w:lang w:eastAsia="en-GB"/>
              </w:rPr>
            </w:pPr>
            <w:r>
              <w:rPr>
                <w:lang w:eastAsia="en-GB"/>
              </w:rPr>
              <w:t>50</w:t>
            </w:r>
            <w:r w:rsidR="00E154DD">
              <w:rPr>
                <w:lang w:eastAsia="en-GB"/>
              </w:rPr>
              <w:t>0</w:t>
            </w:r>
          </w:p>
        </w:tc>
      </w:tr>
      <w:tr w:rsidR="00141153" w14:paraId="3B2EE1E1" w14:textId="77777777" w:rsidTr="00A23FFA">
        <w:tc>
          <w:tcPr>
            <w:tcW w:w="2235" w:type="dxa"/>
          </w:tcPr>
          <w:p w14:paraId="136F5292" w14:textId="287FCF00" w:rsidR="00141153" w:rsidRDefault="00141153" w:rsidP="00141153">
            <w:pPr>
              <w:rPr>
                <w:lang w:eastAsia="en-GB"/>
              </w:rPr>
            </w:pPr>
            <w:r>
              <w:rPr>
                <w:lang w:eastAsia="en-GB"/>
              </w:rPr>
              <w:t>Analysis: Approach</w:t>
            </w:r>
          </w:p>
        </w:tc>
        <w:tc>
          <w:tcPr>
            <w:tcW w:w="1275" w:type="dxa"/>
          </w:tcPr>
          <w:p w14:paraId="30BF6FC0" w14:textId="2D5B5065" w:rsidR="00141153" w:rsidRDefault="00141153" w:rsidP="00141153">
            <w:pPr>
              <w:jc w:val="right"/>
              <w:rPr>
                <w:lang w:eastAsia="en-GB"/>
              </w:rPr>
            </w:pPr>
            <w:r>
              <w:rPr>
                <w:lang w:eastAsia="en-GB"/>
              </w:rPr>
              <w:t>500</w:t>
            </w:r>
          </w:p>
        </w:tc>
      </w:tr>
      <w:tr w:rsidR="00141153" w14:paraId="52991355" w14:textId="77777777" w:rsidTr="00A23FFA">
        <w:tc>
          <w:tcPr>
            <w:tcW w:w="2235" w:type="dxa"/>
          </w:tcPr>
          <w:p w14:paraId="109C595F" w14:textId="1DC1CDA4" w:rsidR="00141153" w:rsidRDefault="00141153" w:rsidP="00141153">
            <w:pPr>
              <w:rPr>
                <w:lang w:eastAsia="en-GB"/>
              </w:rPr>
            </w:pPr>
            <w:r>
              <w:rPr>
                <w:lang w:eastAsia="en-GB"/>
              </w:rPr>
              <w:t>Analysis: Process</w:t>
            </w:r>
          </w:p>
        </w:tc>
        <w:tc>
          <w:tcPr>
            <w:tcW w:w="1275" w:type="dxa"/>
          </w:tcPr>
          <w:p w14:paraId="591D42D0" w14:textId="033D05DF" w:rsidR="00141153" w:rsidRDefault="00141153" w:rsidP="00141153">
            <w:pPr>
              <w:jc w:val="right"/>
              <w:rPr>
                <w:lang w:eastAsia="en-GB"/>
              </w:rPr>
            </w:pPr>
            <w:r>
              <w:rPr>
                <w:lang w:eastAsia="en-GB"/>
              </w:rPr>
              <w:t>1500</w:t>
            </w:r>
          </w:p>
        </w:tc>
      </w:tr>
      <w:tr w:rsidR="00141153" w14:paraId="3DE3068C" w14:textId="77777777" w:rsidTr="00A23FFA">
        <w:tc>
          <w:tcPr>
            <w:tcW w:w="2235" w:type="dxa"/>
          </w:tcPr>
          <w:p w14:paraId="558781B0" w14:textId="3A5EE809" w:rsidR="00141153" w:rsidRDefault="00141153" w:rsidP="00141153">
            <w:pPr>
              <w:rPr>
                <w:lang w:eastAsia="en-GB"/>
              </w:rPr>
            </w:pPr>
            <w:r>
              <w:rPr>
                <w:lang w:eastAsia="en-GB"/>
              </w:rPr>
              <w:t>Analysis: Results</w:t>
            </w:r>
          </w:p>
        </w:tc>
        <w:tc>
          <w:tcPr>
            <w:tcW w:w="1275" w:type="dxa"/>
          </w:tcPr>
          <w:p w14:paraId="4A8726A9" w14:textId="70A8C5DD" w:rsidR="00141153" w:rsidRDefault="00141153" w:rsidP="00141153">
            <w:pPr>
              <w:jc w:val="right"/>
              <w:rPr>
                <w:lang w:eastAsia="en-GB"/>
              </w:rPr>
            </w:pPr>
            <w:r>
              <w:rPr>
                <w:lang w:eastAsia="en-GB"/>
              </w:rPr>
              <w:t>20</w:t>
            </w:r>
            <w:r w:rsidR="00AD3FC0">
              <w:rPr>
                <w:lang w:eastAsia="en-GB"/>
              </w:rPr>
              <w:t>2</w:t>
            </w:r>
          </w:p>
        </w:tc>
      </w:tr>
      <w:tr w:rsidR="00141153" w14:paraId="345A5264" w14:textId="77777777" w:rsidTr="00A23FFA">
        <w:tc>
          <w:tcPr>
            <w:tcW w:w="2235" w:type="dxa"/>
          </w:tcPr>
          <w:p w14:paraId="497F0AF1" w14:textId="6987A2D8" w:rsidR="00141153" w:rsidRDefault="00141153" w:rsidP="00141153">
            <w:pPr>
              <w:rPr>
                <w:lang w:eastAsia="en-GB"/>
              </w:rPr>
            </w:pPr>
            <w:r>
              <w:rPr>
                <w:lang w:eastAsia="en-GB"/>
              </w:rPr>
              <w:t>Critical reflection</w:t>
            </w:r>
          </w:p>
        </w:tc>
        <w:tc>
          <w:tcPr>
            <w:tcW w:w="1275" w:type="dxa"/>
          </w:tcPr>
          <w:p w14:paraId="29D3907A" w14:textId="7F09FEA7" w:rsidR="00141153" w:rsidRDefault="00141153" w:rsidP="00141153">
            <w:pPr>
              <w:jc w:val="right"/>
              <w:rPr>
                <w:lang w:eastAsia="en-GB"/>
              </w:rPr>
            </w:pPr>
            <w:r>
              <w:rPr>
                <w:lang w:eastAsia="en-GB"/>
              </w:rPr>
              <w:t>50</w:t>
            </w:r>
            <w:r w:rsidR="004B40BD">
              <w:rPr>
                <w:lang w:eastAsia="en-GB"/>
              </w:rPr>
              <w:t>0</w:t>
            </w:r>
          </w:p>
        </w:tc>
      </w:tr>
    </w:tbl>
    <w:p w14:paraId="5C85CE46" w14:textId="77777777" w:rsidR="00F327F9" w:rsidRDefault="00F327F9" w:rsidP="0023500F">
      <w:pPr>
        <w:pStyle w:val="ReferenceTitle"/>
        <w:rPr>
          <w:lang w:val="en-GB"/>
        </w:rPr>
      </w:pPr>
    </w:p>
    <w:p w14:paraId="1E740096" w14:textId="56F5B703" w:rsidR="00732562" w:rsidRDefault="00BF4F16" w:rsidP="0023500F">
      <w:pPr>
        <w:pStyle w:val="ReferenceTitle"/>
        <w:rPr>
          <w:lang w:val="en-GB"/>
        </w:rPr>
      </w:pPr>
      <w:r w:rsidRPr="000D72ED">
        <w:rPr>
          <w:lang w:val="en-GB"/>
        </w:rPr>
        <w:t>References</w:t>
      </w:r>
    </w:p>
    <w:p w14:paraId="10549705" w14:textId="77777777" w:rsidR="00732562" w:rsidRPr="00732562" w:rsidRDefault="00732562" w:rsidP="00732562">
      <w:pPr>
        <w:pStyle w:val="Bibliography"/>
        <w:rPr>
          <w:rFonts w:ascii="Times" w:hAnsi="Times" w:cs="Times"/>
          <w:sz w:val="18"/>
        </w:rPr>
      </w:pPr>
      <w:r>
        <w:rPr>
          <w:lang w:val="en-GB"/>
        </w:rPr>
        <w:fldChar w:fldCharType="begin"/>
      </w:r>
      <w:r>
        <w:rPr>
          <w:lang w:val="en-GB"/>
        </w:rPr>
        <w:instrText xml:space="preserve"> ADDIN ZOTERO_BIBL {"uncited":[],"omitted":[],"custom":[]} CSL_BIBLIOGRAPHY </w:instrText>
      </w:r>
      <w:r>
        <w:rPr>
          <w:lang w:val="en-GB"/>
        </w:rPr>
        <w:fldChar w:fldCharType="separate"/>
      </w:r>
      <w:r w:rsidRPr="00732562">
        <w:rPr>
          <w:rFonts w:ascii="Times" w:hAnsi="Times" w:cs="Times"/>
          <w:sz w:val="18"/>
        </w:rPr>
        <w:t>[1]</w:t>
      </w:r>
      <w:r w:rsidRPr="00732562">
        <w:rPr>
          <w:rFonts w:ascii="Times" w:hAnsi="Times" w:cs="Times"/>
          <w:sz w:val="18"/>
        </w:rPr>
        <w:tab/>
        <w:t>L. Jackson, “Road Accident Statistics,” p. 12.</w:t>
      </w:r>
    </w:p>
    <w:p w14:paraId="18324767" w14:textId="77777777" w:rsidR="00732562" w:rsidRPr="00732562" w:rsidRDefault="00732562" w:rsidP="00732562">
      <w:pPr>
        <w:pStyle w:val="Bibliography"/>
        <w:rPr>
          <w:rFonts w:ascii="Times" w:hAnsi="Times" w:cs="Times"/>
          <w:sz w:val="18"/>
        </w:rPr>
      </w:pPr>
      <w:r w:rsidRPr="00732562">
        <w:rPr>
          <w:rFonts w:ascii="Times" w:hAnsi="Times" w:cs="Times"/>
          <w:sz w:val="18"/>
        </w:rPr>
        <w:t>[2]</w:t>
      </w:r>
      <w:r w:rsidRPr="00732562">
        <w:rPr>
          <w:rFonts w:ascii="Times" w:hAnsi="Times" w:cs="Times"/>
          <w:sz w:val="18"/>
        </w:rPr>
        <w:tab/>
        <w:t xml:space="preserve">“Road traffic statistics (TRA),” </w:t>
      </w:r>
      <w:r w:rsidRPr="00732562">
        <w:rPr>
          <w:rFonts w:ascii="Times" w:hAnsi="Times" w:cs="Times"/>
          <w:i/>
          <w:iCs/>
          <w:sz w:val="18"/>
        </w:rPr>
        <w:t>GOV.UK</w:t>
      </w:r>
      <w:r w:rsidRPr="00732562">
        <w:rPr>
          <w:rFonts w:ascii="Times" w:hAnsi="Times" w:cs="Times"/>
          <w:sz w:val="18"/>
        </w:rPr>
        <w:t>. https://www.gov.uk/government/statistical-data-sets/road-traffic-statistics-tra (accessed Dec. 28, 2020).</w:t>
      </w:r>
    </w:p>
    <w:p w14:paraId="5BE9F0D1" w14:textId="77777777" w:rsidR="00732562" w:rsidRPr="00732562" w:rsidRDefault="00732562" w:rsidP="00732562">
      <w:pPr>
        <w:pStyle w:val="Bibliography"/>
        <w:rPr>
          <w:rFonts w:ascii="Times" w:hAnsi="Times" w:cs="Times"/>
          <w:sz w:val="18"/>
        </w:rPr>
      </w:pPr>
      <w:r w:rsidRPr="00732562">
        <w:rPr>
          <w:rFonts w:ascii="Times" w:hAnsi="Times" w:cs="Times"/>
          <w:sz w:val="18"/>
        </w:rPr>
        <w:t>[3]</w:t>
      </w:r>
      <w:r w:rsidRPr="00732562">
        <w:rPr>
          <w:rFonts w:ascii="Times" w:hAnsi="Times" w:cs="Times"/>
          <w:sz w:val="18"/>
        </w:rPr>
        <w:tab/>
        <w:t xml:space="preserve">A. Tyagi, A. Kumar, A. Gandhi, and K. Mueller, “Road Accidents in the UK (Analysis and Visualization),” </w:t>
      </w:r>
      <w:r w:rsidRPr="00732562">
        <w:rPr>
          <w:rFonts w:ascii="Times" w:hAnsi="Times" w:cs="Times"/>
          <w:i/>
          <w:iCs/>
          <w:sz w:val="18"/>
        </w:rPr>
        <w:t>ArXiv190802122 Cs</w:t>
      </w:r>
      <w:r w:rsidRPr="00732562">
        <w:rPr>
          <w:rFonts w:ascii="Times" w:hAnsi="Times" w:cs="Times"/>
          <w:sz w:val="18"/>
        </w:rPr>
        <w:t>, Jul. 2019, Accessed: Dec. 27, 2020. [Online]. Available: http://arxiv.org/abs/1908.02122.</w:t>
      </w:r>
    </w:p>
    <w:p w14:paraId="38C856D2" w14:textId="77777777" w:rsidR="00732562" w:rsidRPr="00732562" w:rsidRDefault="00732562" w:rsidP="00732562">
      <w:pPr>
        <w:pStyle w:val="Bibliography"/>
        <w:rPr>
          <w:rFonts w:ascii="Times" w:hAnsi="Times" w:cs="Times"/>
          <w:sz w:val="18"/>
        </w:rPr>
      </w:pPr>
      <w:r w:rsidRPr="00732562">
        <w:rPr>
          <w:rFonts w:ascii="Times" w:hAnsi="Times" w:cs="Times"/>
          <w:sz w:val="18"/>
        </w:rPr>
        <w:t>[4]</w:t>
      </w:r>
      <w:r w:rsidRPr="00732562">
        <w:rPr>
          <w:rFonts w:ascii="Times" w:hAnsi="Times" w:cs="Times"/>
          <w:sz w:val="18"/>
        </w:rPr>
        <w:tab/>
        <w:t xml:space="preserve">P. S. Costa, N. C. Santos, P. Cunha, J. Cotter, and N. Sousa, “The Use of Multiple Correspondence Analysis to Explore Associations between Categories of Qualitative Variables in Healthy Ageing,” </w:t>
      </w:r>
      <w:r w:rsidRPr="00732562">
        <w:rPr>
          <w:rFonts w:ascii="Times" w:hAnsi="Times" w:cs="Times"/>
          <w:i/>
          <w:iCs/>
          <w:sz w:val="18"/>
        </w:rPr>
        <w:t>J. Aging Res.</w:t>
      </w:r>
      <w:r w:rsidRPr="00732562">
        <w:rPr>
          <w:rFonts w:ascii="Times" w:hAnsi="Times" w:cs="Times"/>
          <w:sz w:val="18"/>
        </w:rPr>
        <w:t>, vol. 2013, pp. 1–12, 2013, doi: 10.1155/2013/302163.</w:t>
      </w:r>
    </w:p>
    <w:p w14:paraId="78B78868" w14:textId="77777777" w:rsidR="00732562" w:rsidRPr="00732562" w:rsidRDefault="00732562" w:rsidP="00732562">
      <w:pPr>
        <w:pStyle w:val="Bibliography"/>
        <w:rPr>
          <w:rFonts w:ascii="Times" w:hAnsi="Times" w:cs="Times"/>
          <w:sz w:val="18"/>
        </w:rPr>
      </w:pPr>
      <w:r w:rsidRPr="00732562">
        <w:rPr>
          <w:rFonts w:ascii="Times" w:hAnsi="Times" w:cs="Times"/>
          <w:sz w:val="18"/>
        </w:rPr>
        <w:t>[5]</w:t>
      </w:r>
      <w:r w:rsidRPr="00732562">
        <w:rPr>
          <w:rFonts w:ascii="Times" w:hAnsi="Times" w:cs="Times"/>
          <w:sz w:val="18"/>
        </w:rPr>
        <w:tab/>
        <w:t xml:space="preserve">H. Z. Selvi and B. Caglar, “Using cluster analysis methods for multivariate mapping of traffic accidents,” </w:t>
      </w:r>
      <w:r w:rsidRPr="00732562">
        <w:rPr>
          <w:rFonts w:ascii="Times" w:hAnsi="Times" w:cs="Times"/>
          <w:i/>
          <w:iCs/>
          <w:sz w:val="18"/>
        </w:rPr>
        <w:t>Open Geosci.</w:t>
      </w:r>
      <w:r w:rsidRPr="00732562">
        <w:rPr>
          <w:rFonts w:ascii="Times" w:hAnsi="Times" w:cs="Times"/>
          <w:sz w:val="18"/>
        </w:rPr>
        <w:t>, vol. 10, no. 1, pp. 772–781, Dec. 2018, doi: 10.1515/geo-2018-0060.</w:t>
      </w:r>
    </w:p>
    <w:p w14:paraId="33F900FB" w14:textId="77777777" w:rsidR="00732562" w:rsidRPr="00732562" w:rsidRDefault="00732562" w:rsidP="00732562">
      <w:pPr>
        <w:pStyle w:val="Bibliography"/>
        <w:rPr>
          <w:rFonts w:ascii="Times" w:hAnsi="Times" w:cs="Times"/>
          <w:sz w:val="18"/>
        </w:rPr>
      </w:pPr>
      <w:r w:rsidRPr="00732562">
        <w:rPr>
          <w:rFonts w:ascii="Times" w:hAnsi="Times" w:cs="Times"/>
          <w:sz w:val="18"/>
        </w:rPr>
        <w:t>[6]</w:t>
      </w:r>
      <w:r w:rsidRPr="00732562">
        <w:rPr>
          <w:rFonts w:ascii="Times" w:hAnsi="Times" w:cs="Times"/>
          <w:sz w:val="18"/>
        </w:rPr>
        <w:tab/>
        <w:t xml:space="preserve">E. Pla-Sacristán, I. González-Díaz, T. Martínez-Cortés, and F. Díaz-de-María, “Finding landmarks within settled areas using hierarchical density-based clustering and meta-data from publicly available images,” </w:t>
      </w:r>
      <w:r w:rsidRPr="00732562">
        <w:rPr>
          <w:rFonts w:ascii="Times" w:hAnsi="Times" w:cs="Times"/>
          <w:i/>
          <w:iCs/>
          <w:sz w:val="18"/>
        </w:rPr>
        <w:t>Expert Syst. Appl.</w:t>
      </w:r>
      <w:r w:rsidRPr="00732562">
        <w:rPr>
          <w:rFonts w:ascii="Times" w:hAnsi="Times" w:cs="Times"/>
          <w:sz w:val="18"/>
        </w:rPr>
        <w:t>, vol. 123, pp. 315–327, Jun. 2019, doi: 10.1016/j.eswa.2019.01.046.</w:t>
      </w:r>
    </w:p>
    <w:p w14:paraId="72A7791E" w14:textId="77777777" w:rsidR="00732562" w:rsidRPr="00732562" w:rsidRDefault="00732562" w:rsidP="00732562">
      <w:pPr>
        <w:pStyle w:val="Bibliography"/>
        <w:rPr>
          <w:rFonts w:ascii="Times" w:hAnsi="Times" w:cs="Times"/>
          <w:sz w:val="18"/>
        </w:rPr>
      </w:pPr>
      <w:r w:rsidRPr="00732562">
        <w:rPr>
          <w:rFonts w:ascii="Times" w:hAnsi="Times" w:cs="Times"/>
          <w:sz w:val="18"/>
        </w:rPr>
        <w:t>[7]</w:t>
      </w:r>
      <w:r w:rsidRPr="00732562">
        <w:rPr>
          <w:rFonts w:ascii="Times" w:hAnsi="Times" w:cs="Times"/>
          <w:sz w:val="18"/>
        </w:rPr>
        <w:tab/>
        <w:t>D. for Transport, “Road Safety Data,” Sep. 30, 2020. https://data.gov.uk/dataset/cb7ae6f0-4be6-4935-9277-47e5ce24a11f/road-safety-data (accessed Jan. 06, 2021).</w:t>
      </w:r>
    </w:p>
    <w:p w14:paraId="1DDE6F3C" w14:textId="77777777" w:rsidR="00732562" w:rsidRPr="00732562" w:rsidRDefault="00732562" w:rsidP="00732562">
      <w:pPr>
        <w:pStyle w:val="Bibliography"/>
        <w:rPr>
          <w:rFonts w:ascii="Times" w:hAnsi="Times" w:cs="Times"/>
          <w:sz w:val="18"/>
        </w:rPr>
      </w:pPr>
      <w:r w:rsidRPr="00732562">
        <w:rPr>
          <w:rFonts w:ascii="Times" w:hAnsi="Times" w:cs="Times"/>
          <w:sz w:val="18"/>
        </w:rPr>
        <w:t>[8]</w:t>
      </w:r>
      <w:r w:rsidRPr="00732562">
        <w:rPr>
          <w:rFonts w:ascii="Times" w:hAnsi="Times" w:cs="Times"/>
          <w:sz w:val="18"/>
        </w:rPr>
        <w:tab/>
        <w:t xml:space="preserve">N. Andrienko, G. Andrienko, S. Miksch, H. Schumann, and S. Wrobel, “A theoretical model for pattern discovery in visual </w:t>
      </w:r>
      <w:r w:rsidRPr="00732562">
        <w:rPr>
          <w:rFonts w:ascii="Times" w:hAnsi="Times" w:cs="Times"/>
          <w:sz w:val="18"/>
        </w:rPr>
        <w:t xml:space="preserve">analytics,” </w:t>
      </w:r>
      <w:r w:rsidRPr="00732562">
        <w:rPr>
          <w:rFonts w:ascii="Times" w:hAnsi="Times" w:cs="Times"/>
          <w:i/>
          <w:iCs/>
          <w:sz w:val="18"/>
        </w:rPr>
        <w:t>Vis. Inform.</w:t>
      </w:r>
      <w:r w:rsidRPr="00732562">
        <w:rPr>
          <w:rFonts w:ascii="Times" w:hAnsi="Times" w:cs="Times"/>
          <w:sz w:val="18"/>
        </w:rPr>
        <w:t>, p. S2468502X20300930, Dec. 2020, doi: 10.1016/j.visinf.2020.12.002.</w:t>
      </w:r>
    </w:p>
    <w:p w14:paraId="795E03AC" w14:textId="77777777" w:rsidR="00732562" w:rsidRPr="00732562" w:rsidRDefault="00732562" w:rsidP="00732562">
      <w:pPr>
        <w:pStyle w:val="Bibliography"/>
        <w:rPr>
          <w:rFonts w:ascii="Times" w:hAnsi="Times" w:cs="Times"/>
          <w:sz w:val="18"/>
        </w:rPr>
      </w:pPr>
      <w:r w:rsidRPr="00732562">
        <w:rPr>
          <w:rFonts w:ascii="Times" w:hAnsi="Times" w:cs="Times"/>
          <w:sz w:val="18"/>
        </w:rPr>
        <w:t>[9]</w:t>
      </w:r>
      <w:r w:rsidRPr="00732562">
        <w:rPr>
          <w:rFonts w:ascii="Times" w:hAnsi="Times" w:cs="Times"/>
          <w:sz w:val="18"/>
        </w:rPr>
        <w:tab/>
        <w:t xml:space="preserve">J. Irani, N. Pise, and M. Phatak, “Clustering Techniques and the Similarity Measures used in Clustering: A Survey,” </w:t>
      </w:r>
      <w:r w:rsidRPr="00732562">
        <w:rPr>
          <w:rFonts w:ascii="Times" w:hAnsi="Times" w:cs="Times"/>
          <w:i/>
          <w:iCs/>
          <w:sz w:val="18"/>
        </w:rPr>
        <w:t>Int. J. Comput. Appl.</w:t>
      </w:r>
      <w:r w:rsidRPr="00732562">
        <w:rPr>
          <w:rFonts w:ascii="Times" w:hAnsi="Times" w:cs="Times"/>
          <w:sz w:val="18"/>
        </w:rPr>
        <w:t>, vol. 134, no. 7, pp. 9–14, Jan. 2016, doi: 10.5120/ijca2016907841.</w:t>
      </w:r>
    </w:p>
    <w:p w14:paraId="26BFC423" w14:textId="77777777" w:rsidR="00732562" w:rsidRPr="00732562" w:rsidRDefault="00732562" w:rsidP="00732562">
      <w:pPr>
        <w:pStyle w:val="Bibliography"/>
        <w:rPr>
          <w:rFonts w:ascii="Times" w:hAnsi="Times" w:cs="Times"/>
          <w:sz w:val="18"/>
        </w:rPr>
      </w:pPr>
      <w:r w:rsidRPr="00732562">
        <w:rPr>
          <w:rFonts w:ascii="Times" w:hAnsi="Times" w:cs="Times"/>
          <w:sz w:val="18"/>
        </w:rPr>
        <w:t>[10]</w:t>
      </w:r>
      <w:r w:rsidRPr="00732562">
        <w:rPr>
          <w:rFonts w:ascii="Times" w:hAnsi="Times" w:cs="Times"/>
          <w:sz w:val="18"/>
        </w:rPr>
        <w:tab/>
        <w:t xml:space="preserve">S. Akbar and M. N. A. Khan, “Critical Analysis of Density-based Spatial Clustering of Applications with Noise (DBSCAN) Techniques,” </w:t>
      </w:r>
      <w:r w:rsidRPr="00732562">
        <w:rPr>
          <w:rFonts w:ascii="Times" w:hAnsi="Times" w:cs="Times"/>
          <w:i/>
          <w:iCs/>
          <w:sz w:val="18"/>
        </w:rPr>
        <w:t>Int. J. Database Theory Appl.</w:t>
      </w:r>
      <w:r w:rsidRPr="00732562">
        <w:rPr>
          <w:rFonts w:ascii="Times" w:hAnsi="Times" w:cs="Times"/>
          <w:sz w:val="18"/>
        </w:rPr>
        <w:t>, vol. 7, no. 5, pp. 17–28, Oct. 2014, doi: 10.14257/ijdta.2014.7.5.02.</w:t>
      </w:r>
    </w:p>
    <w:p w14:paraId="628B5132" w14:textId="6D140EAC" w:rsidR="00D14D97" w:rsidRPr="000D72ED" w:rsidRDefault="00732562" w:rsidP="00732562">
      <w:pPr>
        <w:pStyle w:val="Reference"/>
        <w:numPr>
          <w:ilvl w:val="0"/>
          <w:numId w:val="0"/>
        </w:numPr>
        <w:ind w:left="360"/>
        <w:rPr>
          <w:lang w:val="en-GB"/>
        </w:rPr>
      </w:pPr>
      <w:r>
        <w:rPr>
          <w:lang w:val="en-GB"/>
        </w:rPr>
        <w:fldChar w:fldCharType="end"/>
      </w:r>
    </w:p>
    <w:sectPr w:rsidR="00D14D97" w:rsidRPr="000D72ED" w:rsidSect="00BF4F16">
      <w:type w:val="continuous"/>
      <w:pgSz w:w="12240" w:h="15840" w:code="1"/>
      <w:pgMar w:top="994" w:right="907" w:bottom="994" w:left="1080" w:header="490" w:footer="432" w:gutter="0"/>
      <w:cols w:num="2" w:space="245"/>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CE7CC3" w14:textId="77777777" w:rsidR="00EB5A1A" w:rsidRDefault="00EB5A1A" w:rsidP="0023500F">
      <w:r>
        <w:separator/>
      </w:r>
    </w:p>
  </w:endnote>
  <w:endnote w:type="continuationSeparator" w:id="0">
    <w:p w14:paraId="6D17F54D" w14:textId="77777777" w:rsidR="00EB5A1A" w:rsidRDefault="00EB5A1A" w:rsidP="002350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AFF" w:usb1="C0007843" w:usb2="00000009" w:usb3="00000000" w:csb0="000001FF" w:csb1="00000000"/>
  </w:font>
  <w:font w:name="Times">
    <w:altName w:val="Times Roman"/>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00000287" w:usb1="08070000" w:usb2="00000010" w:usb3="00000000" w:csb0="0002009F" w:csb1="00000000"/>
  </w:font>
  <w:font w:name="Lucida Grande">
    <w:altName w:val="Arial"/>
    <w:charset w:val="00"/>
    <w:family w:val="auto"/>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00000287" w:usb1="08070000" w:usb2="00000010"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781EBA" w14:textId="77777777" w:rsidR="00122963" w:rsidRDefault="00122963" w:rsidP="0023500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5D73E2" w14:textId="77777777" w:rsidR="00EB5A1A" w:rsidRDefault="00EB5A1A" w:rsidP="0023500F">
      <w:r>
        <w:separator/>
      </w:r>
    </w:p>
  </w:footnote>
  <w:footnote w:type="continuationSeparator" w:id="0">
    <w:p w14:paraId="610F0D63" w14:textId="77777777" w:rsidR="00EB5A1A" w:rsidRDefault="00EB5A1A" w:rsidP="0023500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EB0A08"/>
    <w:multiLevelType w:val="hybridMultilevel"/>
    <w:tmpl w:val="4BAC56B8"/>
    <w:lvl w:ilvl="0" w:tplc="9A08C244">
      <w:start w:val="1"/>
      <w:numFmt w:val="decimal"/>
      <w:lvlText w:val="%1)"/>
      <w:lvlJc w:val="left"/>
      <w:pPr>
        <w:ind w:left="604" w:hanging="360"/>
      </w:pPr>
      <w:rPr>
        <w:rFonts w:hint="default"/>
      </w:rPr>
    </w:lvl>
    <w:lvl w:ilvl="1" w:tplc="04090019" w:tentative="1">
      <w:start w:val="1"/>
      <w:numFmt w:val="lowerLetter"/>
      <w:lvlText w:val="%2."/>
      <w:lvlJc w:val="left"/>
      <w:pPr>
        <w:ind w:left="1324" w:hanging="360"/>
      </w:pPr>
    </w:lvl>
    <w:lvl w:ilvl="2" w:tplc="0409001B" w:tentative="1">
      <w:start w:val="1"/>
      <w:numFmt w:val="lowerRoman"/>
      <w:lvlText w:val="%3."/>
      <w:lvlJc w:val="right"/>
      <w:pPr>
        <w:ind w:left="2044" w:hanging="180"/>
      </w:pPr>
    </w:lvl>
    <w:lvl w:ilvl="3" w:tplc="0409000F" w:tentative="1">
      <w:start w:val="1"/>
      <w:numFmt w:val="decimal"/>
      <w:lvlText w:val="%4."/>
      <w:lvlJc w:val="left"/>
      <w:pPr>
        <w:ind w:left="2764" w:hanging="360"/>
      </w:pPr>
    </w:lvl>
    <w:lvl w:ilvl="4" w:tplc="04090019" w:tentative="1">
      <w:start w:val="1"/>
      <w:numFmt w:val="lowerLetter"/>
      <w:lvlText w:val="%5."/>
      <w:lvlJc w:val="left"/>
      <w:pPr>
        <w:ind w:left="3484" w:hanging="360"/>
      </w:pPr>
    </w:lvl>
    <w:lvl w:ilvl="5" w:tplc="0409001B" w:tentative="1">
      <w:start w:val="1"/>
      <w:numFmt w:val="lowerRoman"/>
      <w:lvlText w:val="%6."/>
      <w:lvlJc w:val="right"/>
      <w:pPr>
        <w:ind w:left="4204" w:hanging="180"/>
      </w:pPr>
    </w:lvl>
    <w:lvl w:ilvl="6" w:tplc="0409000F" w:tentative="1">
      <w:start w:val="1"/>
      <w:numFmt w:val="decimal"/>
      <w:lvlText w:val="%7."/>
      <w:lvlJc w:val="left"/>
      <w:pPr>
        <w:ind w:left="4924" w:hanging="360"/>
      </w:pPr>
    </w:lvl>
    <w:lvl w:ilvl="7" w:tplc="04090019" w:tentative="1">
      <w:start w:val="1"/>
      <w:numFmt w:val="lowerLetter"/>
      <w:lvlText w:val="%8."/>
      <w:lvlJc w:val="left"/>
      <w:pPr>
        <w:ind w:left="5644" w:hanging="360"/>
      </w:pPr>
    </w:lvl>
    <w:lvl w:ilvl="8" w:tplc="0409001B" w:tentative="1">
      <w:start w:val="1"/>
      <w:numFmt w:val="lowerRoman"/>
      <w:lvlText w:val="%9."/>
      <w:lvlJc w:val="right"/>
      <w:pPr>
        <w:ind w:left="6364" w:hanging="180"/>
      </w:pPr>
    </w:lvl>
  </w:abstractNum>
  <w:abstractNum w:abstractNumId="1" w15:restartNumberingAfterBreak="0">
    <w:nsid w:val="12AB5CD3"/>
    <w:multiLevelType w:val="hybridMultilevel"/>
    <w:tmpl w:val="1F903F28"/>
    <w:lvl w:ilvl="0" w:tplc="8552BD74">
      <w:start w:val="1"/>
      <w:numFmt w:val="bullet"/>
      <w:pStyle w:val="AuthorAffiliation"/>
      <w:lvlText w:val=""/>
      <w:lvlJc w:val="left"/>
      <w:pPr>
        <w:tabs>
          <w:tab w:val="num" w:pos="0"/>
        </w:tabs>
        <w:ind w:left="173" w:hanging="173"/>
      </w:pPr>
      <w:rPr>
        <w:rFonts w:ascii="Symbol" w:hAnsi="Symbol" w:hint="default"/>
        <w:position w:val="0"/>
        <w:sz w:val="18"/>
        <w:szCs w:val="24"/>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3" w15:restartNumberingAfterBreak="0">
    <w:nsid w:val="143A247C"/>
    <w:multiLevelType w:val="hybridMultilevel"/>
    <w:tmpl w:val="67467350"/>
    <w:lvl w:ilvl="0" w:tplc="EE3C2C2E">
      <w:start w:val="1"/>
      <w:numFmt w:val="upperLetter"/>
      <w:lvlText w:val="%1."/>
      <w:lvlJc w:val="left"/>
      <w:pPr>
        <w:ind w:left="604" w:hanging="360"/>
      </w:pPr>
      <w:rPr>
        <w:rFonts w:hint="default"/>
      </w:rPr>
    </w:lvl>
    <w:lvl w:ilvl="1" w:tplc="04090019" w:tentative="1">
      <w:start w:val="1"/>
      <w:numFmt w:val="lowerLetter"/>
      <w:lvlText w:val="%2."/>
      <w:lvlJc w:val="left"/>
      <w:pPr>
        <w:ind w:left="1324" w:hanging="360"/>
      </w:pPr>
    </w:lvl>
    <w:lvl w:ilvl="2" w:tplc="0409001B" w:tentative="1">
      <w:start w:val="1"/>
      <w:numFmt w:val="lowerRoman"/>
      <w:lvlText w:val="%3."/>
      <w:lvlJc w:val="right"/>
      <w:pPr>
        <w:ind w:left="2044" w:hanging="180"/>
      </w:pPr>
    </w:lvl>
    <w:lvl w:ilvl="3" w:tplc="0409000F" w:tentative="1">
      <w:start w:val="1"/>
      <w:numFmt w:val="decimal"/>
      <w:lvlText w:val="%4."/>
      <w:lvlJc w:val="left"/>
      <w:pPr>
        <w:ind w:left="2764" w:hanging="360"/>
      </w:pPr>
    </w:lvl>
    <w:lvl w:ilvl="4" w:tplc="04090019" w:tentative="1">
      <w:start w:val="1"/>
      <w:numFmt w:val="lowerLetter"/>
      <w:lvlText w:val="%5."/>
      <w:lvlJc w:val="left"/>
      <w:pPr>
        <w:ind w:left="3484" w:hanging="360"/>
      </w:pPr>
    </w:lvl>
    <w:lvl w:ilvl="5" w:tplc="0409001B" w:tentative="1">
      <w:start w:val="1"/>
      <w:numFmt w:val="lowerRoman"/>
      <w:lvlText w:val="%6."/>
      <w:lvlJc w:val="right"/>
      <w:pPr>
        <w:ind w:left="4204" w:hanging="180"/>
      </w:pPr>
    </w:lvl>
    <w:lvl w:ilvl="6" w:tplc="0409000F" w:tentative="1">
      <w:start w:val="1"/>
      <w:numFmt w:val="decimal"/>
      <w:lvlText w:val="%7."/>
      <w:lvlJc w:val="left"/>
      <w:pPr>
        <w:ind w:left="4924" w:hanging="360"/>
      </w:pPr>
    </w:lvl>
    <w:lvl w:ilvl="7" w:tplc="04090019" w:tentative="1">
      <w:start w:val="1"/>
      <w:numFmt w:val="lowerLetter"/>
      <w:lvlText w:val="%8."/>
      <w:lvlJc w:val="left"/>
      <w:pPr>
        <w:ind w:left="5644" w:hanging="360"/>
      </w:pPr>
    </w:lvl>
    <w:lvl w:ilvl="8" w:tplc="0409001B" w:tentative="1">
      <w:start w:val="1"/>
      <w:numFmt w:val="lowerRoman"/>
      <w:lvlText w:val="%9."/>
      <w:lvlJc w:val="right"/>
      <w:pPr>
        <w:ind w:left="6364" w:hanging="180"/>
      </w:pPr>
    </w:lvl>
  </w:abstractNum>
  <w:abstractNum w:abstractNumId="4" w15:restartNumberingAfterBreak="0">
    <w:nsid w:val="15D8231C"/>
    <w:multiLevelType w:val="hybridMultilevel"/>
    <w:tmpl w:val="147EA684"/>
    <w:lvl w:ilvl="0" w:tplc="AB08D272">
      <w:start w:val="1"/>
      <w:numFmt w:val="decimal"/>
      <w:lvlText w:val="%1)"/>
      <w:lvlJc w:val="left"/>
      <w:pPr>
        <w:ind w:left="604" w:hanging="360"/>
      </w:pPr>
      <w:rPr>
        <w:rFonts w:hint="default"/>
      </w:rPr>
    </w:lvl>
    <w:lvl w:ilvl="1" w:tplc="04090019" w:tentative="1">
      <w:start w:val="1"/>
      <w:numFmt w:val="lowerLetter"/>
      <w:lvlText w:val="%2."/>
      <w:lvlJc w:val="left"/>
      <w:pPr>
        <w:ind w:left="1324" w:hanging="360"/>
      </w:pPr>
    </w:lvl>
    <w:lvl w:ilvl="2" w:tplc="0409001B" w:tentative="1">
      <w:start w:val="1"/>
      <w:numFmt w:val="lowerRoman"/>
      <w:lvlText w:val="%3."/>
      <w:lvlJc w:val="right"/>
      <w:pPr>
        <w:ind w:left="2044" w:hanging="180"/>
      </w:pPr>
    </w:lvl>
    <w:lvl w:ilvl="3" w:tplc="0409000F" w:tentative="1">
      <w:start w:val="1"/>
      <w:numFmt w:val="decimal"/>
      <w:lvlText w:val="%4."/>
      <w:lvlJc w:val="left"/>
      <w:pPr>
        <w:ind w:left="2764" w:hanging="360"/>
      </w:pPr>
    </w:lvl>
    <w:lvl w:ilvl="4" w:tplc="04090019" w:tentative="1">
      <w:start w:val="1"/>
      <w:numFmt w:val="lowerLetter"/>
      <w:lvlText w:val="%5."/>
      <w:lvlJc w:val="left"/>
      <w:pPr>
        <w:ind w:left="3484" w:hanging="360"/>
      </w:pPr>
    </w:lvl>
    <w:lvl w:ilvl="5" w:tplc="0409001B" w:tentative="1">
      <w:start w:val="1"/>
      <w:numFmt w:val="lowerRoman"/>
      <w:lvlText w:val="%6."/>
      <w:lvlJc w:val="right"/>
      <w:pPr>
        <w:ind w:left="4204" w:hanging="180"/>
      </w:pPr>
    </w:lvl>
    <w:lvl w:ilvl="6" w:tplc="0409000F" w:tentative="1">
      <w:start w:val="1"/>
      <w:numFmt w:val="decimal"/>
      <w:lvlText w:val="%7."/>
      <w:lvlJc w:val="left"/>
      <w:pPr>
        <w:ind w:left="4924" w:hanging="360"/>
      </w:pPr>
    </w:lvl>
    <w:lvl w:ilvl="7" w:tplc="04090019" w:tentative="1">
      <w:start w:val="1"/>
      <w:numFmt w:val="lowerLetter"/>
      <w:lvlText w:val="%8."/>
      <w:lvlJc w:val="left"/>
      <w:pPr>
        <w:ind w:left="5644" w:hanging="360"/>
      </w:pPr>
    </w:lvl>
    <w:lvl w:ilvl="8" w:tplc="0409001B" w:tentative="1">
      <w:start w:val="1"/>
      <w:numFmt w:val="lowerRoman"/>
      <w:lvlText w:val="%9."/>
      <w:lvlJc w:val="right"/>
      <w:pPr>
        <w:ind w:left="6364" w:hanging="180"/>
      </w:pPr>
    </w:lvl>
  </w:abstractNum>
  <w:abstractNum w:abstractNumId="5" w15:restartNumberingAfterBreak="0">
    <w:nsid w:val="1A3D3B0E"/>
    <w:multiLevelType w:val="hybridMultilevel"/>
    <w:tmpl w:val="B13E0804"/>
    <w:lvl w:ilvl="0" w:tplc="C3BCAF4E">
      <w:start w:val="1"/>
      <w:numFmt w:val="lowerLetter"/>
      <w:lvlText w:val="%1)"/>
      <w:lvlJc w:val="left"/>
      <w:pPr>
        <w:ind w:left="604" w:hanging="360"/>
      </w:pPr>
      <w:rPr>
        <w:rFonts w:hint="default"/>
      </w:rPr>
    </w:lvl>
    <w:lvl w:ilvl="1" w:tplc="04090019" w:tentative="1">
      <w:start w:val="1"/>
      <w:numFmt w:val="lowerLetter"/>
      <w:lvlText w:val="%2."/>
      <w:lvlJc w:val="left"/>
      <w:pPr>
        <w:ind w:left="1324" w:hanging="360"/>
      </w:pPr>
    </w:lvl>
    <w:lvl w:ilvl="2" w:tplc="0409001B" w:tentative="1">
      <w:start w:val="1"/>
      <w:numFmt w:val="lowerRoman"/>
      <w:lvlText w:val="%3."/>
      <w:lvlJc w:val="right"/>
      <w:pPr>
        <w:ind w:left="2044" w:hanging="180"/>
      </w:pPr>
    </w:lvl>
    <w:lvl w:ilvl="3" w:tplc="0409000F" w:tentative="1">
      <w:start w:val="1"/>
      <w:numFmt w:val="decimal"/>
      <w:lvlText w:val="%4."/>
      <w:lvlJc w:val="left"/>
      <w:pPr>
        <w:ind w:left="2764" w:hanging="360"/>
      </w:pPr>
    </w:lvl>
    <w:lvl w:ilvl="4" w:tplc="04090019" w:tentative="1">
      <w:start w:val="1"/>
      <w:numFmt w:val="lowerLetter"/>
      <w:lvlText w:val="%5."/>
      <w:lvlJc w:val="left"/>
      <w:pPr>
        <w:ind w:left="3484" w:hanging="360"/>
      </w:pPr>
    </w:lvl>
    <w:lvl w:ilvl="5" w:tplc="0409001B" w:tentative="1">
      <w:start w:val="1"/>
      <w:numFmt w:val="lowerRoman"/>
      <w:lvlText w:val="%6."/>
      <w:lvlJc w:val="right"/>
      <w:pPr>
        <w:ind w:left="4204" w:hanging="180"/>
      </w:pPr>
    </w:lvl>
    <w:lvl w:ilvl="6" w:tplc="0409000F" w:tentative="1">
      <w:start w:val="1"/>
      <w:numFmt w:val="decimal"/>
      <w:lvlText w:val="%7."/>
      <w:lvlJc w:val="left"/>
      <w:pPr>
        <w:ind w:left="4924" w:hanging="360"/>
      </w:pPr>
    </w:lvl>
    <w:lvl w:ilvl="7" w:tplc="04090019" w:tentative="1">
      <w:start w:val="1"/>
      <w:numFmt w:val="lowerLetter"/>
      <w:lvlText w:val="%8."/>
      <w:lvlJc w:val="left"/>
      <w:pPr>
        <w:ind w:left="5644" w:hanging="360"/>
      </w:pPr>
    </w:lvl>
    <w:lvl w:ilvl="8" w:tplc="0409001B" w:tentative="1">
      <w:start w:val="1"/>
      <w:numFmt w:val="lowerRoman"/>
      <w:lvlText w:val="%9."/>
      <w:lvlJc w:val="right"/>
      <w:pPr>
        <w:ind w:left="6364" w:hanging="180"/>
      </w:pPr>
    </w:lvl>
  </w:abstractNum>
  <w:abstractNum w:abstractNumId="6" w15:restartNumberingAfterBreak="0">
    <w:nsid w:val="22D91EB1"/>
    <w:multiLevelType w:val="hybridMultilevel"/>
    <w:tmpl w:val="31A62626"/>
    <w:lvl w:ilvl="0" w:tplc="214AA0AA">
      <w:start w:val="1"/>
      <w:numFmt w:val="decimal"/>
      <w:lvlText w:val="%1)"/>
      <w:lvlJc w:val="left"/>
      <w:pPr>
        <w:ind w:left="604" w:hanging="360"/>
      </w:pPr>
      <w:rPr>
        <w:rFonts w:hint="default"/>
      </w:rPr>
    </w:lvl>
    <w:lvl w:ilvl="1" w:tplc="04090019" w:tentative="1">
      <w:start w:val="1"/>
      <w:numFmt w:val="lowerLetter"/>
      <w:lvlText w:val="%2."/>
      <w:lvlJc w:val="left"/>
      <w:pPr>
        <w:ind w:left="1324" w:hanging="360"/>
      </w:pPr>
    </w:lvl>
    <w:lvl w:ilvl="2" w:tplc="0409001B" w:tentative="1">
      <w:start w:val="1"/>
      <w:numFmt w:val="lowerRoman"/>
      <w:lvlText w:val="%3."/>
      <w:lvlJc w:val="right"/>
      <w:pPr>
        <w:ind w:left="2044" w:hanging="180"/>
      </w:pPr>
    </w:lvl>
    <w:lvl w:ilvl="3" w:tplc="0409000F" w:tentative="1">
      <w:start w:val="1"/>
      <w:numFmt w:val="decimal"/>
      <w:lvlText w:val="%4."/>
      <w:lvlJc w:val="left"/>
      <w:pPr>
        <w:ind w:left="2764" w:hanging="360"/>
      </w:pPr>
    </w:lvl>
    <w:lvl w:ilvl="4" w:tplc="04090019" w:tentative="1">
      <w:start w:val="1"/>
      <w:numFmt w:val="lowerLetter"/>
      <w:lvlText w:val="%5."/>
      <w:lvlJc w:val="left"/>
      <w:pPr>
        <w:ind w:left="3484" w:hanging="360"/>
      </w:pPr>
    </w:lvl>
    <w:lvl w:ilvl="5" w:tplc="0409001B" w:tentative="1">
      <w:start w:val="1"/>
      <w:numFmt w:val="lowerRoman"/>
      <w:lvlText w:val="%6."/>
      <w:lvlJc w:val="right"/>
      <w:pPr>
        <w:ind w:left="4204" w:hanging="180"/>
      </w:pPr>
    </w:lvl>
    <w:lvl w:ilvl="6" w:tplc="0409000F" w:tentative="1">
      <w:start w:val="1"/>
      <w:numFmt w:val="decimal"/>
      <w:lvlText w:val="%7."/>
      <w:lvlJc w:val="left"/>
      <w:pPr>
        <w:ind w:left="4924" w:hanging="360"/>
      </w:pPr>
    </w:lvl>
    <w:lvl w:ilvl="7" w:tplc="04090019" w:tentative="1">
      <w:start w:val="1"/>
      <w:numFmt w:val="lowerLetter"/>
      <w:lvlText w:val="%8."/>
      <w:lvlJc w:val="left"/>
      <w:pPr>
        <w:ind w:left="5644" w:hanging="360"/>
      </w:pPr>
    </w:lvl>
    <w:lvl w:ilvl="8" w:tplc="0409001B" w:tentative="1">
      <w:start w:val="1"/>
      <w:numFmt w:val="lowerRoman"/>
      <w:lvlText w:val="%9."/>
      <w:lvlJc w:val="right"/>
      <w:pPr>
        <w:ind w:left="6364" w:hanging="180"/>
      </w:pPr>
    </w:lvl>
  </w:abstractNum>
  <w:abstractNum w:abstractNumId="7" w15:restartNumberingAfterBreak="0">
    <w:nsid w:val="232C07B4"/>
    <w:multiLevelType w:val="hybridMultilevel"/>
    <w:tmpl w:val="26001942"/>
    <w:lvl w:ilvl="0" w:tplc="3EB4D37C">
      <w:start w:val="1"/>
      <w:numFmt w:val="decimal"/>
      <w:lvlText w:val="%1)"/>
      <w:lvlJc w:val="left"/>
      <w:pPr>
        <w:ind w:left="360" w:hanging="360"/>
      </w:pPr>
      <w:rPr>
        <w:b/>
        <w:bCs/>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240C0CF0"/>
    <w:multiLevelType w:val="multilevel"/>
    <w:tmpl w:val="825C673A"/>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33755046"/>
    <w:multiLevelType w:val="hybridMultilevel"/>
    <w:tmpl w:val="876EF0F8"/>
    <w:lvl w:ilvl="0" w:tplc="04090001">
      <w:start w:val="1"/>
      <w:numFmt w:val="bullet"/>
      <w:lvlText w:val=""/>
      <w:lvlJc w:val="left"/>
      <w:pPr>
        <w:ind w:left="604" w:hanging="360"/>
      </w:pPr>
      <w:rPr>
        <w:rFonts w:ascii="Symbol" w:hAnsi="Symbol" w:hint="default"/>
      </w:rPr>
    </w:lvl>
    <w:lvl w:ilvl="1" w:tplc="04090003">
      <w:start w:val="1"/>
      <w:numFmt w:val="bullet"/>
      <w:lvlText w:val="o"/>
      <w:lvlJc w:val="left"/>
      <w:pPr>
        <w:ind w:left="1324" w:hanging="360"/>
      </w:pPr>
      <w:rPr>
        <w:rFonts w:ascii="Courier New" w:hAnsi="Courier New" w:cs="Courier New" w:hint="default"/>
      </w:rPr>
    </w:lvl>
    <w:lvl w:ilvl="2" w:tplc="04090005" w:tentative="1">
      <w:start w:val="1"/>
      <w:numFmt w:val="bullet"/>
      <w:lvlText w:val=""/>
      <w:lvlJc w:val="left"/>
      <w:pPr>
        <w:ind w:left="2044" w:hanging="360"/>
      </w:pPr>
      <w:rPr>
        <w:rFonts w:ascii="Wingdings" w:hAnsi="Wingdings" w:hint="default"/>
      </w:rPr>
    </w:lvl>
    <w:lvl w:ilvl="3" w:tplc="04090001" w:tentative="1">
      <w:start w:val="1"/>
      <w:numFmt w:val="bullet"/>
      <w:lvlText w:val=""/>
      <w:lvlJc w:val="left"/>
      <w:pPr>
        <w:ind w:left="2764" w:hanging="360"/>
      </w:pPr>
      <w:rPr>
        <w:rFonts w:ascii="Symbol" w:hAnsi="Symbol" w:hint="default"/>
      </w:rPr>
    </w:lvl>
    <w:lvl w:ilvl="4" w:tplc="04090003" w:tentative="1">
      <w:start w:val="1"/>
      <w:numFmt w:val="bullet"/>
      <w:lvlText w:val="o"/>
      <w:lvlJc w:val="left"/>
      <w:pPr>
        <w:ind w:left="3484" w:hanging="360"/>
      </w:pPr>
      <w:rPr>
        <w:rFonts w:ascii="Courier New" w:hAnsi="Courier New" w:cs="Courier New" w:hint="default"/>
      </w:rPr>
    </w:lvl>
    <w:lvl w:ilvl="5" w:tplc="04090005" w:tentative="1">
      <w:start w:val="1"/>
      <w:numFmt w:val="bullet"/>
      <w:lvlText w:val=""/>
      <w:lvlJc w:val="left"/>
      <w:pPr>
        <w:ind w:left="4204" w:hanging="360"/>
      </w:pPr>
      <w:rPr>
        <w:rFonts w:ascii="Wingdings" w:hAnsi="Wingdings" w:hint="default"/>
      </w:rPr>
    </w:lvl>
    <w:lvl w:ilvl="6" w:tplc="04090001" w:tentative="1">
      <w:start w:val="1"/>
      <w:numFmt w:val="bullet"/>
      <w:lvlText w:val=""/>
      <w:lvlJc w:val="left"/>
      <w:pPr>
        <w:ind w:left="4924" w:hanging="360"/>
      </w:pPr>
      <w:rPr>
        <w:rFonts w:ascii="Symbol" w:hAnsi="Symbol" w:hint="default"/>
      </w:rPr>
    </w:lvl>
    <w:lvl w:ilvl="7" w:tplc="04090003" w:tentative="1">
      <w:start w:val="1"/>
      <w:numFmt w:val="bullet"/>
      <w:lvlText w:val="o"/>
      <w:lvlJc w:val="left"/>
      <w:pPr>
        <w:ind w:left="5644" w:hanging="360"/>
      </w:pPr>
      <w:rPr>
        <w:rFonts w:ascii="Courier New" w:hAnsi="Courier New" w:cs="Courier New" w:hint="default"/>
      </w:rPr>
    </w:lvl>
    <w:lvl w:ilvl="8" w:tplc="04090005" w:tentative="1">
      <w:start w:val="1"/>
      <w:numFmt w:val="bullet"/>
      <w:lvlText w:val=""/>
      <w:lvlJc w:val="left"/>
      <w:pPr>
        <w:ind w:left="6364" w:hanging="360"/>
      </w:pPr>
      <w:rPr>
        <w:rFonts w:ascii="Wingdings" w:hAnsi="Wingdings" w:hint="default"/>
      </w:rPr>
    </w:lvl>
  </w:abstractNum>
  <w:abstractNum w:abstractNumId="10" w15:restartNumberingAfterBreak="0">
    <w:nsid w:val="452277C3"/>
    <w:multiLevelType w:val="hybridMultilevel"/>
    <w:tmpl w:val="71F07038"/>
    <w:lvl w:ilvl="0" w:tplc="1E1A3A86">
      <w:start w:val="1"/>
      <w:numFmt w:val="bullet"/>
      <w:pStyle w:val="mybullets"/>
      <w:lvlText w:val=""/>
      <w:lvlJc w:val="left"/>
      <w:pPr>
        <w:tabs>
          <w:tab w:val="num" w:pos="0"/>
        </w:tabs>
        <w:ind w:left="160" w:hanging="160"/>
      </w:pPr>
      <w:rPr>
        <w:rFonts w:ascii="Symbol" w:hAnsi="Symbol" w:hint="default"/>
        <w:sz w:val="36"/>
        <w:szCs w:val="36"/>
      </w:rPr>
    </w:lvl>
    <w:lvl w:ilvl="1" w:tplc="04070003" w:tentative="1">
      <w:start w:val="1"/>
      <w:numFmt w:val="bullet"/>
      <w:lvlText w:val="o"/>
      <w:lvlJc w:val="left"/>
      <w:pPr>
        <w:tabs>
          <w:tab w:val="num" w:pos="1440"/>
        </w:tabs>
        <w:ind w:left="1440" w:hanging="360"/>
      </w:pPr>
      <w:rPr>
        <w:rFonts w:ascii="Courier New" w:hAnsi="Courier New" w:cs="Wingdings"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Wingdings"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Wingdings"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54155F55"/>
    <w:multiLevelType w:val="hybridMultilevel"/>
    <w:tmpl w:val="72D4C71A"/>
    <w:lvl w:ilvl="0" w:tplc="3EB4D37C">
      <w:start w:val="1"/>
      <w:numFmt w:val="decimal"/>
      <w:lvlText w:val="%1)"/>
      <w:lvlJc w:val="left"/>
      <w:pPr>
        <w:ind w:left="604" w:hanging="360"/>
      </w:pPr>
      <w:rPr>
        <w:b/>
        <w:bCs/>
      </w:rPr>
    </w:lvl>
    <w:lvl w:ilvl="1" w:tplc="04090019" w:tentative="1">
      <w:start w:val="1"/>
      <w:numFmt w:val="lowerLetter"/>
      <w:lvlText w:val="%2."/>
      <w:lvlJc w:val="left"/>
      <w:pPr>
        <w:ind w:left="1684" w:hanging="360"/>
      </w:pPr>
    </w:lvl>
    <w:lvl w:ilvl="2" w:tplc="0409001B" w:tentative="1">
      <w:start w:val="1"/>
      <w:numFmt w:val="lowerRoman"/>
      <w:lvlText w:val="%3."/>
      <w:lvlJc w:val="right"/>
      <w:pPr>
        <w:ind w:left="2404" w:hanging="180"/>
      </w:pPr>
    </w:lvl>
    <w:lvl w:ilvl="3" w:tplc="0409000F" w:tentative="1">
      <w:start w:val="1"/>
      <w:numFmt w:val="decimal"/>
      <w:lvlText w:val="%4."/>
      <w:lvlJc w:val="left"/>
      <w:pPr>
        <w:ind w:left="3124" w:hanging="360"/>
      </w:pPr>
    </w:lvl>
    <w:lvl w:ilvl="4" w:tplc="04090019" w:tentative="1">
      <w:start w:val="1"/>
      <w:numFmt w:val="lowerLetter"/>
      <w:lvlText w:val="%5."/>
      <w:lvlJc w:val="left"/>
      <w:pPr>
        <w:ind w:left="3844" w:hanging="360"/>
      </w:pPr>
    </w:lvl>
    <w:lvl w:ilvl="5" w:tplc="0409001B" w:tentative="1">
      <w:start w:val="1"/>
      <w:numFmt w:val="lowerRoman"/>
      <w:lvlText w:val="%6."/>
      <w:lvlJc w:val="right"/>
      <w:pPr>
        <w:ind w:left="4564" w:hanging="180"/>
      </w:pPr>
    </w:lvl>
    <w:lvl w:ilvl="6" w:tplc="0409000F" w:tentative="1">
      <w:start w:val="1"/>
      <w:numFmt w:val="decimal"/>
      <w:lvlText w:val="%7."/>
      <w:lvlJc w:val="left"/>
      <w:pPr>
        <w:ind w:left="5284" w:hanging="360"/>
      </w:pPr>
    </w:lvl>
    <w:lvl w:ilvl="7" w:tplc="04090019" w:tentative="1">
      <w:start w:val="1"/>
      <w:numFmt w:val="lowerLetter"/>
      <w:lvlText w:val="%8."/>
      <w:lvlJc w:val="left"/>
      <w:pPr>
        <w:ind w:left="6004" w:hanging="360"/>
      </w:pPr>
    </w:lvl>
    <w:lvl w:ilvl="8" w:tplc="0409001B" w:tentative="1">
      <w:start w:val="1"/>
      <w:numFmt w:val="lowerRoman"/>
      <w:lvlText w:val="%9."/>
      <w:lvlJc w:val="right"/>
      <w:pPr>
        <w:ind w:left="6724" w:hanging="180"/>
      </w:pPr>
    </w:lvl>
  </w:abstractNum>
  <w:abstractNum w:abstractNumId="12" w15:restartNumberingAfterBreak="0">
    <w:nsid w:val="5BA335F8"/>
    <w:multiLevelType w:val="hybridMultilevel"/>
    <w:tmpl w:val="ACD859B4"/>
    <w:lvl w:ilvl="0" w:tplc="534AC48A">
      <w:start w:val="1"/>
      <w:numFmt w:val="decimal"/>
      <w:pStyle w:val="Reference"/>
      <w:lvlText w:val="[%1]"/>
      <w:lvlJc w:val="left"/>
      <w:pPr>
        <w:tabs>
          <w:tab w:val="num" w:pos="144"/>
        </w:tabs>
        <w:ind w:left="36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3" w15:restartNumberingAfterBreak="0">
    <w:nsid w:val="6C066C46"/>
    <w:multiLevelType w:val="multilevel"/>
    <w:tmpl w:val="BA4EE4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num w:numId="1">
    <w:abstractNumId w:val="1"/>
  </w:num>
  <w:num w:numId="2">
    <w:abstractNumId w:val="8"/>
  </w:num>
  <w:num w:numId="3">
    <w:abstractNumId w:val="13"/>
  </w:num>
  <w:num w:numId="4">
    <w:abstractNumId w:val="2"/>
  </w:num>
  <w:num w:numId="5">
    <w:abstractNumId w:val="10"/>
  </w:num>
  <w:num w:numId="6">
    <w:abstractNumId w:val="12"/>
  </w:num>
  <w:num w:numId="7">
    <w:abstractNumId w:val="4"/>
  </w:num>
  <w:num w:numId="8">
    <w:abstractNumId w:val="3"/>
  </w:num>
  <w:num w:numId="9">
    <w:abstractNumId w:val="9"/>
  </w:num>
  <w:num w:numId="10">
    <w:abstractNumId w:val="0"/>
  </w:num>
  <w:num w:numId="11">
    <w:abstractNumId w:val="6"/>
  </w:num>
  <w:num w:numId="12">
    <w:abstractNumId w:val="5"/>
  </w:num>
  <w:num w:numId="13">
    <w:abstractNumId w:val="7"/>
  </w:num>
  <w:num w:numId="14">
    <w:abstractNumId w:val="1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7EAC"/>
    <w:rsid w:val="00000905"/>
    <w:rsid w:val="000027CF"/>
    <w:rsid w:val="00002DF3"/>
    <w:rsid w:val="000035CF"/>
    <w:rsid w:val="00004506"/>
    <w:rsid w:val="00004944"/>
    <w:rsid w:val="00004EAC"/>
    <w:rsid w:val="00007EFC"/>
    <w:rsid w:val="00010753"/>
    <w:rsid w:val="00011068"/>
    <w:rsid w:val="00011319"/>
    <w:rsid w:val="00012CD6"/>
    <w:rsid w:val="0002049B"/>
    <w:rsid w:val="000227C8"/>
    <w:rsid w:val="00023FD3"/>
    <w:rsid w:val="00026359"/>
    <w:rsid w:val="00027CBC"/>
    <w:rsid w:val="00027DC4"/>
    <w:rsid w:val="00030A65"/>
    <w:rsid w:val="00031C73"/>
    <w:rsid w:val="000331E1"/>
    <w:rsid w:val="00033302"/>
    <w:rsid w:val="000352B6"/>
    <w:rsid w:val="00037E6B"/>
    <w:rsid w:val="000419DE"/>
    <w:rsid w:val="00041C6F"/>
    <w:rsid w:val="000423B6"/>
    <w:rsid w:val="0004259A"/>
    <w:rsid w:val="00042ADD"/>
    <w:rsid w:val="00042C78"/>
    <w:rsid w:val="000452AC"/>
    <w:rsid w:val="00045BCB"/>
    <w:rsid w:val="000469A9"/>
    <w:rsid w:val="000477EF"/>
    <w:rsid w:val="00050E6A"/>
    <w:rsid w:val="0005290A"/>
    <w:rsid w:val="00052F93"/>
    <w:rsid w:val="000549CF"/>
    <w:rsid w:val="00057482"/>
    <w:rsid w:val="0006329B"/>
    <w:rsid w:val="00063F3B"/>
    <w:rsid w:val="000647B2"/>
    <w:rsid w:val="0006604A"/>
    <w:rsid w:val="00066AE3"/>
    <w:rsid w:val="00067345"/>
    <w:rsid w:val="00070A86"/>
    <w:rsid w:val="00070E30"/>
    <w:rsid w:val="000717BE"/>
    <w:rsid w:val="000720AB"/>
    <w:rsid w:val="0007234E"/>
    <w:rsid w:val="000730BC"/>
    <w:rsid w:val="000743CD"/>
    <w:rsid w:val="00074E07"/>
    <w:rsid w:val="000778B5"/>
    <w:rsid w:val="0008084C"/>
    <w:rsid w:val="00080B9D"/>
    <w:rsid w:val="0008158F"/>
    <w:rsid w:val="00081D5F"/>
    <w:rsid w:val="000827BE"/>
    <w:rsid w:val="00083EF4"/>
    <w:rsid w:val="00084807"/>
    <w:rsid w:val="00085784"/>
    <w:rsid w:val="00086373"/>
    <w:rsid w:val="00086F02"/>
    <w:rsid w:val="00087057"/>
    <w:rsid w:val="00087AB1"/>
    <w:rsid w:val="00091022"/>
    <w:rsid w:val="00091238"/>
    <w:rsid w:val="00091A97"/>
    <w:rsid w:val="00092D87"/>
    <w:rsid w:val="00092F39"/>
    <w:rsid w:val="00093154"/>
    <w:rsid w:val="000950C1"/>
    <w:rsid w:val="00095F5D"/>
    <w:rsid w:val="000965AB"/>
    <w:rsid w:val="0009759E"/>
    <w:rsid w:val="000A119C"/>
    <w:rsid w:val="000A1FE7"/>
    <w:rsid w:val="000A4141"/>
    <w:rsid w:val="000A4A72"/>
    <w:rsid w:val="000A5E36"/>
    <w:rsid w:val="000A7067"/>
    <w:rsid w:val="000B08E1"/>
    <w:rsid w:val="000B2417"/>
    <w:rsid w:val="000B317E"/>
    <w:rsid w:val="000B38C9"/>
    <w:rsid w:val="000B3EC7"/>
    <w:rsid w:val="000B6050"/>
    <w:rsid w:val="000B63B6"/>
    <w:rsid w:val="000B6926"/>
    <w:rsid w:val="000B763D"/>
    <w:rsid w:val="000B7A4C"/>
    <w:rsid w:val="000C1C99"/>
    <w:rsid w:val="000C2629"/>
    <w:rsid w:val="000C2746"/>
    <w:rsid w:val="000C3027"/>
    <w:rsid w:val="000C4417"/>
    <w:rsid w:val="000C5CA9"/>
    <w:rsid w:val="000C67C4"/>
    <w:rsid w:val="000D1AA1"/>
    <w:rsid w:val="000D1FAD"/>
    <w:rsid w:val="000D3FAC"/>
    <w:rsid w:val="000D493F"/>
    <w:rsid w:val="000D71CE"/>
    <w:rsid w:val="000D72ED"/>
    <w:rsid w:val="000E0E85"/>
    <w:rsid w:val="000E2CBC"/>
    <w:rsid w:val="000E40BC"/>
    <w:rsid w:val="000E4627"/>
    <w:rsid w:val="000E5228"/>
    <w:rsid w:val="000E5988"/>
    <w:rsid w:val="000E69E6"/>
    <w:rsid w:val="000E7A88"/>
    <w:rsid w:val="000F05D4"/>
    <w:rsid w:val="000F0906"/>
    <w:rsid w:val="000F28CB"/>
    <w:rsid w:val="000F2A25"/>
    <w:rsid w:val="000F559E"/>
    <w:rsid w:val="000F5C38"/>
    <w:rsid w:val="000F70BF"/>
    <w:rsid w:val="000F7EBB"/>
    <w:rsid w:val="001001FF"/>
    <w:rsid w:val="00101090"/>
    <w:rsid w:val="001011F6"/>
    <w:rsid w:val="00101756"/>
    <w:rsid w:val="0010265D"/>
    <w:rsid w:val="001031E3"/>
    <w:rsid w:val="00104EFA"/>
    <w:rsid w:val="00104F1E"/>
    <w:rsid w:val="00106517"/>
    <w:rsid w:val="00106573"/>
    <w:rsid w:val="00107F58"/>
    <w:rsid w:val="001132CF"/>
    <w:rsid w:val="00114082"/>
    <w:rsid w:val="001170DA"/>
    <w:rsid w:val="001174B4"/>
    <w:rsid w:val="00120326"/>
    <w:rsid w:val="00122963"/>
    <w:rsid w:val="00122DAD"/>
    <w:rsid w:val="00123051"/>
    <w:rsid w:val="00125077"/>
    <w:rsid w:val="001263B3"/>
    <w:rsid w:val="001271BB"/>
    <w:rsid w:val="0012720F"/>
    <w:rsid w:val="00127F4D"/>
    <w:rsid w:val="00130198"/>
    <w:rsid w:val="00131C0A"/>
    <w:rsid w:val="00131C3A"/>
    <w:rsid w:val="0013708D"/>
    <w:rsid w:val="001372C4"/>
    <w:rsid w:val="0013731A"/>
    <w:rsid w:val="00137BBC"/>
    <w:rsid w:val="001402CE"/>
    <w:rsid w:val="00141153"/>
    <w:rsid w:val="00141C0B"/>
    <w:rsid w:val="00143AD3"/>
    <w:rsid w:val="00145331"/>
    <w:rsid w:val="0014677D"/>
    <w:rsid w:val="00146904"/>
    <w:rsid w:val="00151582"/>
    <w:rsid w:val="001530A7"/>
    <w:rsid w:val="00153657"/>
    <w:rsid w:val="001566E1"/>
    <w:rsid w:val="00157836"/>
    <w:rsid w:val="0016017B"/>
    <w:rsid w:val="00160405"/>
    <w:rsid w:val="00161EDB"/>
    <w:rsid w:val="0016503B"/>
    <w:rsid w:val="00167F6A"/>
    <w:rsid w:val="0017180F"/>
    <w:rsid w:val="001724BE"/>
    <w:rsid w:val="001728DB"/>
    <w:rsid w:val="0017305B"/>
    <w:rsid w:val="00174313"/>
    <w:rsid w:val="00177061"/>
    <w:rsid w:val="00180A53"/>
    <w:rsid w:val="00180C88"/>
    <w:rsid w:val="00182A3C"/>
    <w:rsid w:val="001837A4"/>
    <w:rsid w:val="0018666B"/>
    <w:rsid w:val="0018721B"/>
    <w:rsid w:val="00187A6C"/>
    <w:rsid w:val="0019084A"/>
    <w:rsid w:val="00191405"/>
    <w:rsid w:val="001925C0"/>
    <w:rsid w:val="00192C0E"/>
    <w:rsid w:val="00193DF0"/>
    <w:rsid w:val="00194142"/>
    <w:rsid w:val="00195471"/>
    <w:rsid w:val="001956C6"/>
    <w:rsid w:val="001957DE"/>
    <w:rsid w:val="00196B5C"/>
    <w:rsid w:val="00196EF4"/>
    <w:rsid w:val="001978A1"/>
    <w:rsid w:val="001A4A69"/>
    <w:rsid w:val="001A4EFE"/>
    <w:rsid w:val="001A563D"/>
    <w:rsid w:val="001A694B"/>
    <w:rsid w:val="001B0155"/>
    <w:rsid w:val="001B2852"/>
    <w:rsid w:val="001B2D01"/>
    <w:rsid w:val="001B2D4F"/>
    <w:rsid w:val="001B33F4"/>
    <w:rsid w:val="001C1B1F"/>
    <w:rsid w:val="001C2130"/>
    <w:rsid w:val="001C232A"/>
    <w:rsid w:val="001C2541"/>
    <w:rsid w:val="001C2C38"/>
    <w:rsid w:val="001C308C"/>
    <w:rsid w:val="001C3E6E"/>
    <w:rsid w:val="001C4BAE"/>
    <w:rsid w:val="001C5B1B"/>
    <w:rsid w:val="001C68A8"/>
    <w:rsid w:val="001D2492"/>
    <w:rsid w:val="001D449D"/>
    <w:rsid w:val="001D685D"/>
    <w:rsid w:val="001D68C4"/>
    <w:rsid w:val="001E1664"/>
    <w:rsid w:val="001E19EC"/>
    <w:rsid w:val="001E1C57"/>
    <w:rsid w:val="001E2294"/>
    <w:rsid w:val="001E2AEE"/>
    <w:rsid w:val="001E6B31"/>
    <w:rsid w:val="001F0944"/>
    <w:rsid w:val="001F1284"/>
    <w:rsid w:val="001F4C96"/>
    <w:rsid w:val="001F4E26"/>
    <w:rsid w:val="001F64A2"/>
    <w:rsid w:val="002006FA"/>
    <w:rsid w:val="00200F24"/>
    <w:rsid w:val="00205262"/>
    <w:rsid w:val="00210015"/>
    <w:rsid w:val="00210A62"/>
    <w:rsid w:val="00213A25"/>
    <w:rsid w:val="002168A6"/>
    <w:rsid w:val="00221CA2"/>
    <w:rsid w:val="002222D5"/>
    <w:rsid w:val="0022448E"/>
    <w:rsid w:val="00227E64"/>
    <w:rsid w:val="00232375"/>
    <w:rsid w:val="002323D0"/>
    <w:rsid w:val="002324F0"/>
    <w:rsid w:val="00232F62"/>
    <w:rsid w:val="00232F79"/>
    <w:rsid w:val="00232FAF"/>
    <w:rsid w:val="0023500F"/>
    <w:rsid w:val="00236CE5"/>
    <w:rsid w:val="00237F4A"/>
    <w:rsid w:val="002429E4"/>
    <w:rsid w:val="00243CCF"/>
    <w:rsid w:val="00243D11"/>
    <w:rsid w:val="002448AA"/>
    <w:rsid w:val="002449A8"/>
    <w:rsid w:val="00246CA0"/>
    <w:rsid w:val="002475DC"/>
    <w:rsid w:val="002543BA"/>
    <w:rsid w:val="00254AF5"/>
    <w:rsid w:val="00256D15"/>
    <w:rsid w:val="00260BDF"/>
    <w:rsid w:val="00260E83"/>
    <w:rsid w:val="00263C32"/>
    <w:rsid w:val="002664FE"/>
    <w:rsid w:val="00270A19"/>
    <w:rsid w:val="002713FE"/>
    <w:rsid w:val="0027141F"/>
    <w:rsid w:val="00271556"/>
    <w:rsid w:val="002739B2"/>
    <w:rsid w:val="002746E0"/>
    <w:rsid w:val="00275E84"/>
    <w:rsid w:val="0028006C"/>
    <w:rsid w:val="002806B4"/>
    <w:rsid w:val="00280FCF"/>
    <w:rsid w:val="00280FE8"/>
    <w:rsid w:val="002817BE"/>
    <w:rsid w:val="00283D4C"/>
    <w:rsid w:val="002846CA"/>
    <w:rsid w:val="00284AA1"/>
    <w:rsid w:val="00285101"/>
    <w:rsid w:val="00285C62"/>
    <w:rsid w:val="00285E84"/>
    <w:rsid w:val="0028652F"/>
    <w:rsid w:val="00291353"/>
    <w:rsid w:val="00292796"/>
    <w:rsid w:val="00292ED0"/>
    <w:rsid w:val="00294C04"/>
    <w:rsid w:val="002A128C"/>
    <w:rsid w:val="002A1518"/>
    <w:rsid w:val="002A50FF"/>
    <w:rsid w:val="002A5AF2"/>
    <w:rsid w:val="002A735A"/>
    <w:rsid w:val="002A785F"/>
    <w:rsid w:val="002A7BFC"/>
    <w:rsid w:val="002B00B5"/>
    <w:rsid w:val="002B0CC8"/>
    <w:rsid w:val="002B0F3D"/>
    <w:rsid w:val="002B1692"/>
    <w:rsid w:val="002B169D"/>
    <w:rsid w:val="002B1FFE"/>
    <w:rsid w:val="002B2469"/>
    <w:rsid w:val="002B5A08"/>
    <w:rsid w:val="002C2B79"/>
    <w:rsid w:val="002C3084"/>
    <w:rsid w:val="002C4B9E"/>
    <w:rsid w:val="002C638A"/>
    <w:rsid w:val="002D11E4"/>
    <w:rsid w:val="002D1E2B"/>
    <w:rsid w:val="002D2F63"/>
    <w:rsid w:val="002D374F"/>
    <w:rsid w:val="002D376C"/>
    <w:rsid w:val="002D5698"/>
    <w:rsid w:val="002D5AB1"/>
    <w:rsid w:val="002D5B1F"/>
    <w:rsid w:val="002D6989"/>
    <w:rsid w:val="002D6D2E"/>
    <w:rsid w:val="002E02D8"/>
    <w:rsid w:val="002E0775"/>
    <w:rsid w:val="002E0D06"/>
    <w:rsid w:val="002E10AC"/>
    <w:rsid w:val="002E1430"/>
    <w:rsid w:val="002E218E"/>
    <w:rsid w:val="002E2C47"/>
    <w:rsid w:val="002E2CD0"/>
    <w:rsid w:val="002E31D3"/>
    <w:rsid w:val="002E50A8"/>
    <w:rsid w:val="002E6BA3"/>
    <w:rsid w:val="002F0C66"/>
    <w:rsid w:val="002F0C80"/>
    <w:rsid w:val="002F2184"/>
    <w:rsid w:val="002F35DE"/>
    <w:rsid w:val="002F3F84"/>
    <w:rsid w:val="002F4CEB"/>
    <w:rsid w:val="002F5146"/>
    <w:rsid w:val="002F5E51"/>
    <w:rsid w:val="00301EA8"/>
    <w:rsid w:val="00301F2A"/>
    <w:rsid w:val="003068BB"/>
    <w:rsid w:val="00307505"/>
    <w:rsid w:val="00310559"/>
    <w:rsid w:val="003106F2"/>
    <w:rsid w:val="00310C88"/>
    <w:rsid w:val="00310FBA"/>
    <w:rsid w:val="00311FF1"/>
    <w:rsid w:val="003130BB"/>
    <w:rsid w:val="00315DA4"/>
    <w:rsid w:val="0031721F"/>
    <w:rsid w:val="00317FC7"/>
    <w:rsid w:val="00321FB5"/>
    <w:rsid w:val="003222FC"/>
    <w:rsid w:val="00323067"/>
    <w:rsid w:val="00323C80"/>
    <w:rsid w:val="00324DF9"/>
    <w:rsid w:val="003250BE"/>
    <w:rsid w:val="00325673"/>
    <w:rsid w:val="0032719B"/>
    <w:rsid w:val="00330D0F"/>
    <w:rsid w:val="00331103"/>
    <w:rsid w:val="00332E43"/>
    <w:rsid w:val="003361D6"/>
    <w:rsid w:val="00336693"/>
    <w:rsid w:val="00336C18"/>
    <w:rsid w:val="00336F81"/>
    <w:rsid w:val="00341976"/>
    <w:rsid w:val="00341BEE"/>
    <w:rsid w:val="00342A05"/>
    <w:rsid w:val="00342F38"/>
    <w:rsid w:val="003443DD"/>
    <w:rsid w:val="00344D98"/>
    <w:rsid w:val="00347086"/>
    <w:rsid w:val="003513C4"/>
    <w:rsid w:val="003539DD"/>
    <w:rsid w:val="00353F3F"/>
    <w:rsid w:val="00354ABC"/>
    <w:rsid w:val="0035603B"/>
    <w:rsid w:val="00356261"/>
    <w:rsid w:val="00356388"/>
    <w:rsid w:val="00362825"/>
    <w:rsid w:val="00362BD4"/>
    <w:rsid w:val="0036333E"/>
    <w:rsid w:val="0036604F"/>
    <w:rsid w:val="003672B0"/>
    <w:rsid w:val="00367D53"/>
    <w:rsid w:val="0037073B"/>
    <w:rsid w:val="00371824"/>
    <w:rsid w:val="00374B48"/>
    <w:rsid w:val="0037643C"/>
    <w:rsid w:val="00377718"/>
    <w:rsid w:val="003803B0"/>
    <w:rsid w:val="003806CA"/>
    <w:rsid w:val="0038071E"/>
    <w:rsid w:val="003817A6"/>
    <w:rsid w:val="00382D02"/>
    <w:rsid w:val="003835BF"/>
    <w:rsid w:val="00385A38"/>
    <w:rsid w:val="00386C99"/>
    <w:rsid w:val="00387D8C"/>
    <w:rsid w:val="00387E83"/>
    <w:rsid w:val="00390630"/>
    <w:rsid w:val="00393A10"/>
    <w:rsid w:val="00393D83"/>
    <w:rsid w:val="003946F2"/>
    <w:rsid w:val="00395E53"/>
    <w:rsid w:val="003A7563"/>
    <w:rsid w:val="003B13CF"/>
    <w:rsid w:val="003B277B"/>
    <w:rsid w:val="003B3432"/>
    <w:rsid w:val="003B391C"/>
    <w:rsid w:val="003B4169"/>
    <w:rsid w:val="003B5C1A"/>
    <w:rsid w:val="003B70E3"/>
    <w:rsid w:val="003B746D"/>
    <w:rsid w:val="003B7E45"/>
    <w:rsid w:val="003C13A7"/>
    <w:rsid w:val="003C223A"/>
    <w:rsid w:val="003C26C8"/>
    <w:rsid w:val="003C32A6"/>
    <w:rsid w:val="003C398C"/>
    <w:rsid w:val="003C447B"/>
    <w:rsid w:val="003C6C86"/>
    <w:rsid w:val="003D11A9"/>
    <w:rsid w:val="003D16ED"/>
    <w:rsid w:val="003D2837"/>
    <w:rsid w:val="003D4355"/>
    <w:rsid w:val="003D5D31"/>
    <w:rsid w:val="003D60F0"/>
    <w:rsid w:val="003D731D"/>
    <w:rsid w:val="003E078E"/>
    <w:rsid w:val="003E1516"/>
    <w:rsid w:val="003E15C3"/>
    <w:rsid w:val="003E39D3"/>
    <w:rsid w:val="003E483E"/>
    <w:rsid w:val="003F117F"/>
    <w:rsid w:val="003F270B"/>
    <w:rsid w:val="003F2D7D"/>
    <w:rsid w:val="003F549A"/>
    <w:rsid w:val="00400BEB"/>
    <w:rsid w:val="004021E2"/>
    <w:rsid w:val="004025B3"/>
    <w:rsid w:val="00403743"/>
    <w:rsid w:val="004043FF"/>
    <w:rsid w:val="004045E5"/>
    <w:rsid w:val="00405305"/>
    <w:rsid w:val="004058A6"/>
    <w:rsid w:val="00405FAC"/>
    <w:rsid w:val="004068EB"/>
    <w:rsid w:val="0040736F"/>
    <w:rsid w:val="004156DD"/>
    <w:rsid w:val="00416A57"/>
    <w:rsid w:val="0042159E"/>
    <w:rsid w:val="004223F8"/>
    <w:rsid w:val="00423975"/>
    <w:rsid w:val="00424BC2"/>
    <w:rsid w:val="004273E9"/>
    <w:rsid w:val="004316A2"/>
    <w:rsid w:val="00432006"/>
    <w:rsid w:val="004320E3"/>
    <w:rsid w:val="00435685"/>
    <w:rsid w:val="004365ED"/>
    <w:rsid w:val="00436E1D"/>
    <w:rsid w:val="00440484"/>
    <w:rsid w:val="004412F5"/>
    <w:rsid w:val="00442230"/>
    <w:rsid w:val="004425E8"/>
    <w:rsid w:val="00442F9E"/>
    <w:rsid w:val="00451023"/>
    <w:rsid w:val="00452A2D"/>
    <w:rsid w:val="0045340F"/>
    <w:rsid w:val="00453F8C"/>
    <w:rsid w:val="00454872"/>
    <w:rsid w:val="00454EBF"/>
    <w:rsid w:val="004617FE"/>
    <w:rsid w:val="00461E63"/>
    <w:rsid w:val="00461F50"/>
    <w:rsid w:val="0046230F"/>
    <w:rsid w:val="00462ACE"/>
    <w:rsid w:val="00463106"/>
    <w:rsid w:val="00463683"/>
    <w:rsid w:val="00467228"/>
    <w:rsid w:val="00467AA7"/>
    <w:rsid w:val="0047201F"/>
    <w:rsid w:val="00472674"/>
    <w:rsid w:val="00473180"/>
    <w:rsid w:val="004750CA"/>
    <w:rsid w:val="00475F21"/>
    <w:rsid w:val="00476D6A"/>
    <w:rsid w:val="00477D80"/>
    <w:rsid w:val="00480566"/>
    <w:rsid w:val="0048069E"/>
    <w:rsid w:val="00482369"/>
    <w:rsid w:val="00485C74"/>
    <w:rsid w:val="00485EB2"/>
    <w:rsid w:val="00486713"/>
    <w:rsid w:val="00486989"/>
    <w:rsid w:val="00487CE2"/>
    <w:rsid w:val="00491007"/>
    <w:rsid w:val="00492F5C"/>
    <w:rsid w:val="00494495"/>
    <w:rsid w:val="004946AD"/>
    <w:rsid w:val="00494E61"/>
    <w:rsid w:val="00495DB2"/>
    <w:rsid w:val="00495F20"/>
    <w:rsid w:val="0049783C"/>
    <w:rsid w:val="004A0C21"/>
    <w:rsid w:val="004A25A5"/>
    <w:rsid w:val="004A266A"/>
    <w:rsid w:val="004A39E0"/>
    <w:rsid w:val="004A45D6"/>
    <w:rsid w:val="004A4C28"/>
    <w:rsid w:val="004A5F77"/>
    <w:rsid w:val="004B19A6"/>
    <w:rsid w:val="004B1D70"/>
    <w:rsid w:val="004B236E"/>
    <w:rsid w:val="004B40BD"/>
    <w:rsid w:val="004B44B5"/>
    <w:rsid w:val="004B5C58"/>
    <w:rsid w:val="004B70B1"/>
    <w:rsid w:val="004B7E06"/>
    <w:rsid w:val="004C02C2"/>
    <w:rsid w:val="004C0525"/>
    <w:rsid w:val="004C1017"/>
    <w:rsid w:val="004C47A2"/>
    <w:rsid w:val="004C53C9"/>
    <w:rsid w:val="004C541E"/>
    <w:rsid w:val="004C6C09"/>
    <w:rsid w:val="004C6E24"/>
    <w:rsid w:val="004C6FC6"/>
    <w:rsid w:val="004D0CE2"/>
    <w:rsid w:val="004D1162"/>
    <w:rsid w:val="004D2429"/>
    <w:rsid w:val="004D5A8F"/>
    <w:rsid w:val="004E15DD"/>
    <w:rsid w:val="004E40E9"/>
    <w:rsid w:val="004E4EA1"/>
    <w:rsid w:val="004E6203"/>
    <w:rsid w:val="004E6F8D"/>
    <w:rsid w:val="004E7CF3"/>
    <w:rsid w:val="004E7EE3"/>
    <w:rsid w:val="004F0B0D"/>
    <w:rsid w:val="004F0DEF"/>
    <w:rsid w:val="004F1F79"/>
    <w:rsid w:val="004F2E3A"/>
    <w:rsid w:val="004F40D7"/>
    <w:rsid w:val="004F4A99"/>
    <w:rsid w:val="004F5525"/>
    <w:rsid w:val="004F635D"/>
    <w:rsid w:val="004F63E2"/>
    <w:rsid w:val="004F67A0"/>
    <w:rsid w:val="004F73F1"/>
    <w:rsid w:val="00500778"/>
    <w:rsid w:val="00501BE4"/>
    <w:rsid w:val="00502F28"/>
    <w:rsid w:val="00503164"/>
    <w:rsid w:val="005078D6"/>
    <w:rsid w:val="00507A2A"/>
    <w:rsid w:val="00510831"/>
    <w:rsid w:val="0051399E"/>
    <w:rsid w:val="00514889"/>
    <w:rsid w:val="00514EBF"/>
    <w:rsid w:val="00516445"/>
    <w:rsid w:val="005227A0"/>
    <w:rsid w:val="00522A8C"/>
    <w:rsid w:val="00527B8E"/>
    <w:rsid w:val="005304C4"/>
    <w:rsid w:val="005322CA"/>
    <w:rsid w:val="00533F5F"/>
    <w:rsid w:val="00534128"/>
    <w:rsid w:val="0053494B"/>
    <w:rsid w:val="005355E2"/>
    <w:rsid w:val="00536CB3"/>
    <w:rsid w:val="00536EC5"/>
    <w:rsid w:val="00540569"/>
    <w:rsid w:val="00541AD7"/>
    <w:rsid w:val="0054228A"/>
    <w:rsid w:val="00543297"/>
    <w:rsid w:val="00546D90"/>
    <w:rsid w:val="00552C0B"/>
    <w:rsid w:val="005565DB"/>
    <w:rsid w:val="00556F02"/>
    <w:rsid w:val="0056124E"/>
    <w:rsid w:val="00561E0A"/>
    <w:rsid w:val="00563C81"/>
    <w:rsid w:val="005704E8"/>
    <w:rsid w:val="00570BFA"/>
    <w:rsid w:val="00571622"/>
    <w:rsid w:val="00572CC8"/>
    <w:rsid w:val="00572F1C"/>
    <w:rsid w:val="00573A8E"/>
    <w:rsid w:val="0057553D"/>
    <w:rsid w:val="00575B06"/>
    <w:rsid w:val="00576FA0"/>
    <w:rsid w:val="005773E6"/>
    <w:rsid w:val="00577DF5"/>
    <w:rsid w:val="00577DF8"/>
    <w:rsid w:val="00580072"/>
    <w:rsid w:val="0058047D"/>
    <w:rsid w:val="00580BE9"/>
    <w:rsid w:val="00580CB6"/>
    <w:rsid w:val="005823D8"/>
    <w:rsid w:val="00582EA8"/>
    <w:rsid w:val="00583A56"/>
    <w:rsid w:val="00585F80"/>
    <w:rsid w:val="00586666"/>
    <w:rsid w:val="00586C4B"/>
    <w:rsid w:val="005943C0"/>
    <w:rsid w:val="00594A60"/>
    <w:rsid w:val="00594AC5"/>
    <w:rsid w:val="00597A5C"/>
    <w:rsid w:val="005A3E70"/>
    <w:rsid w:val="005A43ED"/>
    <w:rsid w:val="005A5E63"/>
    <w:rsid w:val="005B0A4F"/>
    <w:rsid w:val="005B278C"/>
    <w:rsid w:val="005B3594"/>
    <w:rsid w:val="005B5E9C"/>
    <w:rsid w:val="005B658B"/>
    <w:rsid w:val="005B6CC3"/>
    <w:rsid w:val="005C1868"/>
    <w:rsid w:val="005C1D50"/>
    <w:rsid w:val="005C39F0"/>
    <w:rsid w:val="005C3AA0"/>
    <w:rsid w:val="005C454F"/>
    <w:rsid w:val="005C536B"/>
    <w:rsid w:val="005C5ABF"/>
    <w:rsid w:val="005C7757"/>
    <w:rsid w:val="005D0500"/>
    <w:rsid w:val="005D3413"/>
    <w:rsid w:val="005D378B"/>
    <w:rsid w:val="005D3BFD"/>
    <w:rsid w:val="005E013E"/>
    <w:rsid w:val="005E4166"/>
    <w:rsid w:val="005E4DAA"/>
    <w:rsid w:val="005E6350"/>
    <w:rsid w:val="005F0234"/>
    <w:rsid w:val="005F1183"/>
    <w:rsid w:val="005F1B0E"/>
    <w:rsid w:val="005F2D01"/>
    <w:rsid w:val="005F4B78"/>
    <w:rsid w:val="005F525B"/>
    <w:rsid w:val="005F52A0"/>
    <w:rsid w:val="005F6CD3"/>
    <w:rsid w:val="005F7BC6"/>
    <w:rsid w:val="00600444"/>
    <w:rsid w:val="00602CBB"/>
    <w:rsid w:val="00603174"/>
    <w:rsid w:val="0060628A"/>
    <w:rsid w:val="006067BD"/>
    <w:rsid w:val="00607D58"/>
    <w:rsid w:val="00611021"/>
    <w:rsid w:val="00611461"/>
    <w:rsid w:val="00613567"/>
    <w:rsid w:val="00613B1E"/>
    <w:rsid w:val="00616F72"/>
    <w:rsid w:val="00617500"/>
    <w:rsid w:val="00621BC7"/>
    <w:rsid w:val="00624521"/>
    <w:rsid w:val="00624D0E"/>
    <w:rsid w:val="00624FF1"/>
    <w:rsid w:val="00626037"/>
    <w:rsid w:val="00626E1A"/>
    <w:rsid w:val="00627575"/>
    <w:rsid w:val="00627E9A"/>
    <w:rsid w:val="00630D4B"/>
    <w:rsid w:val="00631234"/>
    <w:rsid w:val="0063238B"/>
    <w:rsid w:val="006333AD"/>
    <w:rsid w:val="00635920"/>
    <w:rsid w:val="00640789"/>
    <w:rsid w:val="00640F17"/>
    <w:rsid w:val="00642780"/>
    <w:rsid w:val="006439A7"/>
    <w:rsid w:val="00643B18"/>
    <w:rsid w:val="00643ECD"/>
    <w:rsid w:val="00644A2E"/>
    <w:rsid w:val="00646AF1"/>
    <w:rsid w:val="00646E4F"/>
    <w:rsid w:val="00652DFD"/>
    <w:rsid w:val="00653777"/>
    <w:rsid w:val="00654976"/>
    <w:rsid w:val="00654D6F"/>
    <w:rsid w:val="0065728E"/>
    <w:rsid w:val="0066000A"/>
    <w:rsid w:val="006610E9"/>
    <w:rsid w:val="006616A1"/>
    <w:rsid w:val="006626E1"/>
    <w:rsid w:val="00662B14"/>
    <w:rsid w:val="006651C3"/>
    <w:rsid w:val="00666FC9"/>
    <w:rsid w:val="00667192"/>
    <w:rsid w:val="0067000D"/>
    <w:rsid w:val="0067009F"/>
    <w:rsid w:val="006704F9"/>
    <w:rsid w:val="00674DA9"/>
    <w:rsid w:val="00674EF6"/>
    <w:rsid w:val="006756E6"/>
    <w:rsid w:val="00677921"/>
    <w:rsid w:val="00681738"/>
    <w:rsid w:val="00682C5A"/>
    <w:rsid w:val="00686462"/>
    <w:rsid w:val="00687655"/>
    <w:rsid w:val="006877D4"/>
    <w:rsid w:val="00687B0D"/>
    <w:rsid w:val="00687E07"/>
    <w:rsid w:val="00691982"/>
    <w:rsid w:val="00695400"/>
    <w:rsid w:val="006957CF"/>
    <w:rsid w:val="0069740B"/>
    <w:rsid w:val="006A1145"/>
    <w:rsid w:val="006A3741"/>
    <w:rsid w:val="006A3B8E"/>
    <w:rsid w:val="006A5EB5"/>
    <w:rsid w:val="006A635A"/>
    <w:rsid w:val="006B00A7"/>
    <w:rsid w:val="006B2323"/>
    <w:rsid w:val="006B2ACA"/>
    <w:rsid w:val="006B31CD"/>
    <w:rsid w:val="006B3E1C"/>
    <w:rsid w:val="006B79F8"/>
    <w:rsid w:val="006B7A2B"/>
    <w:rsid w:val="006C359F"/>
    <w:rsid w:val="006C3793"/>
    <w:rsid w:val="006C483A"/>
    <w:rsid w:val="006C4D39"/>
    <w:rsid w:val="006C6A5F"/>
    <w:rsid w:val="006D0504"/>
    <w:rsid w:val="006D0651"/>
    <w:rsid w:val="006D1182"/>
    <w:rsid w:val="006D2A77"/>
    <w:rsid w:val="006D337E"/>
    <w:rsid w:val="006D408A"/>
    <w:rsid w:val="006D5E4D"/>
    <w:rsid w:val="006D6865"/>
    <w:rsid w:val="006D699E"/>
    <w:rsid w:val="006D75B4"/>
    <w:rsid w:val="006E24ED"/>
    <w:rsid w:val="006E2841"/>
    <w:rsid w:val="006E674F"/>
    <w:rsid w:val="006F054A"/>
    <w:rsid w:val="006F0B72"/>
    <w:rsid w:val="006F0F7E"/>
    <w:rsid w:val="006F261C"/>
    <w:rsid w:val="006F38DB"/>
    <w:rsid w:val="006F4AA4"/>
    <w:rsid w:val="006F5CE1"/>
    <w:rsid w:val="006F6BEA"/>
    <w:rsid w:val="007000C1"/>
    <w:rsid w:val="0070251D"/>
    <w:rsid w:val="00702697"/>
    <w:rsid w:val="00702B24"/>
    <w:rsid w:val="00703E77"/>
    <w:rsid w:val="00704D82"/>
    <w:rsid w:val="0070517C"/>
    <w:rsid w:val="00707EF0"/>
    <w:rsid w:val="0071002C"/>
    <w:rsid w:val="007117B7"/>
    <w:rsid w:val="00713BDC"/>
    <w:rsid w:val="007142ED"/>
    <w:rsid w:val="0071461B"/>
    <w:rsid w:val="007147CD"/>
    <w:rsid w:val="007165CD"/>
    <w:rsid w:val="0072014D"/>
    <w:rsid w:val="007209A6"/>
    <w:rsid w:val="00722AB0"/>
    <w:rsid w:val="00723A67"/>
    <w:rsid w:val="00723A9B"/>
    <w:rsid w:val="00723C14"/>
    <w:rsid w:val="007244E2"/>
    <w:rsid w:val="007252A6"/>
    <w:rsid w:val="00725A86"/>
    <w:rsid w:val="00726295"/>
    <w:rsid w:val="00730785"/>
    <w:rsid w:val="00730828"/>
    <w:rsid w:val="0073214E"/>
    <w:rsid w:val="00732562"/>
    <w:rsid w:val="007327D1"/>
    <w:rsid w:val="00735154"/>
    <w:rsid w:val="007401B6"/>
    <w:rsid w:val="007437C9"/>
    <w:rsid w:val="0074395A"/>
    <w:rsid w:val="007447FC"/>
    <w:rsid w:val="00744A0B"/>
    <w:rsid w:val="00745BD0"/>
    <w:rsid w:val="00746C35"/>
    <w:rsid w:val="00746FA4"/>
    <w:rsid w:val="00747D98"/>
    <w:rsid w:val="00747F8C"/>
    <w:rsid w:val="007516FB"/>
    <w:rsid w:val="00751A75"/>
    <w:rsid w:val="00751C2A"/>
    <w:rsid w:val="00752368"/>
    <w:rsid w:val="007534CA"/>
    <w:rsid w:val="00755C2F"/>
    <w:rsid w:val="00756DD0"/>
    <w:rsid w:val="007577DA"/>
    <w:rsid w:val="007605BC"/>
    <w:rsid w:val="00760F59"/>
    <w:rsid w:val="0076128C"/>
    <w:rsid w:val="00763FDF"/>
    <w:rsid w:val="00765C0E"/>
    <w:rsid w:val="0076655F"/>
    <w:rsid w:val="00767144"/>
    <w:rsid w:val="00770129"/>
    <w:rsid w:val="00772206"/>
    <w:rsid w:val="00772D5B"/>
    <w:rsid w:val="00772E51"/>
    <w:rsid w:val="00773585"/>
    <w:rsid w:val="00773C3D"/>
    <w:rsid w:val="007745A5"/>
    <w:rsid w:val="00776519"/>
    <w:rsid w:val="007773AF"/>
    <w:rsid w:val="00780E71"/>
    <w:rsid w:val="0078151F"/>
    <w:rsid w:val="0078166F"/>
    <w:rsid w:val="00781E97"/>
    <w:rsid w:val="007829A5"/>
    <w:rsid w:val="00782E38"/>
    <w:rsid w:val="007850AA"/>
    <w:rsid w:val="00785B7A"/>
    <w:rsid w:val="00786C83"/>
    <w:rsid w:val="007925ED"/>
    <w:rsid w:val="007928A2"/>
    <w:rsid w:val="00793AB8"/>
    <w:rsid w:val="00794614"/>
    <w:rsid w:val="00797200"/>
    <w:rsid w:val="007A0E5F"/>
    <w:rsid w:val="007A2065"/>
    <w:rsid w:val="007A225C"/>
    <w:rsid w:val="007A2697"/>
    <w:rsid w:val="007A2E0F"/>
    <w:rsid w:val="007A2E46"/>
    <w:rsid w:val="007A2E69"/>
    <w:rsid w:val="007A3442"/>
    <w:rsid w:val="007A398B"/>
    <w:rsid w:val="007A3ACB"/>
    <w:rsid w:val="007B07A4"/>
    <w:rsid w:val="007B0BE2"/>
    <w:rsid w:val="007B1F10"/>
    <w:rsid w:val="007B202F"/>
    <w:rsid w:val="007B3401"/>
    <w:rsid w:val="007B46C6"/>
    <w:rsid w:val="007B6836"/>
    <w:rsid w:val="007B7561"/>
    <w:rsid w:val="007C0A48"/>
    <w:rsid w:val="007C2E61"/>
    <w:rsid w:val="007C31F3"/>
    <w:rsid w:val="007C396E"/>
    <w:rsid w:val="007C54EF"/>
    <w:rsid w:val="007C593D"/>
    <w:rsid w:val="007C5B61"/>
    <w:rsid w:val="007C632D"/>
    <w:rsid w:val="007D0776"/>
    <w:rsid w:val="007D1B48"/>
    <w:rsid w:val="007D3587"/>
    <w:rsid w:val="007D3A35"/>
    <w:rsid w:val="007D577E"/>
    <w:rsid w:val="007D6B91"/>
    <w:rsid w:val="007D6D03"/>
    <w:rsid w:val="007E1E4F"/>
    <w:rsid w:val="007E3196"/>
    <w:rsid w:val="007E3760"/>
    <w:rsid w:val="007E4E93"/>
    <w:rsid w:val="007E5308"/>
    <w:rsid w:val="007E5495"/>
    <w:rsid w:val="007E7275"/>
    <w:rsid w:val="007F00CE"/>
    <w:rsid w:val="007F0276"/>
    <w:rsid w:val="007F0B2D"/>
    <w:rsid w:val="007F0EB4"/>
    <w:rsid w:val="007F0F9C"/>
    <w:rsid w:val="007F2A27"/>
    <w:rsid w:val="007F2C7F"/>
    <w:rsid w:val="007F2CF5"/>
    <w:rsid w:val="007F543C"/>
    <w:rsid w:val="007F546E"/>
    <w:rsid w:val="007F636A"/>
    <w:rsid w:val="008000C7"/>
    <w:rsid w:val="008010A9"/>
    <w:rsid w:val="00802053"/>
    <w:rsid w:val="008020CE"/>
    <w:rsid w:val="00803039"/>
    <w:rsid w:val="00804616"/>
    <w:rsid w:val="008046BE"/>
    <w:rsid w:val="00805321"/>
    <w:rsid w:val="00806DA7"/>
    <w:rsid w:val="00807BF2"/>
    <w:rsid w:val="00807E59"/>
    <w:rsid w:val="00807EBC"/>
    <w:rsid w:val="008134DB"/>
    <w:rsid w:val="00814725"/>
    <w:rsid w:val="00814D7A"/>
    <w:rsid w:val="00814E02"/>
    <w:rsid w:val="00815001"/>
    <w:rsid w:val="008151E3"/>
    <w:rsid w:val="00815B2E"/>
    <w:rsid w:val="00820814"/>
    <w:rsid w:val="008319F3"/>
    <w:rsid w:val="00831EB5"/>
    <w:rsid w:val="008333CE"/>
    <w:rsid w:val="00833C68"/>
    <w:rsid w:val="00834FB9"/>
    <w:rsid w:val="008372A8"/>
    <w:rsid w:val="0083752B"/>
    <w:rsid w:val="00840225"/>
    <w:rsid w:val="008409F5"/>
    <w:rsid w:val="0084226C"/>
    <w:rsid w:val="008442E9"/>
    <w:rsid w:val="008453E9"/>
    <w:rsid w:val="00846535"/>
    <w:rsid w:val="008470D1"/>
    <w:rsid w:val="008476DC"/>
    <w:rsid w:val="008477F0"/>
    <w:rsid w:val="00850643"/>
    <w:rsid w:val="008521A6"/>
    <w:rsid w:val="00852B3E"/>
    <w:rsid w:val="00853EE9"/>
    <w:rsid w:val="008563E7"/>
    <w:rsid w:val="00857059"/>
    <w:rsid w:val="00857901"/>
    <w:rsid w:val="00860BDD"/>
    <w:rsid w:val="0086299F"/>
    <w:rsid w:val="008633F5"/>
    <w:rsid w:val="00865069"/>
    <w:rsid w:val="00865EA0"/>
    <w:rsid w:val="008664DF"/>
    <w:rsid w:val="00866F6E"/>
    <w:rsid w:val="00867B53"/>
    <w:rsid w:val="008717F3"/>
    <w:rsid w:val="0087335D"/>
    <w:rsid w:val="0087369A"/>
    <w:rsid w:val="00873D49"/>
    <w:rsid w:val="00877E8F"/>
    <w:rsid w:val="00880597"/>
    <w:rsid w:val="00881AC9"/>
    <w:rsid w:val="008834D3"/>
    <w:rsid w:val="00884064"/>
    <w:rsid w:val="00884B86"/>
    <w:rsid w:val="00884C9A"/>
    <w:rsid w:val="00885C58"/>
    <w:rsid w:val="00887F05"/>
    <w:rsid w:val="008934E8"/>
    <w:rsid w:val="00893C77"/>
    <w:rsid w:val="00893E44"/>
    <w:rsid w:val="008943A3"/>
    <w:rsid w:val="00895CD4"/>
    <w:rsid w:val="008961D1"/>
    <w:rsid w:val="008969C0"/>
    <w:rsid w:val="00896AD4"/>
    <w:rsid w:val="00897469"/>
    <w:rsid w:val="008A50F9"/>
    <w:rsid w:val="008A5FD3"/>
    <w:rsid w:val="008A6590"/>
    <w:rsid w:val="008A7371"/>
    <w:rsid w:val="008B094D"/>
    <w:rsid w:val="008B2C9F"/>
    <w:rsid w:val="008B359B"/>
    <w:rsid w:val="008B3E65"/>
    <w:rsid w:val="008B4E27"/>
    <w:rsid w:val="008B5281"/>
    <w:rsid w:val="008B57DE"/>
    <w:rsid w:val="008B5975"/>
    <w:rsid w:val="008B62D1"/>
    <w:rsid w:val="008B6812"/>
    <w:rsid w:val="008C02F3"/>
    <w:rsid w:val="008C045F"/>
    <w:rsid w:val="008C1EE0"/>
    <w:rsid w:val="008C22F3"/>
    <w:rsid w:val="008C294E"/>
    <w:rsid w:val="008C2ACD"/>
    <w:rsid w:val="008C2FD4"/>
    <w:rsid w:val="008C33D1"/>
    <w:rsid w:val="008C3FEB"/>
    <w:rsid w:val="008C4D21"/>
    <w:rsid w:val="008C5156"/>
    <w:rsid w:val="008C593E"/>
    <w:rsid w:val="008C7B8D"/>
    <w:rsid w:val="008D056E"/>
    <w:rsid w:val="008D0672"/>
    <w:rsid w:val="008D19A8"/>
    <w:rsid w:val="008D2820"/>
    <w:rsid w:val="008D2DF2"/>
    <w:rsid w:val="008D476A"/>
    <w:rsid w:val="008D5A57"/>
    <w:rsid w:val="008E229D"/>
    <w:rsid w:val="008E32A5"/>
    <w:rsid w:val="008E409D"/>
    <w:rsid w:val="008E4905"/>
    <w:rsid w:val="008E4F9A"/>
    <w:rsid w:val="008F05C4"/>
    <w:rsid w:val="008F166E"/>
    <w:rsid w:val="008F4C8E"/>
    <w:rsid w:val="008F6135"/>
    <w:rsid w:val="008F6A50"/>
    <w:rsid w:val="008F75F7"/>
    <w:rsid w:val="008F77D3"/>
    <w:rsid w:val="008F7EFF"/>
    <w:rsid w:val="00900348"/>
    <w:rsid w:val="00902B1C"/>
    <w:rsid w:val="0090325D"/>
    <w:rsid w:val="0090458D"/>
    <w:rsid w:val="00907280"/>
    <w:rsid w:val="00910442"/>
    <w:rsid w:val="0091297B"/>
    <w:rsid w:val="009147E7"/>
    <w:rsid w:val="009156CD"/>
    <w:rsid w:val="00915D00"/>
    <w:rsid w:val="00917CE0"/>
    <w:rsid w:val="0092031F"/>
    <w:rsid w:val="00920E2F"/>
    <w:rsid w:val="009224D4"/>
    <w:rsid w:val="00922D03"/>
    <w:rsid w:val="00923B48"/>
    <w:rsid w:val="00924B82"/>
    <w:rsid w:val="00924CCE"/>
    <w:rsid w:val="009260E7"/>
    <w:rsid w:val="0092639A"/>
    <w:rsid w:val="009270A4"/>
    <w:rsid w:val="00927BEB"/>
    <w:rsid w:val="00931AB6"/>
    <w:rsid w:val="00931CCF"/>
    <w:rsid w:val="00931F1C"/>
    <w:rsid w:val="009322A2"/>
    <w:rsid w:val="00932987"/>
    <w:rsid w:val="00933C47"/>
    <w:rsid w:val="00934465"/>
    <w:rsid w:val="00934E09"/>
    <w:rsid w:val="009362F9"/>
    <w:rsid w:val="0093663A"/>
    <w:rsid w:val="0094039A"/>
    <w:rsid w:val="00944298"/>
    <w:rsid w:val="009458D8"/>
    <w:rsid w:val="009460C6"/>
    <w:rsid w:val="0094623F"/>
    <w:rsid w:val="009475D2"/>
    <w:rsid w:val="00947FD2"/>
    <w:rsid w:val="009518BE"/>
    <w:rsid w:val="00951CC7"/>
    <w:rsid w:val="00953E09"/>
    <w:rsid w:val="00954A67"/>
    <w:rsid w:val="00955273"/>
    <w:rsid w:val="00955F5B"/>
    <w:rsid w:val="009578B7"/>
    <w:rsid w:val="009617C1"/>
    <w:rsid w:val="009627B6"/>
    <w:rsid w:val="0096403A"/>
    <w:rsid w:val="009646E6"/>
    <w:rsid w:val="00966503"/>
    <w:rsid w:val="00966839"/>
    <w:rsid w:val="00966ABD"/>
    <w:rsid w:val="00967521"/>
    <w:rsid w:val="009706ED"/>
    <w:rsid w:val="009714FF"/>
    <w:rsid w:val="00971605"/>
    <w:rsid w:val="00972F9F"/>
    <w:rsid w:val="009779FE"/>
    <w:rsid w:val="00977C9A"/>
    <w:rsid w:val="00981C3B"/>
    <w:rsid w:val="009821EA"/>
    <w:rsid w:val="00983439"/>
    <w:rsid w:val="00984BD9"/>
    <w:rsid w:val="00985228"/>
    <w:rsid w:val="009854B9"/>
    <w:rsid w:val="0099040F"/>
    <w:rsid w:val="00994462"/>
    <w:rsid w:val="00994F94"/>
    <w:rsid w:val="009951BE"/>
    <w:rsid w:val="009953A7"/>
    <w:rsid w:val="009958A9"/>
    <w:rsid w:val="00996EF4"/>
    <w:rsid w:val="00997362"/>
    <w:rsid w:val="009A2576"/>
    <w:rsid w:val="009A438E"/>
    <w:rsid w:val="009A746C"/>
    <w:rsid w:val="009B0AFF"/>
    <w:rsid w:val="009B1BE4"/>
    <w:rsid w:val="009B1EE9"/>
    <w:rsid w:val="009B2DDC"/>
    <w:rsid w:val="009B4E8D"/>
    <w:rsid w:val="009B5D2E"/>
    <w:rsid w:val="009B6A28"/>
    <w:rsid w:val="009B6BF5"/>
    <w:rsid w:val="009B7E6D"/>
    <w:rsid w:val="009C2653"/>
    <w:rsid w:val="009C26A4"/>
    <w:rsid w:val="009C30C6"/>
    <w:rsid w:val="009C52CC"/>
    <w:rsid w:val="009C577E"/>
    <w:rsid w:val="009D07AC"/>
    <w:rsid w:val="009D2196"/>
    <w:rsid w:val="009D2A34"/>
    <w:rsid w:val="009D2AC7"/>
    <w:rsid w:val="009D38C7"/>
    <w:rsid w:val="009D5800"/>
    <w:rsid w:val="009D5F74"/>
    <w:rsid w:val="009D6677"/>
    <w:rsid w:val="009D729A"/>
    <w:rsid w:val="009D7B61"/>
    <w:rsid w:val="009E0699"/>
    <w:rsid w:val="009E0C9A"/>
    <w:rsid w:val="009E1D28"/>
    <w:rsid w:val="009E258F"/>
    <w:rsid w:val="009E2767"/>
    <w:rsid w:val="009E3771"/>
    <w:rsid w:val="009E50D6"/>
    <w:rsid w:val="009E5438"/>
    <w:rsid w:val="009E5EA6"/>
    <w:rsid w:val="009E7B0F"/>
    <w:rsid w:val="009F07F7"/>
    <w:rsid w:val="009F0CEF"/>
    <w:rsid w:val="009F1259"/>
    <w:rsid w:val="009F1E2E"/>
    <w:rsid w:val="009F360E"/>
    <w:rsid w:val="009F45A1"/>
    <w:rsid w:val="009F5932"/>
    <w:rsid w:val="00A01947"/>
    <w:rsid w:val="00A03E1D"/>
    <w:rsid w:val="00A04912"/>
    <w:rsid w:val="00A05739"/>
    <w:rsid w:val="00A059A3"/>
    <w:rsid w:val="00A06081"/>
    <w:rsid w:val="00A07B64"/>
    <w:rsid w:val="00A1146A"/>
    <w:rsid w:val="00A116DD"/>
    <w:rsid w:val="00A11CB9"/>
    <w:rsid w:val="00A14E4E"/>
    <w:rsid w:val="00A14F74"/>
    <w:rsid w:val="00A161BD"/>
    <w:rsid w:val="00A16610"/>
    <w:rsid w:val="00A16CD8"/>
    <w:rsid w:val="00A17122"/>
    <w:rsid w:val="00A21D0A"/>
    <w:rsid w:val="00A22CF0"/>
    <w:rsid w:val="00A23FFA"/>
    <w:rsid w:val="00A24221"/>
    <w:rsid w:val="00A24406"/>
    <w:rsid w:val="00A245B1"/>
    <w:rsid w:val="00A246B5"/>
    <w:rsid w:val="00A2477A"/>
    <w:rsid w:val="00A250CD"/>
    <w:rsid w:val="00A25EC9"/>
    <w:rsid w:val="00A30D4D"/>
    <w:rsid w:val="00A3202A"/>
    <w:rsid w:val="00A324E3"/>
    <w:rsid w:val="00A32EF3"/>
    <w:rsid w:val="00A34AA6"/>
    <w:rsid w:val="00A36EC3"/>
    <w:rsid w:val="00A408FF"/>
    <w:rsid w:val="00A41079"/>
    <w:rsid w:val="00A411AF"/>
    <w:rsid w:val="00A45632"/>
    <w:rsid w:val="00A45CF9"/>
    <w:rsid w:val="00A45FFC"/>
    <w:rsid w:val="00A4646A"/>
    <w:rsid w:val="00A50DC3"/>
    <w:rsid w:val="00A5324F"/>
    <w:rsid w:val="00A55FD9"/>
    <w:rsid w:val="00A5691B"/>
    <w:rsid w:val="00A56A37"/>
    <w:rsid w:val="00A57528"/>
    <w:rsid w:val="00A57C68"/>
    <w:rsid w:val="00A61C47"/>
    <w:rsid w:val="00A62996"/>
    <w:rsid w:val="00A63F1A"/>
    <w:rsid w:val="00A65665"/>
    <w:rsid w:val="00A74847"/>
    <w:rsid w:val="00A7594D"/>
    <w:rsid w:val="00A76A82"/>
    <w:rsid w:val="00A76B77"/>
    <w:rsid w:val="00A76CF2"/>
    <w:rsid w:val="00A76FC2"/>
    <w:rsid w:val="00A81C1F"/>
    <w:rsid w:val="00A81E53"/>
    <w:rsid w:val="00A86D2F"/>
    <w:rsid w:val="00A87408"/>
    <w:rsid w:val="00A90BFF"/>
    <w:rsid w:val="00A91BDB"/>
    <w:rsid w:val="00A92820"/>
    <w:rsid w:val="00A9633F"/>
    <w:rsid w:val="00AA0988"/>
    <w:rsid w:val="00AA4438"/>
    <w:rsid w:val="00AA4845"/>
    <w:rsid w:val="00AA4C40"/>
    <w:rsid w:val="00AA4F95"/>
    <w:rsid w:val="00AA6246"/>
    <w:rsid w:val="00AA6BBA"/>
    <w:rsid w:val="00AB06F4"/>
    <w:rsid w:val="00AB08E5"/>
    <w:rsid w:val="00AB3DA0"/>
    <w:rsid w:val="00AB40A7"/>
    <w:rsid w:val="00AB4362"/>
    <w:rsid w:val="00AB4C48"/>
    <w:rsid w:val="00AB6F66"/>
    <w:rsid w:val="00AB78BB"/>
    <w:rsid w:val="00AC12D3"/>
    <w:rsid w:val="00AC3851"/>
    <w:rsid w:val="00AC3FE4"/>
    <w:rsid w:val="00AC4700"/>
    <w:rsid w:val="00AC4C6B"/>
    <w:rsid w:val="00AC6263"/>
    <w:rsid w:val="00AD0312"/>
    <w:rsid w:val="00AD343E"/>
    <w:rsid w:val="00AD3FC0"/>
    <w:rsid w:val="00AD4320"/>
    <w:rsid w:val="00AD522A"/>
    <w:rsid w:val="00AD6AF6"/>
    <w:rsid w:val="00AD6E66"/>
    <w:rsid w:val="00AD7BC6"/>
    <w:rsid w:val="00AE12B8"/>
    <w:rsid w:val="00AE3E5F"/>
    <w:rsid w:val="00AE4B58"/>
    <w:rsid w:val="00AE5361"/>
    <w:rsid w:val="00AE61B2"/>
    <w:rsid w:val="00AF0C56"/>
    <w:rsid w:val="00AF294B"/>
    <w:rsid w:val="00AF3EAA"/>
    <w:rsid w:val="00AF495B"/>
    <w:rsid w:val="00AF5489"/>
    <w:rsid w:val="00AF5ECC"/>
    <w:rsid w:val="00AF6DF4"/>
    <w:rsid w:val="00AF7177"/>
    <w:rsid w:val="00AF7C0E"/>
    <w:rsid w:val="00B00333"/>
    <w:rsid w:val="00B01156"/>
    <w:rsid w:val="00B011CF"/>
    <w:rsid w:val="00B0206D"/>
    <w:rsid w:val="00B026A3"/>
    <w:rsid w:val="00B043BE"/>
    <w:rsid w:val="00B044F1"/>
    <w:rsid w:val="00B04569"/>
    <w:rsid w:val="00B05C18"/>
    <w:rsid w:val="00B05E45"/>
    <w:rsid w:val="00B0755E"/>
    <w:rsid w:val="00B077F4"/>
    <w:rsid w:val="00B07F9B"/>
    <w:rsid w:val="00B1038B"/>
    <w:rsid w:val="00B10561"/>
    <w:rsid w:val="00B12BD6"/>
    <w:rsid w:val="00B12C30"/>
    <w:rsid w:val="00B13D25"/>
    <w:rsid w:val="00B1569D"/>
    <w:rsid w:val="00B17442"/>
    <w:rsid w:val="00B207CA"/>
    <w:rsid w:val="00B20DEF"/>
    <w:rsid w:val="00B21CC8"/>
    <w:rsid w:val="00B22E48"/>
    <w:rsid w:val="00B2373D"/>
    <w:rsid w:val="00B23776"/>
    <w:rsid w:val="00B24F65"/>
    <w:rsid w:val="00B25C68"/>
    <w:rsid w:val="00B268A7"/>
    <w:rsid w:val="00B26CE3"/>
    <w:rsid w:val="00B272A4"/>
    <w:rsid w:val="00B27464"/>
    <w:rsid w:val="00B27951"/>
    <w:rsid w:val="00B30732"/>
    <w:rsid w:val="00B30851"/>
    <w:rsid w:val="00B33143"/>
    <w:rsid w:val="00B351F9"/>
    <w:rsid w:val="00B36419"/>
    <w:rsid w:val="00B37F0E"/>
    <w:rsid w:val="00B404BC"/>
    <w:rsid w:val="00B40500"/>
    <w:rsid w:val="00B44B15"/>
    <w:rsid w:val="00B44D4A"/>
    <w:rsid w:val="00B52970"/>
    <w:rsid w:val="00B549E8"/>
    <w:rsid w:val="00B54C26"/>
    <w:rsid w:val="00B54D01"/>
    <w:rsid w:val="00B550F1"/>
    <w:rsid w:val="00B552B3"/>
    <w:rsid w:val="00B556AB"/>
    <w:rsid w:val="00B557F6"/>
    <w:rsid w:val="00B56707"/>
    <w:rsid w:val="00B613A4"/>
    <w:rsid w:val="00B615E7"/>
    <w:rsid w:val="00B61B96"/>
    <w:rsid w:val="00B63B1A"/>
    <w:rsid w:val="00B64066"/>
    <w:rsid w:val="00B64155"/>
    <w:rsid w:val="00B6472E"/>
    <w:rsid w:val="00B64B04"/>
    <w:rsid w:val="00B64FF6"/>
    <w:rsid w:val="00B6764B"/>
    <w:rsid w:val="00B706A6"/>
    <w:rsid w:val="00B706E9"/>
    <w:rsid w:val="00B70921"/>
    <w:rsid w:val="00B70DF5"/>
    <w:rsid w:val="00B71E5F"/>
    <w:rsid w:val="00B739A8"/>
    <w:rsid w:val="00B746BE"/>
    <w:rsid w:val="00B809D5"/>
    <w:rsid w:val="00B80D75"/>
    <w:rsid w:val="00B811B1"/>
    <w:rsid w:val="00B817B8"/>
    <w:rsid w:val="00B81F7D"/>
    <w:rsid w:val="00B8291C"/>
    <w:rsid w:val="00B8337F"/>
    <w:rsid w:val="00B83516"/>
    <w:rsid w:val="00B83CF5"/>
    <w:rsid w:val="00B83E2A"/>
    <w:rsid w:val="00B845E9"/>
    <w:rsid w:val="00B84A35"/>
    <w:rsid w:val="00B93124"/>
    <w:rsid w:val="00B93E60"/>
    <w:rsid w:val="00B95AF2"/>
    <w:rsid w:val="00B968DD"/>
    <w:rsid w:val="00B96C47"/>
    <w:rsid w:val="00B97145"/>
    <w:rsid w:val="00B972EC"/>
    <w:rsid w:val="00B97570"/>
    <w:rsid w:val="00B97785"/>
    <w:rsid w:val="00BA1814"/>
    <w:rsid w:val="00BA2FE3"/>
    <w:rsid w:val="00BA600A"/>
    <w:rsid w:val="00BA6861"/>
    <w:rsid w:val="00BA7A9E"/>
    <w:rsid w:val="00BB1909"/>
    <w:rsid w:val="00BB204D"/>
    <w:rsid w:val="00BB3193"/>
    <w:rsid w:val="00BB41D8"/>
    <w:rsid w:val="00BB464D"/>
    <w:rsid w:val="00BB4859"/>
    <w:rsid w:val="00BB5A45"/>
    <w:rsid w:val="00BB5F45"/>
    <w:rsid w:val="00BB6614"/>
    <w:rsid w:val="00BB76B9"/>
    <w:rsid w:val="00BB788D"/>
    <w:rsid w:val="00BB7A83"/>
    <w:rsid w:val="00BC0A33"/>
    <w:rsid w:val="00BC17AD"/>
    <w:rsid w:val="00BC2203"/>
    <w:rsid w:val="00BC3FCC"/>
    <w:rsid w:val="00BC4070"/>
    <w:rsid w:val="00BC536C"/>
    <w:rsid w:val="00BC5966"/>
    <w:rsid w:val="00BC69C4"/>
    <w:rsid w:val="00BC6DAE"/>
    <w:rsid w:val="00BC7628"/>
    <w:rsid w:val="00BC7B93"/>
    <w:rsid w:val="00BD1F2D"/>
    <w:rsid w:val="00BD2697"/>
    <w:rsid w:val="00BD2D8D"/>
    <w:rsid w:val="00BD4057"/>
    <w:rsid w:val="00BD5A4F"/>
    <w:rsid w:val="00BD7CD9"/>
    <w:rsid w:val="00BE308A"/>
    <w:rsid w:val="00BE42D8"/>
    <w:rsid w:val="00BE5039"/>
    <w:rsid w:val="00BE6A87"/>
    <w:rsid w:val="00BE7043"/>
    <w:rsid w:val="00BE7551"/>
    <w:rsid w:val="00BE7C86"/>
    <w:rsid w:val="00BF1955"/>
    <w:rsid w:val="00BF1C78"/>
    <w:rsid w:val="00BF2EA6"/>
    <w:rsid w:val="00BF3260"/>
    <w:rsid w:val="00BF40C8"/>
    <w:rsid w:val="00BF44F5"/>
    <w:rsid w:val="00BF4F16"/>
    <w:rsid w:val="00BF51A7"/>
    <w:rsid w:val="00BF5F84"/>
    <w:rsid w:val="00BF7BBA"/>
    <w:rsid w:val="00C02E60"/>
    <w:rsid w:val="00C03FDB"/>
    <w:rsid w:val="00C04B7A"/>
    <w:rsid w:val="00C05DE6"/>
    <w:rsid w:val="00C05F5B"/>
    <w:rsid w:val="00C068BC"/>
    <w:rsid w:val="00C121DF"/>
    <w:rsid w:val="00C12F5D"/>
    <w:rsid w:val="00C13096"/>
    <w:rsid w:val="00C1359D"/>
    <w:rsid w:val="00C15664"/>
    <w:rsid w:val="00C2093E"/>
    <w:rsid w:val="00C230C1"/>
    <w:rsid w:val="00C24859"/>
    <w:rsid w:val="00C24CBE"/>
    <w:rsid w:val="00C26867"/>
    <w:rsid w:val="00C3268C"/>
    <w:rsid w:val="00C327A0"/>
    <w:rsid w:val="00C35590"/>
    <w:rsid w:val="00C357EA"/>
    <w:rsid w:val="00C3647A"/>
    <w:rsid w:val="00C3713D"/>
    <w:rsid w:val="00C41CBD"/>
    <w:rsid w:val="00C4361E"/>
    <w:rsid w:val="00C459CF"/>
    <w:rsid w:val="00C4630E"/>
    <w:rsid w:val="00C46B6F"/>
    <w:rsid w:val="00C47C89"/>
    <w:rsid w:val="00C50096"/>
    <w:rsid w:val="00C500A9"/>
    <w:rsid w:val="00C50D55"/>
    <w:rsid w:val="00C51606"/>
    <w:rsid w:val="00C52A77"/>
    <w:rsid w:val="00C5433A"/>
    <w:rsid w:val="00C5515E"/>
    <w:rsid w:val="00C5782C"/>
    <w:rsid w:val="00C57A4C"/>
    <w:rsid w:val="00C57B56"/>
    <w:rsid w:val="00C601BF"/>
    <w:rsid w:val="00C606BC"/>
    <w:rsid w:val="00C60F4E"/>
    <w:rsid w:val="00C63655"/>
    <w:rsid w:val="00C6388E"/>
    <w:rsid w:val="00C639D1"/>
    <w:rsid w:val="00C63B4D"/>
    <w:rsid w:val="00C63EAA"/>
    <w:rsid w:val="00C669AD"/>
    <w:rsid w:val="00C71420"/>
    <w:rsid w:val="00C73C6A"/>
    <w:rsid w:val="00C73CEB"/>
    <w:rsid w:val="00C7566B"/>
    <w:rsid w:val="00C77D2B"/>
    <w:rsid w:val="00C77DEF"/>
    <w:rsid w:val="00C804FC"/>
    <w:rsid w:val="00C80F69"/>
    <w:rsid w:val="00C81371"/>
    <w:rsid w:val="00C81EF2"/>
    <w:rsid w:val="00C833B5"/>
    <w:rsid w:val="00C83D33"/>
    <w:rsid w:val="00C83EDE"/>
    <w:rsid w:val="00C83F15"/>
    <w:rsid w:val="00C85373"/>
    <w:rsid w:val="00C86340"/>
    <w:rsid w:val="00C86973"/>
    <w:rsid w:val="00C86D7A"/>
    <w:rsid w:val="00C86FB2"/>
    <w:rsid w:val="00C90301"/>
    <w:rsid w:val="00C91B1B"/>
    <w:rsid w:val="00C91FE9"/>
    <w:rsid w:val="00C944EB"/>
    <w:rsid w:val="00C95431"/>
    <w:rsid w:val="00C97857"/>
    <w:rsid w:val="00CA107E"/>
    <w:rsid w:val="00CA14A8"/>
    <w:rsid w:val="00CA189F"/>
    <w:rsid w:val="00CA367F"/>
    <w:rsid w:val="00CA460A"/>
    <w:rsid w:val="00CA49C3"/>
    <w:rsid w:val="00CA67AA"/>
    <w:rsid w:val="00CA6A06"/>
    <w:rsid w:val="00CA6B45"/>
    <w:rsid w:val="00CA7D9A"/>
    <w:rsid w:val="00CB0D62"/>
    <w:rsid w:val="00CB2128"/>
    <w:rsid w:val="00CB27EC"/>
    <w:rsid w:val="00CB3410"/>
    <w:rsid w:val="00CB34D8"/>
    <w:rsid w:val="00CB5397"/>
    <w:rsid w:val="00CB608B"/>
    <w:rsid w:val="00CC1935"/>
    <w:rsid w:val="00CC3D15"/>
    <w:rsid w:val="00CC5398"/>
    <w:rsid w:val="00CC5784"/>
    <w:rsid w:val="00CC685B"/>
    <w:rsid w:val="00CD02C3"/>
    <w:rsid w:val="00CD0CF0"/>
    <w:rsid w:val="00CD1184"/>
    <w:rsid w:val="00CD15DD"/>
    <w:rsid w:val="00CD1ABD"/>
    <w:rsid w:val="00CD3793"/>
    <w:rsid w:val="00CD4BBE"/>
    <w:rsid w:val="00CD50CF"/>
    <w:rsid w:val="00CD5AB6"/>
    <w:rsid w:val="00CE0AE8"/>
    <w:rsid w:val="00CE2760"/>
    <w:rsid w:val="00CE27F7"/>
    <w:rsid w:val="00CE437A"/>
    <w:rsid w:val="00CE48E9"/>
    <w:rsid w:val="00CE716E"/>
    <w:rsid w:val="00CF2CFB"/>
    <w:rsid w:val="00CF2F15"/>
    <w:rsid w:val="00CF3DF4"/>
    <w:rsid w:val="00CF4B5F"/>
    <w:rsid w:val="00CF4DF2"/>
    <w:rsid w:val="00CF610D"/>
    <w:rsid w:val="00CF657D"/>
    <w:rsid w:val="00CF664E"/>
    <w:rsid w:val="00CF7C3C"/>
    <w:rsid w:val="00D00A59"/>
    <w:rsid w:val="00D0107B"/>
    <w:rsid w:val="00D01911"/>
    <w:rsid w:val="00D01B4C"/>
    <w:rsid w:val="00D037FA"/>
    <w:rsid w:val="00D056F7"/>
    <w:rsid w:val="00D06304"/>
    <w:rsid w:val="00D064E8"/>
    <w:rsid w:val="00D06A2F"/>
    <w:rsid w:val="00D06CB9"/>
    <w:rsid w:val="00D0766E"/>
    <w:rsid w:val="00D10D33"/>
    <w:rsid w:val="00D13CA7"/>
    <w:rsid w:val="00D14C9E"/>
    <w:rsid w:val="00D14D97"/>
    <w:rsid w:val="00D14F7F"/>
    <w:rsid w:val="00D16D65"/>
    <w:rsid w:val="00D17841"/>
    <w:rsid w:val="00D21190"/>
    <w:rsid w:val="00D21D74"/>
    <w:rsid w:val="00D24EFC"/>
    <w:rsid w:val="00D2651A"/>
    <w:rsid w:val="00D27A64"/>
    <w:rsid w:val="00D3064B"/>
    <w:rsid w:val="00D3108D"/>
    <w:rsid w:val="00D3148D"/>
    <w:rsid w:val="00D33EC0"/>
    <w:rsid w:val="00D344A5"/>
    <w:rsid w:val="00D34F0D"/>
    <w:rsid w:val="00D35310"/>
    <w:rsid w:val="00D35645"/>
    <w:rsid w:val="00D36936"/>
    <w:rsid w:val="00D372B7"/>
    <w:rsid w:val="00D405E7"/>
    <w:rsid w:val="00D40C99"/>
    <w:rsid w:val="00D41159"/>
    <w:rsid w:val="00D422AB"/>
    <w:rsid w:val="00D42CAF"/>
    <w:rsid w:val="00D435D4"/>
    <w:rsid w:val="00D446B7"/>
    <w:rsid w:val="00D446CE"/>
    <w:rsid w:val="00D450C8"/>
    <w:rsid w:val="00D46DA5"/>
    <w:rsid w:val="00D50131"/>
    <w:rsid w:val="00D510ED"/>
    <w:rsid w:val="00D51199"/>
    <w:rsid w:val="00D517A0"/>
    <w:rsid w:val="00D52B3E"/>
    <w:rsid w:val="00D53C22"/>
    <w:rsid w:val="00D55522"/>
    <w:rsid w:val="00D60641"/>
    <w:rsid w:val="00D6199C"/>
    <w:rsid w:val="00D61AC5"/>
    <w:rsid w:val="00D61CF7"/>
    <w:rsid w:val="00D6307A"/>
    <w:rsid w:val="00D644E9"/>
    <w:rsid w:val="00D6484F"/>
    <w:rsid w:val="00D65EDD"/>
    <w:rsid w:val="00D663AD"/>
    <w:rsid w:val="00D6644E"/>
    <w:rsid w:val="00D71052"/>
    <w:rsid w:val="00D715BC"/>
    <w:rsid w:val="00D718D3"/>
    <w:rsid w:val="00D7448E"/>
    <w:rsid w:val="00D76671"/>
    <w:rsid w:val="00D76CC8"/>
    <w:rsid w:val="00D80F06"/>
    <w:rsid w:val="00D81474"/>
    <w:rsid w:val="00D82B38"/>
    <w:rsid w:val="00D84227"/>
    <w:rsid w:val="00D84815"/>
    <w:rsid w:val="00D84899"/>
    <w:rsid w:val="00D84AB3"/>
    <w:rsid w:val="00D85151"/>
    <w:rsid w:val="00D902D5"/>
    <w:rsid w:val="00D91B9E"/>
    <w:rsid w:val="00D92210"/>
    <w:rsid w:val="00D93C0D"/>
    <w:rsid w:val="00D954AD"/>
    <w:rsid w:val="00D95871"/>
    <w:rsid w:val="00D969CD"/>
    <w:rsid w:val="00D96CB2"/>
    <w:rsid w:val="00DA1765"/>
    <w:rsid w:val="00DA3502"/>
    <w:rsid w:val="00DA384F"/>
    <w:rsid w:val="00DA40A2"/>
    <w:rsid w:val="00DB5FD4"/>
    <w:rsid w:val="00DC086B"/>
    <w:rsid w:val="00DC211E"/>
    <w:rsid w:val="00DC3D1A"/>
    <w:rsid w:val="00DC64FA"/>
    <w:rsid w:val="00DC6AF3"/>
    <w:rsid w:val="00DD0365"/>
    <w:rsid w:val="00DD0E43"/>
    <w:rsid w:val="00DD1984"/>
    <w:rsid w:val="00DD1A37"/>
    <w:rsid w:val="00DD1B30"/>
    <w:rsid w:val="00DD3BEE"/>
    <w:rsid w:val="00DD46F7"/>
    <w:rsid w:val="00DD4B58"/>
    <w:rsid w:val="00DD5231"/>
    <w:rsid w:val="00DD658F"/>
    <w:rsid w:val="00DD7D05"/>
    <w:rsid w:val="00DE1429"/>
    <w:rsid w:val="00DE4E1A"/>
    <w:rsid w:val="00DE5DDF"/>
    <w:rsid w:val="00DE5DED"/>
    <w:rsid w:val="00DE6892"/>
    <w:rsid w:val="00DF022A"/>
    <w:rsid w:val="00DF109B"/>
    <w:rsid w:val="00DF1ADC"/>
    <w:rsid w:val="00DF2258"/>
    <w:rsid w:val="00DF35CB"/>
    <w:rsid w:val="00DF3650"/>
    <w:rsid w:val="00DF4785"/>
    <w:rsid w:val="00DF6464"/>
    <w:rsid w:val="00DF7EAC"/>
    <w:rsid w:val="00E00BDB"/>
    <w:rsid w:val="00E01066"/>
    <w:rsid w:val="00E01EDD"/>
    <w:rsid w:val="00E028D3"/>
    <w:rsid w:val="00E0295D"/>
    <w:rsid w:val="00E02DE7"/>
    <w:rsid w:val="00E05DC3"/>
    <w:rsid w:val="00E06BE6"/>
    <w:rsid w:val="00E07C69"/>
    <w:rsid w:val="00E10865"/>
    <w:rsid w:val="00E129AE"/>
    <w:rsid w:val="00E132F6"/>
    <w:rsid w:val="00E154DD"/>
    <w:rsid w:val="00E161B8"/>
    <w:rsid w:val="00E20E56"/>
    <w:rsid w:val="00E2373F"/>
    <w:rsid w:val="00E237C0"/>
    <w:rsid w:val="00E23CD2"/>
    <w:rsid w:val="00E23EA7"/>
    <w:rsid w:val="00E242B2"/>
    <w:rsid w:val="00E24A17"/>
    <w:rsid w:val="00E24F7B"/>
    <w:rsid w:val="00E255E3"/>
    <w:rsid w:val="00E25CE3"/>
    <w:rsid w:val="00E269B1"/>
    <w:rsid w:val="00E26B92"/>
    <w:rsid w:val="00E26C0F"/>
    <w:rsid w:val="00E27472"/>
    <w:rsid w:val="00E30E33"/>
    <w:rsid w:val="00E3122D"/>
    <w:rsid w:val="00E31483"/>
    <w:rsid w:val="00E31B3D"/>
    <w:rsid w:val="00E33A2B"/>
    <w:rsid w:val="00E41110"/>
    <w:rsid w:val="00E43841"/>
    <w:rsid w:val="00E44CE9"/>
    <w:rsid w:val="00E46837"/>
    <w:rsid w:val="00E47357"/>
    <w:rsid w:val="00E473A9"/>
    <w:rsid w:val="00E475B2"/>
    <w:rsid w:val="00E4766E"/>
    <w:rsid w:val="00E50B3D"/>
    <w:rsid w:val="00E5143B"/>
    <w:rsid w:val="00E5197D"/>
    <w:rsid w:val="00E53E61"/>
    <w:rsid w:val="00E54548"/>
    <w:rsid w:val="00E55A9D"/>
    <w:rsid w:val="00E55D2C"/>
    <w:rsid w:val="00E55F20"/>
    <w:rsid w:val="00E57934"/>
    <w:rsid w:val="00E57B7F"/>
    <w:rsid w:val="00E61559"/>
    <w:rsid w:val="00E61C74"/>
    <w:rsid w:val="00E63117"/>
    <w:rsid w:val="00E63982"/>
    <w:rsid w:val="00E64075"/>
    <w:rsid w:val="00E66049"/>
    <w:rsid w:val="00E66226"/>
    <w:rsid w:val="00E663F4"/>
    <w:rsid w:val="00E70EE6"/>
    <w:rsid w:val="00E7283D"/>
    <w:rsid w:val="00E72A5F"/>
    <w:rsid w:val="00E73F0B"/>
    <w:rsid w:val="00E74AAA"/>
    <w:rsid w:val="00E75E37"/>
    <w:rsid w:val="00E75FC1"/>
    <w:rsid w:val="00E76A9D"/>
    <w:rsid w:val="00E76C90"/>
    <w:rsid w:val="00E77957"/>
    <w:rsid w:val="00E8073A"/>
    <w:rsid w:val="00E80E96"/>
    <w:rsid w:val="00E813DF"/>
    <w:rsid w:val="00E8161C"/>
    <w:rsid w:val="00E82D09"/>
    <w:rsid w:val="00E83C5A"/>
    <w:rsid w:val="00E8411F"/>
    <w:rsid w:val="00E84573"/>
    <w:rsid w:val="00E84805"/>
    <w:rsid w:val="00E84CF6"/>
    <w:rsid w:val="00E85480"/>
    <w:rsid w:val="00E866AB"/>
    <w:rsid w:val="00E86CF6"/>
    <w:rsid w:val="00E86ED4"/>
    <w:rsid w:val="00E902F5"/>
    <w:rsid w:val="00E92CA1"/>
    <w:rsid w:val="00E93318"/>
    <w:rsid w:val="00E96393"/>
    <w:rsid w:val="00E96D46"/>
    <w:rsid w:val="00E97F6B"/>
    <w:rsid w:val="00EA2521"/>
    <w:rsid w:val="00EA3E2A"/>
    <w:rsid w:val="00EA5224"/>
    <w:rsid w:val="00EB0389"/>
    <w:rsid w:val="00EB09D4"/>
    <w:rsid w:val="00EB0C2C"/>
    <w:rsid w:val="00EB1DF1"/>
    <w:rsid w:val="00EB4A37"/>
    <w:rsid w:val="00EB4A9A"/>
    <w:rsid w:val="00EB5A1A"/>
    <w:rsid w:val="00EB628B"/>
    <w:rsid w:val="00EB641E"/>
    <w:rsid w:val="00EC0A1A"/>
    <w:rsid w:val="00EC5742"/>
    <w:rsid w:val="00EC7090"/>
    <w:rsid w:val="00EC7479"/>
    <w:rsid w:val="00ED2883"/>
    <w:rsid w:val="00ED294C"/>
    <w:rsid w:val="00ED4805"/>
    <w:rsid w:val="00ED5484"/>
    <w:rsid w:val="00ED5C9B"/>
    <w:rsid w:val="00ED6151"/>
    <w:rsid w:val="00ED61CA"/>
    <w:rsid w:val="00ED6D0C"/>
    <w:rsid w:val="00ED6FB4"/>
    <w:rsid w:val="00ED79DA"/>
    <w:rsid w:val="00EE18C6"/>
    <w:rsid w:val="00EE32DA"/>
    <w:rsid w:val="00EE4113"/>
    <w:rsid w:val="00EE4736"/>
    <w:rsid w:val="00EE624F"/>
    <w:rsid w:val="00EE6A1D"/>
    <w:rsid w:val="00EE6B06"/>
    <w:rsid w:val="00EE7B10"/>
    <w:rsid w:val="00EE7F4F"/>
    <w:rsid w:val="00EF088C"/>
    <w:rsid w:val="00EF1561"/>
    <w:rsid w:val="00EF22D0"/>
    <w:rsid w:val="00EF3C3F"/>
    <w:rsid w:val="00EF3F79"/>
    <w:rsid w:val="00EF5131"/>
    <w:rsid w:val="00EF6BD0"/>
    <w:rsid w:val="00EF730B"/>
    <w:rsid w:val="00EF7A11"/>
    <w:rsid w:val="00F05759"/>
    <w:rsid w:val="00F05AED"/>
    <w:rsid w:val="00F060AB"/>
    <w:rsid w:val="00F0799A"/>
    <w:rsid w:val="00F12A10"/>
    <w:rsid w:val="00F141BB"/>
    <w:rsid w:val="00F151CE"/>
    <w:rsid w:val="00F15422"/>
    <w:rsid w:val="00F1557B"/>
    <w:rsid w:val="00F1631B"/>
    <w:rsid w:val="00F16850"/>
    <w:rsid w:val="00F177ED"/>
    <w:rsid w:val="00F201FE"/>
    <w:rsid w:val="00F20817"/>
    <w:rsid w:val="00F221CD"/>
    <w:rsid w:val="00F23BCE"/>
    <w:rsid w:val="00F243EA"/>
    <w:rsid w:val="00F2441E"/>
    <w:rsid w:val="00F24980"/>
    <w:rsid w:val="00F25571"/>
    <w:rsid w:val="00F270D1"/>
    <w:rsid w:val="00F279C2"/>
    <w:rsid w:val="00F31341"/>
    <w:rsid w:val="00F31681"/>
    <w:rsid w:val="00F327F9"/>
    <w:rsid w:val="00F33B53"/>
    <w:rsid w:val="00F33EF2"/>
    <w:rsid w:val="00F3682C"/>
    <w:rsid w:val="00F377F5"/>
    <w:rsid w:val="00F4012D"/>
    <w:rsid w:val="00F40997"/>
    <w:rsid w:val="00F41483"/>
    <w:rsid w:val="00F42AC4"/>
    <w:rsid w:val="00F43DEA"/>
    <w:rsid w:val="00F450C3"/>
    <w:rsid w:val="00F46463"/>
    <w:rsid w:val="00F46487"/>
    <w:rsid w:val="00F5034E"/>
    <w:rsid w:val="00F513DC"/>
    <w:rsid w:val="00F523FA"/>
    <w:rsid w:val="00F52922"/>
    <w:rsid w:val="00F53AF6"/>
    <w:rsid w:val="00F53D0C"/>
    <w:rsid w:val="00F53FB6"/>
    <w:rsid w:val="00F54ED9"/>
    <w:rsid w:val="00F55D9D"/>
    <w:rsid w:val="00F60C0F"/>
    <w:rsid w:val="00F60CAC"/>
    <w:rsid w:val="00F621CD"/>
    <w:rsid w:val="00F635F6"/>
    <w:rsid w:val="00F653EF"/>
    <w:rsid w:val="00F70F6E"/>
    <w:rsid w:val="00F71EA1"/>
    <w:rsid w:val="00F729D8"/>
    <w:rsid w:val="00F74080"/>
    <w:rsid w:val="00F745AF"/>
    <w:rsid w:val="00F74AEC"/>
    <w:rsid w:val="00F752AB"/>
    <w:rsid w:val="00F754C3"/>
    <w:rsid w:val="00F761F3"/>
    <w:rsid w:val="00F76F31"/>
    <w:rsid w:val="00F801D8"/>
    <w:rsid w:val="00F82BCF"/>
    <w:rsid w:val="00F8342B"/>
    <w:rsid w:val="00F853A9"/>
    <w:rsid w:val="00F8646C"/>
    <w:rsid w:val="00F868BA"/>
    <w:rsid w:val="00F87701"/>
    <w:rsid w:val="00F90F08"/>
    <w:rsid w:val="00F919CC"/>
    <w:rsid w:val="00F91A47"/>
    <w:rsid w:val="00F91D00"/>
    <w:rsid w:val="00F938AB"/>
    <w:rsid w:val="00F95906"/>
    <w:rsid w:val="00F961BC"/>
    <w:rsid w:val="00F9751D"/>
    <w:rsid w:val="00FA0FD7"/>
    <w:rsid w:val="00FA17F8"/>
    <w:rsid w:val="00FA3DF7"/>
    <w:rsid w:val="00FA4234"/>
    <w:rsid w:val="00FA57F5"/>
    <w:rsid w:val="00FA59BF"/>
    <w:rsid w:val="00FA604F"/>
    <w:rsid w:val="00FA78DF"/>
    <w:rsid w:val="00FA7DB7"/>
    <w:rsid w:val="00FB038B"/>
    <w:rsid w:val="00FB31CA"/>
    <w:rsid w:val="00FB3DD4"/>
    <w:rsid w:val="00FB6294"/>
    <w:rsid w:val="00FB6C1E"/>
    <w:rsid w:val="00FC2A62"/>
    <w:rsid w:val="00FC3193"/>
    <w:rsid w:val="00FC38D4"/>
    <w:rsid w:val="00FC43D1"/>
    <w:rsid w:val="00FC4813"/>
    <w:rsid w:val="00FC4990"/>
    <w:rsid w:val="00FC531B"/>
    <w:rsid w:val="00FC5447"/>
    <w:rsid w:val="00FC5AD2"/>
    <w:rsid w:val="00FC5AE3"/>
    <w:rsid w:val="00FC7F8A"/>
    <w:rsid w:val="00FD080E"/>
    <w:rsid w:val="00FD26D9"/>
    <w:rsid w:val="00FD4979"/>
    <w:rsid w:val="00FD56A7"/>
    <w:rsid w:val="00FD7BFA"/>
    <w:rsid w:val="00FE100A"/>
    <w:rsid w:val="00FE3BA3"/>
    <w:rsid w:val="00FE4235"/>
    <w:rsid w:val="00FE6B78"/>
    <w:rsid w:val="00FE6D0C"/>
    <w:rsid w:val="00FE6E4B"/>
    <w:rsid w:val="00FF05A0"/>
    <w:rsid w:val="00FF0872"/>
    <w:rsid w:val="00FF1631"/>
    <w:rsid w:val="00FF171E"/>
    <w:rsid w:val="00FF19ED"/>
    <w:rsid w:val="00FF271E"/>
    <w:rsid w:val="00FF34FE"/>
    <w:rsid w:val="00FF6129"/>
    <w:rsid w:val="00FF659D"/>
    <w:rsid w:val="00FF685F"/>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60E2985A"/>
  <w14:defaultImageDpi w14:val="300"/>
  <w15:docId w15:val="{C1B0565C-3B71-4868-A24F-F6D2DFD95D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5"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3500F"/>
    <w:rPr>
      <w:szCs w:val="24"/>
    </w:rPr>
  </w:style>
  <w:style w:type="paragraph" w:styleId="Heading1">
    <w:name w:val="heading 1"/>
    <w:basedOn w:val="Normal"/>
    <w:next w:val="Normal"/>
    <w:qFormat/>
    <w:rsid w:val="005472E2"/>
    <w:pPr>
      <w:keepNext/>
      <w:numPr>
        <w:numId w:val="2"/>
      </w:numPr>
      <w:tabs>
        <w:tab w:val="left" w:pos="284"/>
      </w:tabs>
      <w:spacing w:before="240" w:after="80" w:line="200" w:lineRule="exact"/>
      <w:outlineLvl w:val="0"/>
    </w:pPr>
    <w:rPr>
      <w:rFonts w:ascii="Helvetica" w:hAnsi="Helvetica"/>
      <w:b/>
      <w:smallCaps/>
      <w:spacing w:val="13"/>
      <w:kern w:val="32"/>
      <w:sz w:val="18"/>
    </w:rPr>
  </w:style>
  <w:style w:type="paragraph" w:styleId="Heading2">
    <w:name w:val="heading 2"/>
    <w:basedOn w:val="Normal"/>
    <w:next w:val="Normal"/>
    <w:qFormat/>
    <w:rsid w:val="005472E2"/>
    <w:pPr>
      <w:keepNext/>
      <w:numPr>
        <w:ilvl w:val="1"/>
        <w:numId w:val="2"/>
      </w:numPr>
      <w:spacing w:before="180" w:after="60" w:line="200" w:lineRule="exact"/>
      <w:outlineLvl w:val="1"/>
    </w:pPr>
    <w:rPr>
      <w:rFonts w:ascii="Helvetica" w:hAnsi="Helvetica"/>
      <w:b/>
      <w:sz w:val="18"/>
    </w:rPr>
  </w:style>
  <w:style w:type="paragraph" w:styleId="Heading3">
    <w:name w:val="heading 3"/>
    <w:basedOn w:val="Normal"/>
    <w:next w:val="Normal"/>
    <w:qFormat/>
    <w:rsid w:val="005472E2"/>
    <w:pPr>
      <w:keepNext/>
      <w:numPr>
        <w:ilvl w:val="2"/>
        <w:numId w:val="2"/>
      </w:numPr>
      <w:spacing w:before="140" w:after="60" w:line="200" w:lineRule="exact"/>
      <w:outlineLvl w:val="2"/>
    </w:pPr>
    <w:rPr>
      <w:rFonts w:ascii="Helvetica" w:hAnsi="Helvetica"/>
      <w:sz w:val="18"/>
    </w:rPr>
  </w:style>
  <w:style w:type="paragraph" w:styleId="Heading4">
    <w:name w:val="heading 4"/>
    <w:basedOn w:val="Normal"/>
    <w:next w:val="Normal"/>
    <w:autoRedefine/>
    <w:rsid w:val="005472E2"/>
    <w:pPr>
      <w:keepNext/>
      <w:numPr>
        <w:ilvl w:val="3"/>
        <w:numId w:val="3"/>
      </w:numPr>
      <w:spacing w:before="240" w:after="60" w:line="200" w:lineRule="exact"/>
      <w:outlineLvl w:val="3"/>
    </w:pPr>
    <w:rPr>
      <w:rFonts w:ascii="Helvetica" w:hAnsi="Helvetica"/>
      <w:b/>
      <w:sz w:val="18"/>
    </w:rPr>
  </w:style>
  <w:style w:type="paragraph" w:styleId="Heading5">
    <w:name w:val="heading 5"/>
    <w:basedOn w:val="Normal"/>
    <w:next w:val="Normal"/>
    <w:autoRedefine/>
    <w:rsid w:val="005472E2"/>
    <w:pPr>
      <w:numPr>
        <w:ilvl w:val="4"/>
        <w:numId w:val="3"/>
      </w:numPr>
      <w:spacing w:before="240" w:after="60" w:line="200" w:lineRule="exact"/>
      <w:outlineLvl w:val="4"/>
    </w:pPr>
    <w:rPr>
      <w:rFonts w:ascii="Helvetica" w:hAnsi="Helvetica"/>
      <w:b/>
      <w:i/>
      <w:sz w:val="18"/>
    </w:rPr>
  </w:style>
  <w:style w:type="paragraph" w:styleId="Heading6">
    <w:name w:val="heading 6"/>
    <w:basedOn w:val="Normal"/>
    <w:next w:val="Normal"/>
    <w:autoRedefine/>
    <w:rsid w:val="005472E2"/>
    <w:pPr>
      <w:numPr>
        <w:ilvl w:val="5"/>
        <w:numId w:val="3"/>
      </w:numPr>
      <w:spacing w:before="240" w:after="60" w:line="200" w:lineRule="exact"/>
      <w:outlineLvl w:val="5"/>
    </w:pPr>
    <w:rPr>
      <w:rFonts w:ascii="Helvetica" w:hAnsi="Helvetica"/>
      <w:b/>
      <w:sz w:val="18"/>
    </w:rPr>
  </w:style>
  <w:style w:type="paragraph" w:styleId="Heading7">
    <w:name w:val="heading 7"/>
    <w:basedOn w:val="Normal"/>
    <w:next w:val="Normal"/>
    <w:autoRedefine/>
    <w:rsid w:val="005472E2"/>
    <w:pPr>
      <w:numPr>
        <w:ilvl w:val="6"/>
        <w:numId w:val="3"/>
      </w:numPr>
      <w:spacing w:before="240" w:after="60" w:line="200" w:lineRule="exact"/>
      <w:outlineLvl w:val="6"/>
    </w:pPr>
    <w:rPr>
      <w:rFonts w:ascii="Helvetica" w:hAnsi="Helvetica"/>
      <w:sz w:val="18"/>
    </w:rPr>
  </w:style>
  <w:style w:type="paragraph" w:styleId="Heading8">
    <w:name w:val="heading 8"/>
    <w:basedOn w:val="Normal"/>
    <w:next w:val="Normal"/>
    <w:autoRedefine/>
    <w:rsid w:val="005472E2"/>
    <w:pPr>
      <w:numPr>
        <w:ilvl w:val="7"/>
        <w:numId w:val="3"/>
      </w:numPr>
      <w:spacing w:before="240" w:after="60" w:line="200" w:lineRule="exact"/>
      <w:outlineLvl w:val="7"/>
    </w:pPr>
    <w:rPr>
      <w:rFonts w:ascii="Helvetica" w:hAnsi="Helvetica"/>
      <w:i/>
      <w:sz w:val="18"/>
    </w:rPr>
  </w:style>
  <w:style w:type="paragraph" w:styleId="Heading9">
    <w:name w:val="heading 9"/>
    <w:basedOn w:val="Normal"/>
    <w:next w:val="Normal"/>
    <w:autoRedefine/>
    <w:rsid w:val="005472E2"/>
    <w:pPr>
      <w:numPr>
        <w:ilvl w:val="8"/>
        <w:numId w:val="3"/>
      </w:numPr>
      <w:spacing w:before="240" w:after="60" w:line="200" w:lineRule="exact"/>
      <w:outlineLvl w:val="8"/>
    </w:pPr>
    <w:rPr>
      <w:rFonts w:ascii="Helvetica" w:hAnsi="Helvetica"/>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next w:val="Normal"/>
    <w:autoRedefine/>
    <w:rsid w:val="00FA3DF7"/>
    <w:pPr>
      <w:widowControl w:val="0"/>
      <w:suppressAutoHyphens/>
      <w:spacing w:after="80" w:line="195" w:lineRule="exact"/>
      <w:ind w:left="476" w:right="284"/>
      <w:jc w:val="both"/>
    </w:pPr>
    <w:rPr>
      <w:rFonts w:ascii="Helvetica" w:hAnsi="Helvetica"/>
      <w:noProof/>
      <w:kern w:val="16"/>
      <w:sz w:val="18"/>
      <w:szCs w:val="24"/>
      <w:lang w:val="en-GB"/>
    </w:rPr>
  </w:style>
  <w:style w:type="paragraph" w:customStyle="1" w:styleId="ReferenceTitle">
    <w:name w:val="Reference Title"/>
    <w:basedOn w:val="Heading1"/>
    <w:autoRedefine/>
    <w:rsid w:val="005472E2"/>
    <w:pPr>
      <w:numPr>
        <w:numId w:val="0"/>
      </w:numPr>
    </w:pPr>
  </w:style>
  <w:style w:type="paragraph" w:customStyle="1" w:styleId="AcknowledgementTitle">
    <w:name w:val="Acknowledgement Title"/>
    <w:basedOn w:val="ReferenceTitle"/>
    <w:autoRedefine/>
    <w:rsid w:val="005472E2"/>
  </w:style>
  <w:style w:type="paragraph" w:customStyle="1" w:styleId="Body">
    <w:name w:val="Body"/>
    <w:basedOn w:val="Normal"/>
    <w:qFormat/>
    <w:rsid w:val="00FA3DF7"/>
    <w:pPr>
      <w:autoSpaceDE w:val="0"/>
      <w:autoSpaceDN w:val="0"/>
      <w:adjustRightInd w:val="0"/>
      <w:ind w:firstLine="244"/>
      <w:jc w:val="both"/>
    </w:pPr>
    <w:rPr>
      <w:rFonts w:ascii="Times" w:hAnsi="Times"/>
      <w:szCs w:val="20"/>
      <w:lang w:val="en-GB"/>
    </w:rPr>
  </w:style>
  <w:style w:type="paragraph" w:customStyle="1" w:styleId="BodyNoIndent">
    <w:name w:val="Body (No Indent)"/>
    <w:basedOn w:val="Body"/>
    <w:next w:val="Body"/>
    <w:qFormat/>
    <w:rsid w:val="005472E2"/>
    <w:pPr>
      <w:ind w:firstLine="0"/>
    </w:pPr>
  </w:style>
  <w:style w:type="paragraph" w:customStyle="1" w:styleId="Acknowledgements">
    <w:name w:val="Acknowledgements"/>
    <w:basedOn w:val="BodyNoIndent"/>
    <w:next w:val="ReferenceTitle"/>
    <w:autoRedefine/>
    <w:rsid w:val="005472E2"/>
  </w:style>
  <w:style w:type="paragraph" w:customStyle="1" w:styleId="Affiliation">
    <w:name w:val="Affiliation"/>
    <w:basedOn w:val="Normal"/>
    <w:autoRedefine/>
    <w:rsid w:val="005472E2"/>
    <w:pPr>
      <w:framePr w:w="5040" w:vSpace="200" w:wrap="auto" w:hAnchor="text" w:yAlign="bottom"/>
      <w:widowControl w:val="0"/>
      <w:spacing w:line="180" w:lineRule="exact"/>
    </w:pPr>
    <w:rPr>
      <w:i/>
      <w:kern w:val="16"/>
      <w:sz w:val="14"/>
    </w:rPr>
  </w:style>
  <w:style w:type="paragraph" w:customStyle="1" w:styleId="AuthorAffiliation">
    <w:name w:val="Author Affiliation"/>
    <w:basedOn w:val="Normal"/>
    <w:autoRedefine/>
    <w:rsid w:val="005472E2"/>
    <w:pPr>
      <w:framePr w:w="5040" w:wrap="around" w:hAnchor="text" w:yAlign="bottom"/>
      <w:widowControl w:val="0"/>
      <w:numPr>
        <w:numId w:val="1"/>
      </w:numPr>
      <w:spacing w:before="20" w:line="195" w:lineRule="exact"/>
    </w:pPr>
    <w:rPr>
      <w:i/>
      <w:kern w:val="16"/>
      <w:sz w:val="16"/>
      <w:szCs w:val="20"/>
    </w:rPr>
  </w:style>
  <w:style w:type="paragraph" w:customStyle="1" w:styleId="AuthorInformation">
    <w:name w:val="Author Information"/>
    <w:basedOn w:val="Normal"/>
    <w:next w:val="Normal"/>
    <w:autoRedefine/>
    <w:rsid w:val="005472E2"/>
    <w:pPr>
      <w:widowControl w:val="0"/>
      <w:suppressAutoHyphens/>
      <w:spacing w:after="140" w:line="280" w:lineRule="exact"/>
      <w:jc w:val="center"/>
    </w:pPr>
    <w:rPr>
      <w:rFonts w:ascii="Helvetica" w:hAnsi="Helvetica"/>
    </w:rPr>
  </w:style>
  <w:style w:type="paragraph" w:styleId="Caption">
    <w:name w:val="caption"/>
    <w:basedOn w:val="Normal"/>
    <w:next w:val="Normal"/>
    <w:qFormat/>
    <w:rsid w:val="005472E2"/>
    <w:pPr>
      <w:spacing w:before="120" w:after="120"/>
    </w:pPr>
    <w:rPr>
      <w:b/>
    </w:rPr>
  </w:style>
  <w:style w:type="paragraph" w:customStyle="1" w:styleId="CCCLINE">
    <w:name w:val="CCC LINE"/>
    <w:basedOn w:val="Normal"/>
    <w:autoRedefine/>
    <w:rsid w:val="005472E2"/>
    <w:pPr>
      <w:framePr w:vSpace="240" w:wrap="notBeside" w:vAnchor="page" w:hAnchor="margin" w:xAlign="center" w:y="15121"/>
      <w:widowControl w:val="0"/>
      <w:spacing w:line="160" w:lineRule="exact"/>
      <w:jc w:val="center"/>
    </w:pPr>
    <w:rPr>
      <w:rFonts w:ascii="Helvetica" w:hAnsi="Helvetica"/>
      <w:spacing w:val="6"/>
      <w:kern w:val="16"/>
      <w:sz w:val="12"/>
    </w:rPr>
  </w:style>
  <w:style w:type="paragraph" w:customStyle="1" w:styleId="DiamondRule">
    <w:name w:val="Diamond Rule"/>
    <w:basedOn w:val="Normal"/>
    <w:autoRedefine/>
    <w:rsid w:val="005472E2"/>
    <w:pPr>
      <w:autoSpaceDE w:val="0"/>
      <w:autoSpaceDN w:val="0"/>
      <w:adjustRightInd w:val="0"/>
      <w:spacing w:line="288" w:lineRule="auto"/>
      <w:textAlignment w:val="center"/>
    </w:pPr>
    <w:rPr>
      <w:rFonts w:cs="Times"/>
      <w:color w:val="000000"/>
    </w:rPr>
  </w:style>
  <w:style w:type="paragraph" w:styleId="DocumentMap">
    <w:name w:val="Document Map"/>
    <w:basedOn w:val="Normal"/>
    <w:autoRedefine/>
    <w:rsid w:val="005472E2"/>
    <w:pPr>
      <w:shd w:val="clear" w:color="auto" w:fill="000080"/>
    </w:pPr>
    <w:rPr>
      <w:rFonts w:ascii="Helvetica" w:eastAsia="MS Gothic" w:hAnsi="Helvetica"/>
      <w:sz w:val="18"/>
    </w:rPr>
  </w:style>
  <w:style w:type="paragraph" w:customStyle="1" w:styleId="FigureCaption">
    <w:name w:val="Figure Caption"/>
    <w:basedOn w:val="Normal"/>
    <w:qFormat/>
    <w:rsid w:val="00FA3DF7"/>
    <w:pPr>
      <w:spacing w:before="30" w:after="180" w:line="190" w:lineRule="exact"/>
    </w:pPr>
    <w:rPr>
      <w:rFonts w:ascii="Helvetica" w:hAnsi="Helvetica"/>
      <w:sz w:val="18"/>
    </w:rPr>
  </w:style>
  <w:style w:type="character" w:styleId="FollowedHyperlink">
    <w:name w:val="FollowedHyperlink"/>
    <w:rsid w:val="005472E2"/>
    <w:rPr>
      <w:color w:val="800080"/>
      <w:u w:val="single"/>
    </w:rPr>
  </w:style>
  <w:style w:type="paragraph" w:styleId="Footer">
    <w:name w:val="footer"/>
    <w:basedOn w:val="Normal"/>
    <w:autoRedefine/>
    <w:semiHidden/>
    <w:rsid w:val="005472E2"/>
    <w:pPr>
      <w:tabs>
        <w:tab w:val="center" w:pos="4320"/>
        <w:tab w:val="right" w:pos="8640"/>
      </w:tabs>
    </w:pPr>
  </w:style>
  <w:style w:type="paragraph" w:customStyle="1" w:styleId="Footnote">
    <w:name w:val="Footnote"/>
    <w:basedOn w:val="Normal"/>
    <w:autoRedefine/>
    <w:rsid w:val="005472E2"/>
    <w:pPr>
      <w:framePr w:w="5040" w:vSpace="200" w:wrap="auto" w:hAnchor="text" w:yAlign="bottom"/>
      <w:widowControl w:val="0"/>
      <w:spacing w:line="180" w:lineRule="exact"/>
    </w:pPr>
    <w:rPr>
      <w:i/>
      <w:kern w:val="16"/>
      <w:sz w:val="16"/>
    </w:rPr>
  </w:style>
  <w:style w:type="paragraph" w:styleId="FootnoteText">
    <w:name w:val="footnote text"/>
    <w:basedOn w:val="Normal"/>
    <w:autoRedefine/>
    <w:semiHidden/>
    <w:rsid w:val="005472E2"/>
  </w:style>
  <w:style w:type="paragraph" w:customStyle="1" w:styleId="FOOTNOTE0">
    <w:name w:val="FOOTNOTE"/>
    <w:basedOn w:val="FootnoteText"/>
    <w:autoRedefine/>
    <w:rsid w:val="005472E2"/>
    <w:pPr>
      <w:framePr w:w="5040" w:vSpace="200" w:wrap="notBeside" w:hAnchor="text" w:xAlign="center" w:yAlign="bottom"/>
      <w:widowControl w:val="0"/>
      <w:spacing w:before="5"/>
      <w:jc w:val="both"/>
    </w:pPr>
    <w:rPr>
      <w:kern w:val="16"/>
      <w:sz w:val="16"/>
      <w:szCs w:val="20"/>
    </w:rPr>
  </w:style>
  <w:style w:type="character" w:styleId="FootnoteReference">
    <w:name w:val="footnote reference"/>
    <w:semiHidden/>
    <w:rsid w:val="005472E2"/>
    <w:rPr>
      <w:vertAlign w:val="superscript"/>
    </w:rPr>
  </w:style>
  <w:style w:type="character" w:customStyle="1" w:styleId="Footnotereferenceto">
    <w:name w:val="Footnote (reference to)"/>
    <w:rsid w:val="005472E2"/>
    <w:rPr>
      <w:color w:val="008000"/>
      <w:position w:val="-2"/>
      <w:sz w:val="16"/>
      <w:vertAlign w:val="superscript"/>
    </w:rPr>
  </w:style>
  <w:style w:type="paragraph" w:styleId="Header">
    <w:name w:val="header"/>
    <w:basedOn w:val="Normal"/>
    <w:rsid w:val="005472E2"/>
    <w:pPr>
      <w:widowControl w:val="0"/>
      <w:tabs>
        <w:tab w:val="right" w:pos="10200"/>
      </w:tabs>
      <w:spacing w:line="220" w:lineRule="exact"/>
    </w:pPr>
    <w:rPr>
      <w:rFonts w:ascii="Helvetica" w:hAnsi="Helvetica"/>
      <w:caps/>
      <w:kern w:val="16"/>
      <w:sz w:val="14"/>
    </w:rPr>
  </w:style>
  <w:style w:type="character" w:styleId="Hyperlink">
    <w:name w:val="Hyperlink"/>
    <w:rsid w:val="005472E2"/>
    <w:rPr>
      <w:color w:val="0000FF"/>
      <w:u w:val="single"/>
    </w:rPr>
  </w:style>
  <w:style w:type="paragraph" w:customStyle="1" w:styleId="Keywords">
    <w:name w:val="Keywords"/>
    <w:basedOn w:val="Abstract"/>
    <w:next w:val="Heading1"/>
    <w:autoRedefine/>
    <w:rsid w:val="005472E2"/>
  </w:style>
  <w:style w:type="paragraph" w:customStyle="1" w:styleId="LISTTYPE1Bullet">
    <w:name w:val="LIST TYPE 1 (Bullet)"/>
    <w:basedOn w:val="Normal"/>
    <w:autoRedefine/>
    <w:rsid w:val="005472E2"/>
    <w:pPr>
      <w:widowControl w:val="0"/>
      <w:numPr>
        <w:numId w:val="4"/>
      </w:numPr>
      <w:spacing w:line="230" w:lineRule="exact"/>
      <w:jc w:val="both"/>
    </w:pPr>
    <w:rPr>
      <w:kern w:val="16"/>
      <w:sz w:val="19"/>
      <w:szCs w:val="20"/>
    </w:rPr>
  </w:style>
  <w:style w:type="paragraph" w:customStyle="1" w:styleId="LISTTYPE1aBullet">
    <w:name w:val="LIST TYPE 1a (Bullet)"/>
    <w:basedOn w:val="LISTTYPE1Bullet"/>
    <w:next w:val="LISTTYPE1Bullet"/>
    <w:autoRedefine/>
    <w:rsid w:val="005472E2"/>
    <w:pPr>
      <w:numPr>
        <w:numId w:val="0"/>
      </w:numPr>
      <w:spacing w:before="80"/>
    </w:pPr>
  </w:style>
  <w:style w:type="paragraph" w:customStyle="1" w:styleId="MemeberType">
    <w:name w:val="Memeber Type"/>
    <w:basedOn w:val="AuthorInformation"/>
    <w:autoRedefine/>
    <w:rsid w:val="005472E2"/>
    <w:rPr>
      <w:i/>
    </w:rPr>
  </w:style>
  <w:style w:type="paragraph" w:customStyle="1" w:styleId="mybullets">
    <w:name w:val="my bullets"/>
    <w:basedOn w:val="AuthorAffiliation"/>
    <w:autoRedefine/>
    <w:rsid w:val="005472E2"/>
    <w:pPr>
      <w:framePr w:wrap="around"/>
      <w:numPr>
        <w:numId w:val="5"/>
      </w:numPr>
    </w:pPr>
  </w:style>
  <w:style w:type="paragraph" w:customStyle="1" w:styleId="NormalParagraphStyle">
    <w:name w:val="NormalParagraphStyle"/>
    <w:basedOn w:val="Normal"/>
    <w:autoRedefine/>
    <w:rsid w:val="005472E2"/>
    <w:pPr>
      <w:autoSpaceDE w:val="0"/>
      <w:autoSpaceDN w:val="0"/>
      <w:adjustRightInd w:val="0"/>
      <w:spacing w:line="288" w:lineRule="auto"/>
      <w:textAlignment w:val="center"/>
    </w:pPr>
    <w:rPr>
      <w:rFonts w:cs="Times"/>
      <w:color w:val="000000"/>
    </w:rPr>
  </w:style>
  <w:style w:type="paragraph" w:customStyle="1" w:styleId="Reference">
    <w:name w:val="Reference"/>
    <w:basedOn w:val="Body"/>
    <w:qFormat/>
    <w:rsid w:val="00157836"/>
    <w:pPr>
      <w:numPr>
        <w:numId w:val="6"/>
      </w:numPr>
    </w:pPr>
    <w:rPr>
      <w:sz w:val="18"/>
      <w:lang w:val="en-US"/>
    </w:rPr>
  </w:style>
  <w:style w:type="paragraph" w:customStyle="1" w:styleId="Table">
    <w:name w:val="Table"/>
    <w:basedOn w:val="Normal"/>
    <w:autoRedefine/>
    <w:rsid w:val="005472E2"/>
    <w:pPr>
      <w:jc w:val="center"/>
    </w:pPr>
    <w:rPr>
      <w:sz w:val="16"/>
    </w:rPr>
  </w:style>
  <w:style w:type="paragraph" w:customStyle="1" w:styleId="TableCaption">
    <w:name w:val="Table Caption"/>
    <w:basedOn w:val="FigureCaption"/>
    <w:autoRedefine/>
    <w:rsid w:val="005472E2"/>
    <w:pPr>
      <w:spacing w:before="0"/>
      <w:jc w:val="center"/>
    </w:pPr>
  </w:style>
  <w:style w:type="table" w:styleId="TableGrid">
    <w:name w:val="Table Grid"/>
    <w:basedOn w:val="TableNormal"/>
    <w:rsid w:val="005472E2"/>
    <w:tblPr/>
    <w:tcPr>
      <w:shd w:val="clear" w:color="auto" w:fill="auto"/>
    </w:tcPr>
  </w:style>
  <w:style w:type="paragraph" w:customStyle="1" w:styleId="Title1">
    <w:name w:val="Title1"/>
    <w:basedOn w:val="Normal"/>
    <w:autoRedefine/>
    <w:rsid w:val="005472E2"/>
    <w:pPr>
      <w:widowControl w:val="0"/>
      <w:suppressAutoHyphens/>
      <w:spacing w:after="200" w:line="560" w:lineRule="exact"/>
      <w:jc w:val="center"/>
    </w:pPr>
    <w:rPr>
      <w:rFonts w:ascii="Helvetica" w:hAnsi="Helvetica"/>
      <w:spacing w:val="-3"/>
      <w:sz w:val="36"/>
    </w:rPr>
  </w:style>
  <w:style w:type="paragraph" w:customStyle="1" w:styleId="Heading1Introduction">
    <w:name w:val="Heading 1 Introduction"/>
    <w:basedOn w:val="Heading1"/>
    <w:qFormat/>
    <w:rsid w:val="005472E2"/>
    <w:pPr>
      <w:numPr>
        <w:numId w:val="0"/>
      </w:numPr>
      <w:spacing w:before="380"/>
    </w:pPr>
  </w:style>
  <w:style w:type="paragraph" w:styleId="BalloonText">
    <w:name w:val="Balloon Text"/>
    <w:basedOn w:val="Normal"/>
    <w:link w:val="BalloonTextChar"/>
    <w:rsid w:val="007401B6"/>
    <w:rPr>
      <w:rFonts w:ascii="Lucida Grande" w:hAnsi="Lucida Grande"/>
      <w:sz w:val="18"/>
      <w:szCs w:val="18"/>
    </w:rPr>
  </w:style>
  <w:style w:type="character" w:customStyle="1" w:styleId="BalloonTextChar">
    <w:name w:val="Balloon Text Char"/>
    <w:basedOn w:val="DefaultParagraphFont"/>
    <w:link w:val="BalloonText"/>
    <w:rsid w:val="007401B6"/>
    <w:rPr>
      <w:rFonts w:ascii="Lucida Grande" w:hAnsi="Lucida Grande"/>
      <w:sz w:val="18"/>
      <w:szCs w:val="18"/>
    </w:rPr>
  </w:style>
  <w:style w:type="paragraph" w:customStyle="1" w:styleId="Picture">
    <w:name w:val="Picture"/>
    <w:basedOn w:val="Normal"/>
    <w:link w:val="PictureChar"/>
    <w:qFormat/>
    <w:rsid w:val="00CF2F15"/>
    <w:pPr>
      <w:spacing w:before="240" w:after="120"/>
      <w:jc w:val="center"/>
    </w:pPr>
  </w:style>
  <w:style w:type="table" w:customStyle="1" w:styleId="TableGridLight1">
    <w:name w:val="Table Grid Light1"/>
    <w:basedOn w:val="TableNormal"/>
    <w:rsid w:val="0014115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PictureChar">
    <w:name w:val="Picture Char"/>
    <w:basedOn w:val="DefaultParagraphFont"/>
    <w:link w:val="Picture"/>
    <w:rsid w:val="00CF2F15"/>
    <w:rPr>
      <w:szCs w:val="24"/>
    </w:rPr>
  </w:style>
  <w:style w:type="character" w:styleId="CommentReference">
    <w:name w:val="annotation reference"/>
    <w:basedOn w:val="DefaultParagraphFont"/>
    <w:semiHidden/>
    <w:unhideWhenUsed/>
    <w:rsid w:val="00BB4859"/>
    <w:rPr>
      <w:sz w:val="16"/>
      <w:szCs w:val="16"/>
    </w:rPr>
  </w:style>
  <w:style w:type="paragraph" w:styleId="CommentText">
    <w:name w:val="annotation text"/>
    <w:basedOn w:val="Normal"/>
    <w:link w:val="CommentTextChar"/>
    <w:semiHidden/>
    <w:unhideWhenUsed/>
    <w:rsid w:val="00BB4859"/>
    <w:rPr>
      <w:szCs w:val="20"/>
    </w:rPr>
  </w:style>
  <w:style w:type="character" w:customStyle="1" w:styleId="CommentTextChar">
    <w:name w:val="Comment Text Char"/>
    <w:basedOn w:val="DefaultParagraphFont"/>
    <w:link w:val="CommentText"/>
    <w:semiHidden/>
    <w:rsid w:val="00BB4859"/>
  </w:style>
  <w:style w:type="paragraph" w:styleId="CommentSubject">
    <w:name w:val="annotation subject"/>
    <w:basedOn w:val="CommentText"/>
    <w:next w:val="CommentText"/>
    <w:link w:val="CommentSubjectChar"/>
    <w:semiHidden/>
    <w:unhideWhenUsed/>
    <w:rsid w:val="00BB4859"/>
    <w:rPr>
      <w:b/>
      <w:bCs/>
    </w:rPr>
  </w:style>
  <w:style w:type="character" w:customStyle="1" w:styleId="CommentSubjectChar">
    <w:name w:val="Comment Subject Char"/>
    <w:basedOn w:val="CommentTextChar"/>
    <w:link w:val="CommentSubject"/>
    <w:semiHidden/>
    <w:rsid w:val="00BB4859"/>
    <w:rPr>
      <w:b/>
      <w:bCs/>
    </w:rPr>
  </w:style>
  <w:style w:type="character" w:styleId="Emphasis">
    <w:name w:val="Emphasis"/>
    <w:basedOn w:val="DefaultParagraphFont"/>
    <w:uiPriority w:val="20"/>
    <w:qFormat/>
    <w:rsid w:val="002F0C80"/>
    <w:rPr>
      <w:i/>
      <w:iCs/>
    </w:rPr>
  </w:style>
  <w:style w:type="paragraph" w:styleId="Bibliography">
    <w:name w:val="Bibliography"/>
    <w:basedOn w:val="Normal"/>
    <w:next w:val="Normal"/>
    <w:unhideWhenUsed/>
    <w:rsid w:val="007325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630540">
      <w:bodyDiv w:val="1"/>
      <w:marLeft w:val="0"/>
      <w:marRight w:val="0"/>
      <w:marTop w:val="0"/>
      <w:marBottom w:val="0"/>
      <w:divBdr>
        <w:top w:val="none" w:sz="0" w:space="0" w:color="auto"/>
        <w:left w:val="none" w:sz="0" w:space="0" w:color="auto"/>
        <w:bottom w:val="none" w:sz="0" w:space="0" w:color="auto"/>
        <w:right w:val="none" w:sz="0" w:space="0" w:color="auto"/>
      </w:divBdr>
    </w:div>
    <w:div w:id="53822674">
      <w:bodyDiv w:val="1"/>
      <w:marLeft w:val="0"/>
      <w:marRight w:val="0"/>
      <w:marTop w:val="0"/>
      <w:marBottom w:val="0"/>
      <w:divBdr>
        <w:top w:val="none" w:sz="0" w:space="0" w:color="auto"/>
        <w:left w:val="none" w:sz="0" w:space="0" w:color="auto"/>
        <w:bottom w:val="none" w:sz="0" w:space="0" w:color="auto"/>
        <w:right w:val="none" w:sz="0" w:space="0" w:color="auto"/>
      </w:divBdr>
    </w:div>
    <w:div w:id="477262055">
      <w:bodyDiv w:val="1"/>
      <w:marLeft w:val="0"/>
      <w:marRight w:val="0"/>
      <w:marTop w:val="0"/>
      <w:marBottom w:val="0"/>
      <w:divBdr>
        <w:top w:val="none" w:sz="0" w:space="0" w:color="auto"/>
        <w:left w:val="none" w:sz="0" w:space="0" w:color="auto"/>
        <w:bottom w:val="none" w:sz="0" w:space="0" w:color="auto"/>
        <w:right w:val="none" w:sz="0" w:space="0" w:color="auto"/>
      </w:divBdr>
    </w:div>
    <w:div w:id="1382097977">
      <w:bodyDiv w:val="1"/>
      <w:marLeft w:val="0"/>
      <w:marRight w:val="0"/>
      <w:marTop w:val="0"/>
      <w:marBottom w:val="0"/>
      <w:divBdr>
        <w:top w:val="none" w:sz="0" w:space="0" w:color="auto"/>
        <w:left w:val="none" w:sz="0" w:space="0" w:color="auto"/>
        <w:bottom w:val="none" w:sz="0" w:space="0" w:color="auto"/>
        <w:right w:val="none" w:sz="0" w:space="0" w:color="auto"/>
      </w:divBdr>
    </w:div>
    <w:div w:id="1883397033">
      <w:bodyDiv w:val="1"/>
      <w:marLeft w:val="0"/>
      <w:marRight w:val="0"/>
      <w:marTop w:val="0"/>
      <w:marBottom w:val="0"/>
      <w:divBdr>
        <w:top w:val="none" w:sz="0" w:space="0" w:color="auto"/>
        <w:left w:val="none" w:sz="0" w:space="0" w:color="auto"/>
        <w:bottom w:val="none" w:sz="0" w:space="0" w:color="auto"/>
        <w:right w:val="none" w:sz="0" w:space="0" w:color="auto"/>
      </w:divBdr>
    </w:div>
    <w:div w:id="2038116370">
      <w:bodyDiv w:val="1"/>
      <w:marLeft w:val="0"/>
      <w:marRight w:val="0"/>
      <w:marTop w:val="0"/>
      <w:marBottom w:val="0"/>
      <w:divBdr>
        <w:top w:val="none" w:sz="0" w:space="0" w:color="auto"/>
        <w:left w:val="none" w:sz="0" w:space="0" w:color="auto"/>
        <w:bottom w:val="none" w:sz="0" w:space="0" w:color="auto"/>
        <w:right w:val="none" w:sz="0" w:space="0" w:color="auto"/>
      </w:divBdr>
    </w:div>
    <w:div w:id="213420703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2B01C5-41B1-47F7-AAE0-E548D5B8DA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334</TotalTime>
  <Pages>8</Pages>
  <Words>7507</Words>
  <Characters>41443</Characters>
  <Application>Microsoft Office Word</Application>
  <DocSecurity>0</DocSecurity>
  <Lines>1090</Lines>
  <Paragraphs>215</Paragraphs>
  <ScaleCrop>false</ScaleCrop>
  <HeadingPairs>
    <vt:vector size="2" baseType="variant">
      <vt:variant>
        <vt:lpstr>Title</vt:lpstr>
      </vt:variant>
      <vt:variant>
        <vt:i4>1</vt:i4>
      </vt:variant>
    </vt:vector>
  </HeadingPairs>
  <TitlesOfParts>
    <vt:vector size="1" baseType="lpstr">
      <vt:lpstr>Sample Paper Title</vt:lpstr>
    </vt:vector>
  </TitlesOfParts>
  <Company>RN</Company>
  <LinksUpToDate>false</LinksUpToDate>
  <CharactersWithSpaces>48735</CharactersWithSpaces>
  <SharedDoc>false</SharedDoc>
  <HLinks>
    <vt:vector size="6" baseType="variant">
      <vt:variant>
        <vt:i4>2359321</vt:i4>
      </vt:variant>
      <vt:variant>
        <vt:i4>0</vt:i4>
      </vt:variant>
      <vt:variant>
        <vt:i4>0</vt:i4>
      </vt:variant>
      <vt:variant>
        <vt:i4>5</vt:i4>
      </vt:variant>
      <vt:variant>
        <vt:lpwstr>mailto:tvcg@computer.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Paper Title</dc:title>
  <dc:subject/>
  <dc:creator>Meghan Clarke</dc:creator>
  <cp:keywords/>
  <cp:lastModifiedBy>PG-Saab Martiniano De Azevedo, Bernardo</cp:lastModifiedBy>
  <cp:revision>1598</cp:revision>
  <cp:lastPrinted>2009-03-17T19:21:00Z</cp:lastPrinted>
  <dcterms:created xsi:type="dcterms:W3CDTF">2020-12-22T19:57:00Z</dcterms:created>
  <dcterms:modified xsi:type="dcterms:W3CDTF">2021-01-10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x8SPzGo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